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593A8E" w14:textId="62C70F26" w:rsidR="00106FFF" w:rsidRPr="00EA4042" w:rsidRDefault="00116D44" w:rsidP="008417BF">
      <w:pPr>
        <w:pStyle w:val="Heading1"/>
        <w:spacing w:after="240" w:line="360" w:lineRule="auto"/>
        <w:rPr>
          <w:lang w:val="id-ID"/>
        </w:rPr>
      </w:pPr>
      <w:bookmarkStart w:id="0" w:name="_Toc156674451"/>
      <w:bookmarkStart w:id="1" w:name="_GoBack"/>
      <w:bookmarkEnd w:id="1"/>
      <w:r w:rsidRPr="00EA4042">
        <w:rPr>
          <w:lang w:val="id-ID"/>
        </w:rPr>
        <w:t>DAFTAR PUSTAKA</w:t>
      </w:r>
      <w:bookmarkEnd w:id="0"/>
    </w:p>
    <w:p w14:paraId="7659B678" w14:textId="0CDF44C4" w:rsidR="00DB7EE5" w:rsidRPr="00EA4042" w:rsidRDefault="007D53AE" w:rsidP="00106FFF">
      <w:pPr>
        <w:widowControl w:val="0"/>
        <w:autoSpaceDE w:val="0"/>
        <w:autoSpaceDN w:val="0"/>
        <w:adjustRightInd w:val="0"/>
        <w:spacing w:line="240" w:lineRule="auto"/>
        <w:ind w:left="480" w:hanging="480"/>
        <w:jc w:val="both"/>
        <w:rPr>
          <w:kern w:val="0"/>
          <w:lang w:val="id-ID"/>
        </w:rPr>
      </w:pPr>
      <w:r w:rsidRPr="00EA4042">
        <w:rPr>
          <w:b/>
          <w:bCs/>
          <w:lang w:val="id-ID"/>
        </w:rPr>
        <w:fldChar w:fldCharType="begin" w:fldLock="1"/>
      </w:r>
      <w:r w:rsidRPr="00EA4042">
        <w:rPr>
          <w:b/>
          <w:bCs/>
          <w:lang w:val="id-ID"/>
        </w:rPr>
        <w:instrText xml:space="preserve">ADDIN Mendeley Bibliography CSL_BIBLIOGRAPHY </w:instrText>
      </w:r>
      <w:r w:rsidRPr="00EA4042">
        <w:rPr>
          <w:b/>
          <w:bCs/>
          <w:lang w:val="id-ID"/>
        </w:rPr>
        <w:fldChar w:fldCharType="separate"/>
      </w:r>
      <w:r w:rsidR="00DB7EE5" w:rsidRPr="00EA4042">
        <w:rPr>
          <w:kern w:val="0"/>
          <w:lang w:val="id-ID"/>
        </w:rPr>
        <w:t>Afifah, Masriah Nur. 2019. “Ketrampilan Abad 21 Dalam Pembelajaran Matematika Berbasis Proyek.” 8–34.</w:t>
      </w:r>
    </w:p>
    <w:p w14:paraId="6ABA148C"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Agustian, Yunus, Dandan Luhur Saraswati, and Supardi. 2023. “Pembuatan Alat Peraga Roda Energi Guna Mempermudah Proses Pembelajaran IPA Terpadu.” </w:t>
      </w:r>
      <w:r w:rsidRPr="00EA4042">
        <w:rPr>
          <w:i/>
          <w:iCs/>
          <w:kern w:val="0"/>
          <w:lang w:val="id-ID"/>
        </w:rPr>
        <w:t xml:space="preserve">Jurnal Pendidikan Dan Pembelajaran </w:t>
      </w:r>
      <w:r w:rsidRPr="00EA4042">
        <w:rPr>
          <w:kern w:val="0"/>
          <w:lang w:val="id-ID"/>
        </w:rPr>
        <w:t xml:space="preserve"> 2(3):359–66. doi: 10.54259/diajar.v2i3.1687.</w:t>
      </w:r>
    </w:p>
    <w:p w14:paraId="6460B8F6" w14:textId="164FB566" w:rsidR="009F35AE" w:rsidRPr="00EA4042" w:rsidRDefault="009F35AE" w:rsidP="00106FFF">
      <w:pPr>
        <w:widowControl w:val="0"/>
        <w:autoSpaceDE w:val="0"/>
        <w:autoSpaceDN w:val="0"/>
        <w:adjustRightInd w:val="0"/>
        <w:spacing w:line="240" w:lineRule="auto"/>
        <w:ind w:left="480" w:hanging="480"/>
        <w:jc w:val="both"/>
        <w:rPr>
          <w:kern w:val="0"/>
          <w:lang w:val="id-ID"/>
        </w:rPr>
      </w:pPr>
      <w:r w:rsidRPr="00EA4042">
        <w:rPr>
          <w:kern w:val="0"/>
          <w:lang w:val="id-ID"/>
        </w:rPr>
        <w:t>AlperAslan. (2021). Problem-Based Learning in Live Online Classes: Learning Achievement, Problem-Solving Skill, Communication Skill, and Interaction. Computers &amp; Education, 171, 104237.</w:t>
      </w:r>
    </w:p>
    <w:p w14:paraId="7FB341E8"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ANGGRAINI, HENNY. 2023. “PENGEMBANGAN MODUL AJAR KIMIA BERBASIS BRAIN BASED LEARNING PADA MATERI KONSEP MOL KELAS X DI SMA CENDANA PEKANBARU.” </w:t>
      </w:r>
      <w:r w:rsidRPr="00EA4042">
        <w:rPr>
          <w:i/>
          <w:iCs/>
          <w:kern w:val="0"/>
          <w:lang w:val="id-ID"/>
        </w:rPr>
        <w:t>Doctoral Dissertation, UNIVERSITAS ISLAM NEGERI SULTAN SYARIF KASIM RIAU</w:t>
      </w:r>
      <w:r w:rsidRPr="00EA4042">
        <w:rPr>
          <w:kern w:val="0"/>
          <w:lang w:val="id-ID"/>
        </w:rPr>
        <w:t xml:space="preserve"> 31–41.</w:t>
      </w:r>
    </w:p>
    <w:p w14:paraId="1901ACA9" w14:textId="46E809C9" w:rsidR="00C04A23" w:rsidRPr="00EA4042" w:rsidRDefault="00C04A23" w:rsidP="00106FFF">
      <w:pPr>
        <w:widowControl w:val="0"/>
        <w:autoSpaceDE w:val="0"/>
        <w:autoSpaceDN w:val="0"/>
        <w:adjustRightInd w:val="0"/>
        <w:spacing w:line="240" w:lineRule="auto"/>
        <w:ind w:left="480" w:hanging="480"/>
        <w:jc w:val="both"/>
        <w:rPr>
          <w:kern w:val="0"/>
          <w:lang w:val="id-ID"/>
        </w:rPr>
      </w:pPr>
      <w:r w:rsidRPr="00EA4042">
        <w:rPr>
          <w:kern w:val="0"/>
          <w:lang w:val="id-ID"/>
        </w:rPr>
        <w:t>Andryani, R. U., Arfiani, Y., &amp; Hayati, M. N. (2022). Penerapan Model Contextual Teaching And Learning (CTL) Berbantuan Audio Poster Untuk Meningkatkan Critical Thinking. In </w:t>
      </w:r>
      <w:r w:rsidRPr="00EA4042">
        <w:rPr>
          <w:i/>
          <w:iCs/>
          <w:kern w:val="0"/>
          <w:lang w:val="id-ID"/>
        </w:rPr>
        <w:t>Prosiding Seminar Nasional Pendidikan IPA (SENAPIPA)</w:t>
      </w:r>
      <w:r w:rsidRPr="00EA4042">
        <w:rPr>
          <w:kern w:val="0"/>
          <w:lang w:val="id-ID"/>
        </w:rPr>
        <w:t> (pp. 213-227). Pendidikan IPA, Universitas Pancasakti Tegal.</w:t>
      </w:r>
    </w:p>
    <w:p w14:paraId="1AF45593"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Ardianti, Yekti, and Nur Amalia. 2022. “Kurikulum Merdeka: Pemaknaan Merdeka Dalam Perencanaan Pembelajaran Di Sekolah Dasar.” </w:t>
      </w:r>
      <w:r w:rsidRPr="00EA4042">
        <w:rPr>
          <w:i/>
          <w:iCs/>
          <w:kern w:val="0"/>
          <w:lang w:val="id-ID"/>
        </w:rPr>
        <w:t>Jurnal Penelitian Dan Pengembangan Pendidikan</w:t>
      </w:r>
      <w:r w:rsidRPr="00EA4042">
        <w:rPr>
          <w:kern w:val="0"/>
          <w:lang w:val="id-ID"/>
        </w:rPr>
        <w:t xml:space="preserve"> 6(3):399–407. doi: 10.23887/jppp.v6i3.55749.</w:t>
      </w:r>
    </w:p>
    <w:p w14:paraId="2D1F1B12" w14:textId="7F1F48AC" w:rsidR="0015561A" w:rsidRPr="00EA4042" w:rsidRDefault="0015561A" w:rsidP="00106FFF">
      <w:pPr>
        <w:widowControl w:val="0"/>
        <w:autoSpaceDE w:val="0"/>
        <w:autoSpaceDN w:val="0"/>
        <w:adjustRightInd w:val="0"/>
        <w:spacing w:line="240" w:lineRule="auto"/>
        <w:ind w:left="480" w:hanging="480"/>
        <w:jc w:val="both"/>
        <w:rPr>
          <w:kern w:val="0"/>
          <w:lang w:val="id-ID"/>
        </w:rPr>
      </w:pPr>
      <w:bookmarkStart w:id="2" w:name="_Hlk151839405"/>
      <w:r w:rsidRPr="00EA4042">
        <w:rPr>
          <w:kern w:val="0"/>
          <w:lang w:val="id-ID"/>
        </w:rPr>
        <w:t>Ardiyansah, I., &amp; Nurpulaela, L. (2021).</w:t>
      </w:r>
      <w:bookmarkEnd w:id="2"/>
      <w:r w:rsidRPr="00EA4042">
        <w:rPr>
          <w:kern w:val="0"/>
          <w:lang w:val="id-ID"/>
        </w:rPr>
        <w:t xml:space="preserve"> Sistem Pengukuran Suhu Tubuh Otomatis Berbasis Arduino Sebagai Alat Deteksi Awal COVID-19. </w:t>
      </w:r>
      <w:r w:rsidRPr="00EA4042">
        <w:rPr>
          <w:i/>
          <w:iCs/>
          <w:kern w:val="0"/>
          <w:lang w:val="id-ID"/>
        </w:rPr>
        <w:t>Power Elektronik: Jurnal Orang Elektro</w:t>
      </w:r>
      <w:r w:rsidRPr="00EA4042">
        <w:rPr>
          <w:kern w:val="0"/>
          <w:lang w:val="id-ID"/>
        </w:rPr>
        <w:t>, </w:t>
      </w:r>
      <w:r w:rsidRPr="00EA4042">
        <w:rPr>
          <w:i/>
          <w:iCs/>
          <w:kern w:val="0"/>
          <w:lang w:val="id-ID"/>
        </w:rPr>
        <w:t>10</w:t>
      </w:r>
      <w:r w:rsidRPr="00EA4042">
        <w:rPr>
          <w:kern w:val="0"/>
          <w:lang w:val="id-ID"/>
        </w:rPr>
        <w:t>(2), 60-64.</w:t>
      </w:r>
    </w:p>
    <w:p w14:paraId="2A839848"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Arief, Miftah. .. 2021. “Keterampilan Proses Pembelajaran Ilmu Pengetahuan Alam (IPA) MI/SD Dan Sikap Ilmiah.” </w:t>
      </w:r>
      <w:r w:rsidRPr="00EA4042">
        <w:rPr>
          <w:i/>
          <w:iCs/>
          <w:kern w:val="0"/>
          <w:lang w:val="id-ID"/>
        </w:rPr>
        <w:t>Jurnal Darussalam</w:t>
      </w:r>
      <w:r w:rsidRPr="00EA4042">
        <w:rPr>
          <w:kern w:val="0"/>
          <w:lang w:val="id-ID"/>
        </w:rPr>
        <w:t xml:space="preserve"> 22(2):1–18.</w:t>
      </w:r>
    </w:p>
    <w:p w14:paraId="1575DE9F"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Arnyana, Ida Bagus Putu. 2019. “PEMBELAJARAN UNTUK MENINGKATKAN KOMPETENSI 4C(COMMUNICATION, COLLABORATION, CRITICAL THINKING DANCREATIVE THINKING) UNTUKMENYONGSONG ERA ABAD 21.” </w:t>
      </w:r>
      <w:r w:rsidRPr="00EA4042">
        <w:rPr>
          <w:i/>
          <w:iCs/>
          <w:kern w:val="0"/>
          <w:lang w:val="id-ID"/>
        </w:rPr>
        <w:t>Konferensi Nasional Matematika Dan IPA Universitas PGRI Banyuwangi</w:t>
      </w:r>
      <w:r w:rsidRPr="00EA4042">
        <w:rPr>
          <w:kern w:val="0"/>
          <w:lang w:val="id-ID"/>
        </w:rPr>
        <w:t xml:space="preserve"> 66(3):37–39.</w:t>
      </w:r>
    </w:p>
    <w:p w14:paraId="65EA32C8"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Asrizal, Asrizal, Festiyed Festiyed, and Ramadhan Sumarmin. 2017. “Analisis Kebutuhan Pengembangan Bahan Ajar Ipa Terpadu Bermuatan Literasi Era Digital Untuk Pembelajaran Siswa Smp Kelas Viii.” </w:t>
      </w:r>
      <w:r w:rsidRPr="00EA4042">
        <w:rPr>
          <w:i/>
          <w:iCs/>
          <w:kern w:val="0"/>
          <w:lang w:val="id-ID"/>
        </w:rPr>
        <w:t>Jurnal Eksakta Pendidikan (Jep)</w:t>
      </w:r>
      <w:r w:rsidRPr="00EA4042">
        <w:rPr>
          <w:kern w:val="0"/>
          <w:lang w:val="id-ID"/>
        </w:rPr>
        <w:t xml:space="preserve"> 1(1):1. doi: 10.24036/jep/vol1-iss1/27.</w:t>
      </w:r>
    </w:p>
    <w:p w14:paraId="64AB0543"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Astiti, Kadek Ayu, Betris Yasinta Engge, and Marsi D. S. Bani. 2020. “Pengembangan Bahan Ajar Ipa Terpadu Tipe Connected Pada Materi Energi.” </w:t>
      </w:r>
      <w:r w:rsidRPr="00EA4042">
        <w:rPr>
          <w:i/>
          <w:iCs/>
          <w:kern w:val="0"/>
          <w:lang w:val="id-ID"/>
        </w:rPr>
        <w:t>Jurnal Pendidikan Dan Pembelajaran Sains Indonesia (JPPSI)</w:t>
      </w:r>
      <w:r w:rsidRPr="00EA4042">
        <w:rPr>
          <w:kern w:val="0"/>
          <w:lang w:val="id-ID"/>
        </w:rPr>
        <w:t xml:space="preserve"> 3(2):102–11.</w:t>
      </w:r>
    </w:p>
    <w:p w14:paraId="0FF5B6AE"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Astuti, Retna Kusuma, and Muriani Nur Hayati. 2019. “Development of Integrated Science Digital Module Based on Scientific Literacy.” </w:t>
      </w:r>
      <w:r w:rsidRPr="00EA4042">
        <w:rPr>
          <w:i/>
          <w:iCs/>
          <w:kern w:val="0"/>
          <w:lang w:val="id-ID"/>
        </w:rPr>
        <w:t>Jurnal Pena Sains</w:t>
      </w:r>
      <w:r w:rsidRPr="00EA4042">
        <w:rPr>
          <w:kern w:val="0"/>
          <w:lang w:val="id-ID"/>
        </w:rPr>
        <w:t xml:space="preserve"> 6(1):32. doi: 10.21107/jps.v6i1.5233.</w:t>
      </w:r>
    </w:p>
    <w:p w14:paraId="606DF4CB"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Azizah, Riski Oktafiani Nur. 2019. “Kajian Metode Eksperimen Terhadap Sikap </w:t>
      </w:r>
      <w:r w:rsidRPr="00EA4042">
        <w:rPr>
          <w:kern w:val="0"/>
          <w:lang w:val="id-ID"/>
        </w:rPr>
        <w:lastRenderedPageBreak/>
        <w:t xml:space="preserve">Ilmiah Siswa Pada Pembelajaran Ipa.” </w:t>
      </w:r>
      <w:r w:rsidRPr="00EA4042">
        <w:rPr>
          <w:i/>
          <w:iCs/>
          <w:kern w:val="0"/>
          <w:lang w:val="id-ID"/>
        </w:rPr>
        <w:t>Prosiding Seminar Nasional PGSD UST</w:t>
      </w:r>
      <w:r w:rsidRPr="00EA4042">
        <w:rPr>
          <w:kern w:val="0"/>
          <w:lang w:val="id-ID"/>
        </w:rPr>
        <w:t xml:space="preserve"> 1:262–66.</w:t>
      </w:r>
    </w:p>
    <w:p w14:paraId="755509CD"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Budiono, Arifin Nur, and Mochammad Hatip. 2023. “Diagnostic Assessment, Formative Assessment, Summative Assessment, Independent Curriculum Learning Assesment in the Independent Curriculum.” </w:t>
      </w:r>
      <w:r w:rsidRPr="00EA4042">
        <w:rPr>
          <w:i/>
          <w:iCs/>
          <w:kern w:val="0"/>
          <w:lang w:val="id-ID"/>
        </w:rPr>
        <w:t>Jurnal Axioma: Jurnal Matematika Dan Pembelajaran</w:t>
      </w:r>
      <w:r w:rsidRPr="00EA4042">
        <w:rPr>
          <w:kern w:val="0"/>
          <w:lang w:val="id-ID"/>
        </w:rPr>
        <w:t xml:space="preserve"> 8(1).</w:t>
      </w:r>
    </w:p>
    <w:p w14:paraId="5A65F98D"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Cholilah, Mulik, Anggi Gratia Putri Tatuwo, Komariah, and Shinta Prima Rosdiana. 2023. “Pengembangan Kurikulum Merdeka Dalam Satuan Pendidikan Serta Implementasi Kurikulum Merdeka Pada Pembelajaran Abad 21.” </w:t>
      </w:r>
      <w:r w:rsidRPr="00EA4042">
        <w:rPr>
          <w:i/>
          <w:iCs/>
          <w:kern w:val="0"/>
          <w:lang w:val="id-ID"/>
        </w:rPr>
        <w:t>Sanskara Pendidikan Dan Pengajaran</w:t>
      </w:r>
      <w:r w:rsidRPr="00EA4042">
        <w:rPr>
          <w:kern w:val="0"/>
          <w:lang w:val="id-ID"/>
        </w:rPr>
        <w:t xml:space="preserve"> 1(02):56–67. doi: 10.58812/spp.v1i02.110.</w:t>
      </w:r>
    </w:p>
    <w:p w14:paraId="15238EA3"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Damanik, C. A., and T. Rustini. 2023. “Pemahaman Guru Terhadap Implementasi Model Problem Based Learning Pada Pembelajaran IPS Di SD Kelas Rendah.” </w:t>
      </w:r>
      <w:r w:rsidRPr="00EA4042">
        <w:rPr>
          <w:i/>
          <w:iCs/>
          <w:kern w:val="0"/>
          <w:lang w:val="id-ID"/>
        </w:rPr>
        <w:t>Science and Education Journal (SICEDU)</w:t>
      </w:r>
      <w:r w:rsidRPr="00EA4042">
        <w:rPr>
          <w:kern w:val="0"/>
          <w:lang w:val="id-ID"/>
        </w:rPr>
        <w:t xml:space="preserve"> 2(2):286–94.</w:t>
      </w:r>
    </w:p>
    <w:p w14:paraId="7AB103F5" w14:textId="77777777" w:rsidR="00216EE5" w:rsidRDefault="00216EE5" w:rsidP="00106FFF">
      <w:pPr>
        <w:widowControl w:val="0"/>
        <w:autoSpaceDE w:val="0"/>
        <w:autoSpaceDN w:val="0"/>
        <w:adjustRightInd w:val="0"/>
        <w:spacing w:line="240" w:lineRule="auto"/>
        <w:ind w:left="480" w:hanging="480"/>
        <w:jc w:val="both"/>
        <w:rPr>
          <w:kern w:val="0"/>
          <w:lang w:val="id-ID"/>
        </w:rPr>
      </w:pPr>
      <w:r w:rsidRPr="00EA4042">
        <w:rPr>
          <w:kern w:val="0"/>
          <w:lang w:val="id-ID"/>
        </w:rPr>
        <w:t>Depdiknas. 2006a. Model Pengembangan Silabus Mata Pelajaran dan Rencana Pelaksanaan Pembelajaran IPA Terpadu SMP/MTs. Jakarta: Pusat Kurikulum, Balitbang Depdiknas.</w:t>
      </w:r>
    </w:p>
    <w:p w14:paraId="23408673" w14:textId="1820C93D" w:rsidR="00CB614F" w:rsidRDefault="00CB614F" w:rsidP="00106FFF">
      <w:pPr>
        <w:widowControl w:val="0"/>
        <w:autoSpaceDE w:val="0"/>
        <w:autoSpaceDN w:val="0"/>
        <w:adjustRightInd w:val="0"/>
        <w:spacing w:line="240" w:lineRule="auto"/>
        <w:ind w:left="480" w:hanging="480"/>
        <w:jc w:val="both"/>
        <w:rPr>
          <w:kern w:val="0"/>
        </w:rPr>
      </w:pPr>
      <w:r w:rsidRPr="00CB614F">
        <w:rPr>
          <w:kern w:val="0"/>
        </w:rPr>
        <w:t xml:space="preserve">Dinasanti. (2017). Faktor-faktor apa saja yang mempengaruhi rasa </w:t>
      </w:r>
      <w:r w:rsidRPr="00CB614F">
        <w:rPr>
          <w:kern w:val="0"/>
        </w:rPr>
        <w:br/>
        <w:t>percaya diri seseorang. Retrieved mei 28, 2020.</w:t>
      </w:r>
    </w:p>
    <w:p w14:paraId="44D28901" w14:textId="39E784EA" w:rsidR="00E73E84" w:rsidRPr="00EA4042" w:rsidRDefault="00E73E84" w:rsidP="00106FFF">
      <w:pPr>
        <w:widowControl w:val="0"/>
        <w:autoSpaceDE w:val="0"/>
        <w:autoSpaceDN w:val="0"/>
        <w:adjustRightInd w:val="0"/>
        <w:spacing w:line="240" w:lineRule="auto"/>
        <w:ind w:left="480" w:hanging="480"/>
        <w:jc w:val="both"/>
        <w:rPr>
          <w:kern w:val="0"/>
          <w:lang w:val="id-ID"/>
        </w:rPr>
      </w:pPr>
      <w:r w:rsidRPr="00E73E84">
        <w:rPr>
          <w:kern w:val="0"/>
        </w:rPr>
        <w:t xml:space="preserve">Einola, K., &amp; Alvesson, M. (2021). Behind the numbers: questioning questionnaires. </w:t>
      </w:r>
      <w:r w:rsidRPr="00E73E84">
        <w:rPr>
          <w:i/>
          <w:iCs/>
          <w:kern w:val="0"/>
        </w:rPr>
        <w:t>Journal of Management Inquiry</w:t>
      </w:r>
      <w:r w:rsidRPr="00E73E84">
        <w:rPr>
          <w:kern w:val="0"/>
        </w:rPr>
        <w:t xml:space="preserve">, </w:t>
      </w:r>
      <w:r w:rsidRPr="00E73E84">
        <w:rPr>
          <w:i/>
          <w:iCs/>
          <w:kern w:val="0"/>
        </w:rPr>
        <w:t>30</w:t>
      </w:r>
      <w:r w:rsidRPr="00E73E84">
        <w:rPr>
          <w:kern w:val="0"/>
        </w:rPr>
        <w:t>(1), 102-114.</w:t>
      </w:r>
    </w:p>
    <w:p w14:paraId="1A2C5DE8" w14:textId="331B598F" w:rsidR="00E73E84" w:rsidRDefault="00216EE5" w:rsidP="00E73E84">
      <w:pPr>
        <w:widowControl w:val="0"/>
        <w:autoSpaceDE w:val="0"/>
        <w:autoSpaceDN w:val="0"/>
        <w:adjustRightInd w:val="0"/>
        <w:spacing w:line="240" w:lineRule="auto"/>
        <w:ind w:left="480" w:hanging="480"/>
        <w:jc w:val="both"/>
        <w:rPr>
          <w:kern w:val="0"/>
          <w:lang w:val="id-ID"/>
        </w:rPr>
      </w:pPr>
      <w:r w:rsidRPr="00EA4042">
        <w:rPr>
          <w:kern w:val="0"/>
          <w:lang w:val="id-ID"/>
        </w:rPr>
        <w:t>Ennis, R. H. (2011). The Nature of Critical Thinking: An Outline of Critical Thinking Disposition and Abilities. University of Illinois. on line at http://faculty.education.illinois.edu/rhennis/documents/thenatureofcritical thinking_51711_000.pdf</w:t>
      </w:r>
    </w:p>
    <w:p w14:paraId="22ABC1F2" w14:textId="77777777" w:rsidR="001E4ADE" w:rsidRPr="001E4ADE" w:rsidRDefault="001E4ADE" w:rsidP="001E4ADE">
      <w:pPr>
        <w:widowControl w:val="0"/>
        <w:autoSpaceDE w:val="0"/>
        <w:autoSpaceDN w:val="0"/>
        <w:adjustRightInd w:val="0"/>
        <w:spacing w:line="240" w:lineRule="auto"/>
        <w:ind w:left="480" w:hanging="480"/>
        <w:jc w:val="both"/>
        <w:rPr>
          <w:kern w:val="0"/>
        </w:rPr>
      </w:pPr>
      <w:r w:rsidRPr="001E4ADE">
        <w:rPr>
          <w:kern w:val="0"/>
        </w:rPr>
        <w:t xml:space="preserve">Erman, Liliasari, &amp; Ramdani, Maelita. (2019). </w:t>
      </w:r>
      <w:r w:rsidRPr="001E4ADE">
        <w:rPr>
          <w:i/>
          <w:iCs/>
          <w:kern w:val="0"/>
        </w:rPr>
        <w:t>Addressing Macroscopic Issues: Helping Student Form Associantions Between Biochemistry and Sport and Aiding Their Scientific Literacy.</w:t>
      </w:r>
      <w:r w:rsidRPr="001E4ADE">
        <w:rPr>
          <w:kern w:val="0"/>
        </w:rPr>
        <w:t xml:space="preserve"> International Journal of Science and Mathematics Education, 1-23</w:t>
      </w:r>
    </w:p>
    <w:p w14:paraId="1023B2B9"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Etistika Y W, Dwi A S, and Amat N. 2016. “Transformasi Pendidikan Abad 21 Sebagai Tuntutan.” </w:t>
      </w:r>
      <w:r w:rsidRPr="00EA4042">
        <w:rPr>
          <w:i/>
          <w:iCs/>
          <w:kern w:val="0"/>
          <w:lang w:val="id-ID"/>
        </w:rPr>
        <w:t>Jurnal Pendidikan</w:t>
      </w:r>
      <w:r w:rsidRPr="00EA4042">
        <w:rPr>
          <w:kern w:val="0"/>
          <w:lang w:val="id-ID"/>
        </w:rPr>
        <w:t xml:space="preserve"> 1:263–78.</w:t>
      </w:r>
    </w:p>
    <w:p w14:paraId="448C1CD4"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Facione, Peter a. 2011. “Critical Thinking : What It Is and Why It Counts.” </w:t>
      </w:r>
      <w:r w:rsidRPr="00EA4042">
        <w:rPr>
          <w:i/>
          <w:iCs/>
          <w:kern w:val="0"/>
          <w:lang w:val="id-ID"/>
        </w:rPr>
        <w:t>Insight Assessment</w:t>
      </w:r>
      <w:r w:rsidRPr="00EA4042">
        <w:rPr>
          <w:kern w:val="0"/>
          <w:lang w:val="id-ID"/>
        </w:rPr>
        <w:t xml:space="preserve"> (ISBN 13: 978-1-891557-07-1.):1–28.</w:t>
      </w:r>
    </w:p>
    <w:p w14:paraId="73435582" w14:textId="77777777" w:rsidR="00216EE5" w:rsidRPr="00EA4042" w:rsidRDefault="00216EE5" w:rsidP="00106FFF">
      <w:pPr>
        <w:widowControl w:val="0"/>
        <w:autoSpaceDE w:val="0"/>
        <w:autoSpaceDN w:val="0"/>
        <w:adjustRightInd w:val="0"/>
        <w:spacing w:line="240" w:lineRule="auto"/>
        <w:ind w:left="480" w:hanging="480"/>
        <w:jc w:val="both"/>
        <w:rPr>
          <w:kern w:val="0"/>
          <w:lang w:val="id-ID"/>
        </w:rPr>
      </w:pPr>
      <w:r w:rsidRPr="00EA4042">
        <w:rPr>
          <w:kern w:val="0"/>
          <w:lang w:val="id-ID"/>
        </w:rPr>
        <w:t>Farhana, I. (2023). </w:t>
      </w:r>
      <w:r w:rsidRPr="00EA4042">
        <w:rPr>
          <w:i/>
          <w:iCs/>
          <w:kern w:val="0"/>
          <w:lang w:val="id-ID"/>
        </w:rPr>
        <w:t>Merdekakan Pikiran dengan Kurikulum Merdeka: Memahami Konsep Hingga Penulisan Praktik Baik Pembelajaran di Kelas</w:t>
      </w:r>
      <w:r w:rsidRPr="00EA4042">
        <w:rPr>
          <w:kern w:val="0"/>
          <w:lang w:val="id-ID"/>
        </w:rPr>
        <w:t>. Penerbit Lindan Bestari.</w:t>
      </w:r>
    </w:p>
    <w:p w14:paraId="17F4B0B1" w14:textId="6D9B9C5B" w:rsidR="00016B43" w:rsidRPr="00EA4042" w:rsidRDefault="00016B43" w:rsidP="00106FFF">
      <w:pPr>
        <w:widowControl w:val="0"/>
        <w:autoSpaceDE w:val="0"/>
        <w:autoSpaceDN w:val="0"/>
        <w:adjustRightInd w:val="0"/>
        <w:spacing w:line="240" w:lineRule="auto"/>
        <w:ind w:left="480" w:hanging="480"/>
        <w:jc w:val="both"/>
        <w:rPr>
          <w:kern w:val="0"/>
          <w:lang w:val="id-ID"/>
        </w:rPr>
      </w:pPr>
      <w:r w:rsidRPr="00EA4042">
        <w:rPr>
          <w:kern w:val="0"/>
          <w:lang w:val="id-ID"/>
        </w:rPr>
        <w:t>Fathulrohman, Y. N. I., &amp; Saepulloh, A. (2019). Alat Monitoring suhu dan kelembaban menggunakan arduino uno. </w:t>
      </w:r>
      <w:r w:rsidRPr="00EA4042">
        <w:rPr>
          <w:i/>
          <w:iCs/>
          <w:kern w:val="0"/>
          <w:lang w:val="id-ID"/>
        </w:rPr>
        <w:t>Jurnal Manajemen Dan Teknik Informatika (JUMANTAKA)</w:t>
      </w:r>
      <w:r w:rsidRPr="00EA4042">
        <w:rPr>
          <w:kern w:val="0"/>
          <w:lang w:val="id-ID"/>
        </w:rPr>
        <w:t>, </w:t>
      </w:r>
      <w:r w:rsidRPr="00EA4042">
        <w:rPr>
          <w:i/>
          <w:iCs/>
          <w:kern w:val="0"/>
          <w:lang w:val="id-ID"/>
        </w:rPr>
        <w:t>2</w:t>
      </w:r>
      <w:r w:rsidRPr="00EA4042">
        <w:rPr>
          <w:kern w:val="0"/>
          <w:lang w:val="id-ID"/>
        </w:rPr>
        <w:t>(1).</w:t>
      </w:r>
    </w:p>
    <w:p w14:paraId="744E7B62" w14:textId="77777777" w:rsidR="00216EE5" w:rsidRPr="00EA4042" w:rsidRDefault="00216EE5" w:rsidP="00106FFF">
      <w:pPr>
        <w:widowControl w:val="0"/>
        <w:autoSpaceDE w:val="0"/>
        <w:autoSpaceDN w:val="0"/>
        <w:adjustRightInd w:val="0"/>
        <w:spacing w:line="240" w:lineRule="auto"/>
        <w:ind w:left="480" w:hanging="480"/>
        <w:jc w:val="both"/>
        <w:rPr>
          <w:kern w:val="0"/>
          <w:lang w:val="id-ID"/>
        </w:rPr>
      </w:pPr>
      <w:r w:rsidRPr="00EA4042">
        <w:rPr>
          <w:kern w:val="0"/>
          <w:lang w:val="id-ID"/>
        </w:rPr>
        <w:t>Gall, M.D., Gall, J.P., dan Borg, W. R. 2003. Educational research: An introduction (7th   ed.).   Boston.   MA:   A   &amp;   B   Publications   diunduh   dari   http://www. netlibrary.com</w:t>
      </w:r>
    </w:p>
    <w:p w14:paraId="4E3ABEA4"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Hake, Richard R. 1998. “Interactive-Engagement versus Traditional Methods.” </w:t>
      </w:r>
      <w:r w:rsidRPr="00EA4042">
        <w:rPr>
          <w:i/>
          <w:iCs/>
          <w:kern w:val="0"/>
          <w:lang w:val="id-ID"/>
        </w:rPr>
        <w:t>American Journal of Physics</w:t>
      </w:r>
      <w:r w:rsidRPr="00EA4042">
        <w:rPr>
          <w:kern w:val="0"/>
          <w:lang w:val="id-ID"/>
        </w:rPr>
        <w:t xml:space="preserve"> 66(1):64–74.</w:t>
      </w:r>
    </w:p>
    <w:p w14:paraId="3EB07A50"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Halcomb, Elizabeth J., and Louise Hickman. 2015. “Mixed Methods Research Mixed Methods Research Recommended Citation Recommended Citation.” </w:t>
      </w:r>
      <w:r w:rsidRPr="00EA4042">
        <w:rPr>
          <w:i/>
          <w:iCs/>
          <w:kern w:val="0"/>
          <w:lang w:val="id-ID"/>
        </w:rPr>
        <w:lastRenderedPageBreak/>
        <w:t>Nursing Standard: Promoting Excellence in Nursing Care</w:t>
      </w:r>
      <w:r w:rsidRPr="00EA4042">
        <w:rPr>
          <w:kern w:val="0"/>
          <w:lang w:val="id-ID"/>
        </w:rPr>
        <w:t xml:space="preserve"> 29(32):41–47.</w:t>
      </w:r>
    </w:p>
    <w:p w14:paraId="6CCE2998" w14:textId="77777777" w:rsidR="00216EE5" w:rsidRPr="00EA4042" w:rsidRDefault="00216EE5" w:rsidP="00106FFF">
      <w:pPr>
        <w:widowControl w:val="0"/>
        <w:autoSpaceDE w:val="0"/>
        <w:autoSpaceDN w:val="0"/>
        <w:adjustRightInd w:val="0"/>
        <w:spacing w:line="240" w:lineRule="auto"/>
        <w:ind w:left="480" w:hanging="480"/>
        <w:jc w:val="both"/>
        <w:rPr>
          <w:kern w:val="0"/>
          <w:lang w:val="id-ID"/>
        </w:rPr>
      </w:pPr>
      <w:r w:rsidRPr="00EA4042">
        <w:rPr>
          <w:kern w:val="0"/>
          <w:lang w:val="id-ID"/>
        </w:rPr>
        <w:t>Harefa, D., &amp; Sarumaha, M. (2020). </w:t>
      </w:r>
      <w:r w:rsidRPr="00EA4042">
        <w:rPr>
          <w:i/>
          <w:iCs/>
          <w:kern w:val="0"/>
          <w:lang w:val="id-ID"/>
        </w:rPr>
        <w:t>Teori Pengenalan Ilmu Pengetahuan Alam Sejak Dini</w:t>
      </w:r>
      <w:r w:rsidRPr="00EA4042">
        <w:rPr>
          <w:kern w:val="0"/>
          <w:lang w:val="id-ID"/>
        </w:rPr>
        <w:t>. Pm Publisher.</w:t>
      </w:r>
    </w:p>
    <w:p w14:paraId="135115A6"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Herlina, W. 2022. “PENGEMBANGAN MODUL BERBASIS SCIENCE, TECHNOLOGY, ENGINEERING, MATHEMATIC (STEM) UNTUK MENGUKUR KEMAMPUAN BERPIKIR KRITIS SISWA PADA MATERI GETARAN, GELOMBANG, DAN BUNYI.” </w:t>
      </w:r>
      <w:r w:rsidRPr="00EA4042">
        <w:rPr>
          <w:i/>
          <w:iCs/>
          <w:kern w:val="0"/>
          <w:lang w:val="id-ID"/>
        </w:rPr>
        <w:t>Doctoral Dissertation, UIN Fatmawati Sukarno Bengkulu</w:t>
      </w:r>
      <w:r w:rsidRPr="00EA4042">
        <w:rPr>
          <w:kern w:val="0"/>
          <w:lang w:val="id-ID"/>
        </w:rPr>
        <w:t xml:space="preserve"> (8.5.2017):2003–5.</w:t>
      </w:r>
    </w:p>
    <w:p w14:paraId="28B838D4"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Hidayah, Nurul, and Rifky Khumairo Ulva. 2017. “Pengembangan Media Pembelajaran Berbasis Komik Pada Mata Pelajaran Ilmu Pengetahuan Sosial Kelas IV MI Nurul Hidayah Roworejo Negerikaton Pesawaran.” </w:t>
      </w:r>
      <w:r w:rsidRPr="00EA4042">
        <w:rPr>
          <w:i/>
          <w:iCs/>
          <w:kern w:val="0"/>
          <w:lang w:val="id-ID"/>
        </w:rPr>
        <w:t>Jurnal Pendidikan Dan Pembelajaran Dasar</w:t>
      </w:r>
      <w:r w:rsidRPr="00EA4042">
        <w:rPr>
          <w:kern w:val="0"/>
          <w:lang w:val="id-ID"/>
        </w:rPr>
        <w:t xml:space="preserve"> 4(1):34–46.</w:t>
      </w:r>
    </w:p>
    <w:p w14:paraId="3E68E758"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Hidayah, U. M. 2020. “Hubungan Penggunaan Lembar Kerja Siswa (LKS) Dengan Hasil Belajar Mata Pelajaran Ilmu Pengetahuan Alam Kelas V Di MI Tarbiyatul Banin Banat Alasdowo Dukuhseti Pati Tahun Ajaran 2019/2020.” </w:t>
      </w:r>
      <w:r w:rsidRPr="00EA4042">
        <w:rPr>
          <w:i/>
          <w:iCs/>
          <w:kern w:val="0"/>
          <w:lang w:val="id-ID"/>
        </w:rPr>
        <w:t>Doctoral Dissertation, IAIN KUDUS</w:t>
      </w:r>
      <w:r w:rsidRPr="00EA4042">
        <w:rPr>
          <w:kern w:val="0"/>
          <w:lang w:val="id-ID"/>
        </w:rPr>
        <w:t xml:space="preserve"> 13(1):17–39.</w:t>
      </w:r>
    </w:p>
    <w:p w14:paraId="597FFC00"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Imania, Kuntum Annisa, and Siti Khusnul Bariah. 2019. “Rancangan Pengembangan Instrumen Penilaian Pembelajaran Berbasis Daring.” </w:t>
      </w:r>
      <w:r w:rsidRPr="00EA4042">
        <w:rPr>
          <w:i/>
          <w:iCs/>
          <w:kern w:val="0"/>
          <w:lang w:val="id-ID"/>
        </w:rPr>
        <w:t>Jurnal Petik</w:t>
      </w:r>
      <w:r w:rsidRPr="00EA4042">
        <w:rPr>
          <w:kern w:val="0"/>
          <w:lang w:val="id-ID"/>
        </w:rPr>
        <w:t xml:space="preserve"> 5(1):31–47. doi: 10.31980/jpetik.v5i1.445.</w:t>
      </w:r>
    </w:p>
    <w:p w14:paraId="2B6F0026" w14:textId="69D67DA9" w:rsidR="00CF1FD3" w:rsidRDefault="00016B43" w:rsidP="00106FFF">
      <w:pPr>
        <w:widowControl w:val="0"/>
        <w:autoSpaceDE w:val="0"/>
        <w:autoSpaceDN w:val="0"/>
        <w:adjustRightInd w:val="0"/>
        <w:spacing w:line="240" w:lineRule="auto"/>
        <w:ind w:left="480" w:hanging="480"/>
        <w:jc w:val="both"/>
        <w:rPr>
          <w:kern w:val="0"/>
          <w:lang w:val="id-ID"/>
        </w:rPr>
      </w:pPr>
      <w:bookmarkStart w:id="3" w:name="_Hlk151837275"/>
      <w:r w:rsidRPr="00EA4042">
        <w:rPr>
          <w:kern w:val="0"/>
          <w:lang w:val="id-ID"/>
        </w:rPr>
        <w:t>Ilmi, F. (2019). </w:t>
      </w:r>
      <w:bookmarkEnd w:id="3"/>
      <w:r w:rsidRPr="00EA4042">
        <w:rPr>
          <w:i/>
          <w:iCs/>
          <w:kern w:val="0"/>
          <w:lang w:val="id-ID"/>
        </w:rPr>
        <w:t>Gambaran Kadar Kalsium Pada Orang Yang Mengonsumsi Air Sumur Berkapur Di Dusun Gunung Kesan Timur Desa Pao Pale Laok Kecamatan Ketapang Sampang Madura</w:t>
      </w:r>
      <w:r w:rsidRPr="00EA4042">
        <w:rPr>
          <w:kern w:val="0"/>
          <w:lang w:val="id-ID"/>
        </w:rPr>
        <w:t> </w:t>
      </w:r>
      <w:r w:rsidR="00CF1FD3" w:rsidRPr="00EA4042">
        <w:rPr>
          <w:kern w:val="0"/>
          <w:lang w:val="id-ID"/>
        </w:rPr>
        <w:t>(Doctoral dissertation, Universitas Muhammadiyah Surabaya).</w:t>
      </w:r>
    </w:p>
    <w:p w14:paraId="6E31C7C8" w14:textId="77777777" w:rsidR="001E4ADE" w:rsidRPr="001E4ADE" w:rsidRDefault="001E4ADE" w:rsidP="001E4ADE">
      <w:pPr>
        <w:widowControl w:val="0"/>
        <w:autoSpaceDE w:val="0"/>
        <w:autoSpaceDN w:val="0"/>
        <w:adjustRightInd w:val="0"/>
        <w:spacing w:line="240" w:lineRule="auto"/>
        <w:ind w:left="480" w:hanging="480"/>
        <w:jc w:val="both"/>
        <w:rPr>
          <w:kern w:val="0"/>
        </w:rPr>
      </w:pPr>
      <w:r w:rsidRPr="001E4ADE">
        <w:rPr>
          <w:kern w:val="0"/>
        </w:rPr>
        <w:t xml:space="preserve">Ilmi, D. U., &amp; Erman, E. (2019). KEMAMPUAN SISWA MENJELASKAN ISU-ISU SAINS SEETELAH MENGIKUTI PEMBELAJARAN SAINTIFIK. </w:t>
      </w:r>
      <w:r w:rsidRPr="001E4ADE">
        <w:rPr>
          <w:i/>
          <w:iCs/>
          <w:kern w:val="0"/>
        </w:rPr>
        <w:t>PENSA: E-JURNAL PENDIDIKAN SAINS</w:t>
      </w:r>
      <w:r w:rsidRPr="001E4ADE">
        <w:rPr>
          <w:kern w:val="0"/>
        </w:rPr>
        <w:t xml:space="preserve">, </w:t>
      </w:r>
      <w:r w:rsidRPr="001E4ADE">
        <w:rPr>
          <w:i/>
          <w:iCs/>
          <w:kern w:val="0"/>
        </w:rPr>
        <w:t>7</w:t>
      </w:r>
      <w:r w:rsidRPr="001E4ADE">
        <w:rPr>
          <w:kern w:val="0"/>
        </w:rPr>
        <w:t>(3).</w:t>
      </w:r>
    </w:p>
    <w:p w14:paraId="1DF36E75"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Karisan, Dilek, and Dana L. Zeidler. 2016. “Contextualization of Nature of Science Within the Socioscientific Issues Framework: A Review of Research.” </w:t>
      </w:r>
      <w:r w:rsidRPr="00EA4042">
        <w:rPr>
          <w:i/>
          <w:iCs/>
          <w:kern w:val="0"/>
          <w:lang w:val="id-ID"/>
        </w:rPr>
        <w:t>International Journal of Education in Mathematics, Science and Technology</w:t>
      </w:r>
      <w:r w:rsidRPr="00EA4042">
        <w:rPr>
          <w:kern w:val="0"/>
          <w:lang w:val="id-ID"/>
        </w:rPr>
        <w:t xml:space="preserve"> 139–52. doi: 10.18404/ijemst.270186.</w:t>
      </w:r>
    </w:p>
    <w:p w14:paraId="047F9B4C" w14:textId="7A9FE7EF" w:rsidR="00E4154F" w:rsidRPr="00EA4042" w:rsidRDefault="00E4154F"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Kemdikbud. (2022). </w:t>
      </w:r>
      <w:r w:rsidRPr="00EA4042">
        <w:rPr>
          <w:i/>
          <w:iCs/>
          <w:kern w:val="0"/>
          <w:lang w:val="id-ID"/>
        </w:rPr>
        <w:t>Capaian Pembelajaran | Kurikulum Merdeka</w:t>
      </w:r>
      <w:r w:rsidRPr="00EA4042">
        <w:rPr>
          <w:kern w:val="0"/>
          <w:lang w:val="id-ID"/>
        </w:rPr>
        <w:t>. Keputusan Kemdikbudristek RI Nomor 262/M/2022 Tentang Perubahan Atas Keputusan Kemdikbudristek No. 56/M/2022 Tentang Pedoman Penerapan Kurikulum Dalam Rangka Pemulihan Pembelajaran. https://kurikulum.kemdikbud.go.id/kurikulummerdeka/capaian-pembelajaran</w:t>
      </w:r>
    </w:p>
    <w:p w14:paraId="1EE14BE8"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Khoirunnisa, Eunis, and Ebah Habibah. 2020. “PROFIL KETERAMPILAN ABAD 21 (21st CENTURY SOFT SKILLS) PADA MAHASISWA.” </w:t>
      </w:r>
      <w:r w:rsidRPr="00EA4042">
        <w:rPr>
          <w:i/>
          <w:iCs/>
          <w:kern w:val="0"/>
          <w:lang w:val="id-ID"/>
        </w:rPr>
        <w:t>Iktisyaf: Jurnal Ilmu Dakwah Dan Tasawuf</w:t>
      </w:r>
      <w:r w:rsidRPr="00EA4042">
        <w:rPr>
          <w:kern w:val="0"/>
          <w:lang w:val="id-ID"/>
        </w:rPr>
        <w:t xml:space="preserve"> 2(2):55–68. doi: 10.53401/iktsf.v2i2.20.</w:t>
      </w:r>
    </w:p>
    <w:p w14:paraId="626E2F67" w14:textId="1D81EC69" w:rsidR="00CB614F" w:rsidRDefault="00DB7EE5" w:rsidP="00CB614F">
      <w:pPr>
        <w:widowControl w:val="0"/>
        <w:autoSpaceDE w:val="0"/>
        <w:autoSpaceDN w:val="0"/>
        <w:adjustRightInd w:val="0"/>
        <w:spacing w:line="240" w:lineRule="auto"/>
        <w:ind w:left="480" w:hanging="480"/>
        <w:jc w:val="both"/>
        <w:rPr>
          <w:kern w:val="0"/>
          <w:lang w:val="id-ID"/>
        </w:rPr>
      </w:pPr>
      <w:r w:rsidRPr="00EA4042">
        <w:rPr>
          <w:kern w:val="0"/>
          <w:lang w:val="id-ID"/>
        </w:rPr>
        <w:t xml:space="preserve">Kimianti, F. E. B. Y. A. R. N. I. 2019. “Pengembangan E-Modul IPA Berbasis Problem Based Learning Untuk Meningkatkan Kemampuan Berpikir Kritis Dan Literasi Sains. Universitas Negeri Yogyakarta.” </w:t>
      </w:r>
      <w:r w:rsidRPr="00EA4042">
        <w:rPr>
          <w:i/>
          <w:iCs/>
          <w:kern w:val="0"/>
          <w:lang w:val="id-ID"/>
        </w:rPr>
        <w:t>Universitas Negeri Yogyakarta.</w:t>
      </w:r>
      <w:r w:rsidRPr="00EA4042">
        <w:rPr>
          <w:kern w:val="0"/>
          <w:lang w:val="id-ID"/>
        </w:rPr>
        <w:t xml:space="preserve"> 1(1).</w:t>
      </w:r>
    </w:p>
    <w:p w14:paraId="5C268217" w14:textId="4D3FA3F6" w:rsidR="00CB614F" w:rsidRPr="00CB614F" w:rsidRDefault="00CB614F" w:rsidP="00CB614F">
      <w:pPr>
        <w:widowControl w:val="0"/>
        <w:autoSpaceDE w:val="0"/>
        <w:autoSpaceDN w:val="0"/>
        <w:adjustRightInd w:val="0"/>
        <w:spacing w:line="240" w:lineRule="auto"/>
        <w:ind w:left="480" w:hanging="480"/>
        <w:jc w:val="both"/>
        <w:rPr>
          <w:kern w:val="0"/>
        </w:rPr>
      </w:pPr>
      <w:r w:rsidRPr="00CB614F">
        <w:rPr>
          <w:kern w:val="0"/>
        </w:rPr>
        <w:t xml:space="preserve">Kirana, Z. C., &amp; AM, A. N. A. B. (2020). Peranan apresiasi guru terhadap antusias belajar siswa kelas XI Madrasah Aliyah Hasan Muchyi. </w:t>
      </w:r>
      <w:r w:rsidRPr="00CB614F">
        <w:rPr>
          <w:i/>
          <w:iCs/>
          <w:kern w:val="0"/>
        </w:rPr>
        <w:t>Salimiya: Jurnal Studi Ilmu Keagamaan Islam</w:t>
      </w:r>
      <w:r w:rsidRPr="00CB614F">
        <w:rPr>
          <w:kern w:val="0"/>
        </w:rPr>
        <w:t xml:space="preserve">, </w:t>
      </w:r>
      <w:r w:rsidRPr="00CB614F">
        <w:rPr>
          <w:i/>
          <w:iCs/>
          <w:kern w:val="0"/>
        </w:rPr>
        <w:t>1</w:t>
      </w:r>
      <w:r w:rsidRPr="00CB614F">
        <w:rPr>
          <w:kern w:val="0"/>
        </w:rPr>
        <w:t>(3), 174-193.21:04</w:t>
      </w:r>
    </w:p>
    <w:p w14:paraId="1FC40AA4" w14:textId="77777777" w:rsidR="00CB614F" w:rsidRDefault="001540AE" w:rsidP="00CB614F">
      <w:pPr>
        <w:widowControl w:val="0"/>
        <w:autoSpaceDE w:val="0"/>
        <w:autoSpaceDN w:val="0"/>
        <w:adjustRightInd w:val="0"/>
        <w:spacing w:line="240" w:lineRule="auto"/>
        <w:ind w:left="480" w:hanging="480"/>
        <w:jc w:val="both"/>
        <w:rPr>
          <w:kern w:val="0"/>
          <w:lang w:val="id-ID"/>
        </w:rPr>
      </w:pPr>
      <w:r w:rsidRPr="00EA4042">
        <w:rPr>
          <w:kern w:val="0"/>
          <w:lang w:val="id-ID"/>
        </w:rPr>
        <w:lastRenderedPageBreak/>
        <w:t>Kristiana, T. F., &amp; Radia, E. H. (2021). Meta Analisis Penerapan Model Problem Based Learning dalam Meningkatkan Hasil Belajar IPA Siswa Sekolah Dasar. Jurnal Basicedu, 5(2), 818–826.</w:t>
      </w:r>
    </w:p>
    <w:p w14:paraId="59A6C81C" w14:textId="0C652834" w:rsidR="00CB614F" w:rsidRPr="00EA4042" w:rsidRDefault="00CB614F" w:rsidP="00CB614F">
      <w:pPr>
        <w:widowControl w:val="0"/>
        <w:autoSpaceDE w:val="0"/>
        <w:autoSpaceDN w:val="0"/>
        <w:adjustRightInd w:val="0"/>
        <w:spacing w:line="240" w:lineRule="auto"/>
        <w:ind w:left="480" w:hanging="480"/>
        <w:jc w:val="both"/>
        <w:rPr>
          <w:kern w:val="0"/>
          <w:lang w:val="id-ID"/>
        </w:rPr>
      </w:pPr>
      <w:r w:rsidRPr="00CB614F">
        <w:rPr>
          <w:kern w:val="0"/>
        </w:rPr>
        <w:t xml:space="preserve">Krisno, K., Gustiawati, R., &amp; Iqbal, R. (2020). Tingkat kepercayaan diri siswa dalam pembelajaran penjas di SMP Asrama Al Fath Kota Bekasi. </w:t>
      </w:r>
      <w:r w:rsidRPr="00CB614F">
        <w:rPr>
          <w:i/>
          <w:iCs/>
          <w:kern w:val="0"/>
        </w:rPr>
        <w:t>Jurnal Literasi Olahraga</w:t>
      </w:r>
      <w:r w:rsidRPr="00CB614F">
        <w:rPr>
          <w:kern w:val="0"/>
        </w:rPr>
        <w:t xml:space="preserve">, </w:t>
      </w:r>
      <w:r w:rsidRPr="00CB614F">
        <w:rPr>
          <w:i/>
          <w:iCs/>
          <w:kern w:val="0"/>
        </w:rPr>
        <w:t>1</w:t>
      </w:r>
      <w:r w:rsidRPr="00CB614F">
        <w:rPr>
          <w:kern w:val="0"/>
        </w:rPr>
        <w:t>(2).</w:t>
      </w:r>
    </w:p>
    <w:p w14:paraId="12FB381F"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Kurniawan, Jefri Adhi. 2018. “Pengembangan Modul IPA Berbasis Socio-Scientific Issues (SSI) Pada Tema Lingkungan Untuk Keterampilan Berpikir Kritis Siswa SMP.” </w:t>
      </w:r>
      <w:r w:rsidRPr="00EA4042">
        <w:rPr>
          <w:i/>
          <w:iCs/>
          <w:kern w:val="0"/>
          <w:lang w:val="id-ID"/>
        </w:rPr>
        <w:t>Digital Repository Universitas Jember</w:t>
      </w:r>
      <w:r w:rsidRPr="00EA4042">
        <w:rPr>
          <w:kern w:val="0"/>
          <w:lang w:val="id-ID"/>
        </w:rPr>
        <w:t xml:space="preserve"> 1–175.</w:t>
      </w:r>
    </w:p>
    <w:p w14:paraId="4AA4B3A9"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Kuswanto, Joko. 2019. “Pengembangan Modul Interaktif Pada Mata Pelajaran IPA Terpadu Kelas VIII.” </w:t>
      </w:r>
      <w:r w:rsidRPr="00EA4042">
        <w:rPr>
          <w:i/>
          <w:iCs/>
          <w:kern w:val="0"/>
          <w:lang w:val="id-ID"/>
        </w:rPr>
        <w:t>Jurnal Media Infotama</w:t>
      </w:r>
      <w:r w:rsidRPr="00EA4042">
        <w:rPr>
          <w:kern w:val="0"/>
          <w:lang w:val="id-ID"/>
        </w:rPr>
        <w:t xml:space="preserve"> 15(2):51–56. doi: 10.37676/jmi.v15i2.866.</w:t>
      </w:r>
    </w:p>
    <w:p w14:paraId="7E947A25" w14:textId="5D3B21F3" w:rsidR="00DB1548" w:rsidRPr="00EA4042" w:rsidRDefault="00DB1548" w:rsidP="00106FFF">
      <w:pPr>
        <w:widowControl w:val="0"/>
        <w:autoSpaceDE w:val="0"/>
        <w:autoSpaceDN w:val="0"/>
        <w:adjustRightInd w:val="0"/>
        <w:spacing w:line="240" w:lineRule="auto"/>
        <w:ind w:left="480" w:hanging="480"/>
        <w:jc w:val="both"/>
        <w:rPr>
          <w:kern w:val="0"/>
          <w:lang w:val="id-ID"/>
        </w:rPr>
      </w:pPr>
      <w:r w:rsidRPr="00EA4042">
        <w:rPr>
          <w:kern w:val="0"/>
          <w:lang w:val="id-ID"/>
        </w:rPr>
        <w:t>Kusumadewi, W. A. P. (2016). Pengembangan Media pembelajaran berbasis android pada mata pelajaran pemrograman dasar kelas X di SMK Negeri 3 Surabaya. </w:t>
      </w:r>
      <w:r w:rsidRPr="00EA4042">
        <w:rPr>
          <w:i/>
          <w:iCs/>
          <w:kern w:val="0"/>
          <w:lang w:val="id-ID"/>
        </w:rPr>
        <w:t>IT-Edu: Jurnal Information Technology and Education</w:t>
      </w:r>
      <w:r w:rsidRPr="00EA4042">
        <w:rPr>
          <w:kern w:val="0"/>
          <w:lang w:val="id-ID"/>
        </w:rPr>
        <w:t>, </w:t>
      </w:r>
      <w:r w:rsidRPr="00EA4042">
        <w:rPr>
          <w:i/>
          <w:iCs/>
          <w:kern w:val="0"/>
          <w:lang w:val="id-ID"/>
        </w:rPr>
        <w:t>1</w:t>
      </w:r>
      <w:r w:rsidRPr="00EA4042">
        <w:rPr>
          <w:kern w:val="0"/>
          <w:lang w:val="id-ID"/>
        </w:rPr>
        <w:t>(01).</w:t>
      </w:r>
    </w:p>
    <w:p w14:paraId="2B8D2F4A"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Lee, Hyunju, Jungsook Yoo, Kyunghee Choi, Sung Won Kim, Joseph Krajcik, Benjamin C. Herman, and Dana L. Zeidler. 2013. “Socioscientific Issues as a Vehicle for Promoting Character and Values for Global Citizens.” </w:t>
      </w:r>
      <w:r w:rsidRPr="00EA4042">
        <w:rPr>
          <w:i/>
          <w:iCs/>
          <w:kern w:val="0"/>
          <w:lang w:val="id-ID"/>
        </w:rPr>
        <w:t>International Journal of Science Education</w:t>
      </w:r>
      <w:r w:rsidRPr="00EA4042">
        <w:rPr>
          <w:kern w:val="0"/>
          <w:lang w:val="id-ID"/>
        </w:rPr>
        <w:t xml:space="preserve"> 35(12):2079–2113. doi: 10.1080/09500693.2012.749546.</w:t>
      </w:r>
    </w:p>
    <w:p w14:paraId="0D6E8B2F" w14:textId="77777777" w:rsidR="00216EE5" w:rsidRPr="00EA4042" w:rsidRDefault="00216EE5" w:rsidP="00106FFF">
      <w:pPr>
        <w:widowControl w:val="0"/>
        <w:autoSpaceDE w:val="0"/>
        <w:autoSpaceDN w:val="0"/>
        <w:adjustRightInd w:val="0"/>
        <w:spacing w:line="240" w:lineRule="auto"/>
        <w:ind w:left="480" w:hanging="480"/>
        <w:jc w:val="both"/>
        <w:rPr>
          <w:kern w:val="0"/>
          <w:lang w:val="id-ID"/>
        </w:rPr>
      </w:pPr>
      <w:r w:rsidRPr="00EA4042">
        <w:rPr>
          <w:kern w:val="0"/>
          <w:lang w:val="id-ID"/>
        </w:rPr>
        <w:t>Lee, H., Yoo, J., Choi, K., Kim, S.-W., Krajcik, J., Herman, B. C., &amp; Zeidler, D. L. (2013). Socioscientific issues as a vehicle for promoting character and values for global citizens. International Journal of Science Education, 35(12), 2079-2113. doi:10.1080/09500693.2012.749546</w:t>
      </w:r>
    </w:p>
    <w:p w14:paraId="67EBDD45" w14:textId="77777777" w:rsidR="00216EE5" w:rsidRDefault="00216EE5" w:rsidP="00106FFF">
      <w:pPr>
        <w:widowControl w:val="0"/>
        <w:autoSpaceDE w:val="0"/>
        <w:autoSpaceDN w:val="0"/>
        <w:adjustRightInd w:val="0"/>
        <w:spacing w:line="240" w:lineRule="auto"/>
        <w:ind w:left="480" w:hanging="480"/>
        <w:jc w:val="both"/>
        <w:rPr>
          <w:kern w:val="0"/>
          <w:lang w:val="id-ID"/>
        </w:rPr>
      </w:pPr>
      <w:r w:rsidRPr="00EA4042">
        <w:rPr>
          <w:kern w:val="0"/>
          <w:lang w:val="id-ID"/>
        </w:rPr>
        <w:t>Lewis, S. E. (2003). Issue-based teaching in science education. </w:t>
      </w:r>
      <w:r w:rsidRPr="00EA4042">
        <w:rPr>
          <w:i/>
          <w:iCs/>
          <w:kern w:val="0"/>
          <w:lang w:val="id-ID"/>
        </w:rPr>
        <w:t>An ActionBioscience. org original article. Retrieved from ActionBioscience. org</w:t>
      </w:r>
      <w:r w:rsidRPr="00EA4042">
        <w:rPr>
          <w:kern w:val="0"/>
          <w:lang w:val="id-ID"/>
        </w:rPr>
        <w:t>.</w:t>
      </w:r>
    </w:p>
    <w:p w14:paraId="7D57DB16" w14:textId="309A34A3" w:rsidR="00E374B2" w:rsidRPr="00EA4042" w:rsidRDefault="00E374B2" w:rsidP="00106FFF">
      <w:pPr>
        <w:widowControl w:val="0"/>
        <w:autoSpaceDE w:val="0"/>
        <w:autoSpaceDN w:val="0"/>
        <w:adjustRightInd w:val="0"/>
        <w:spacing w:line="240" w:lineRule="auto"/>
        <w:ind w:left="480" w:hanging="480"/>
        <w:jc w:val="both"/>
        <w:rPr>
          <w:kern w:val="0"/>
          <w:lang w:val="id-ID"/>
        </w:rPr>
      </w:pPr>
      <w:r w:rsidRPr="00E374B2">
        <w:rPr>
          <w:kern w:val="0"/>
        </w:rPr>
        <w:t xml:space="preserve">Lestari, T. T., Rozi, F., Tarigan, D., Faisal, F., &amp; Siregar, F. S. (2023). Pengembangan Media Pembelajaran Berbasis Doratoon pada Pembelajaran Tematik di Kelas III UPTD SDN 14 Mandalasena. </w:t>
      </w:r>
      <w:r w:rsidRPr="00E374B2">
        <w:rPr>
          <w:i/>
          <w:iCs/>
          <w:kern w:val="0"/>
        </w:rPr>
        <w:t>Jurnal Pendidikan Tambusai</w:t>
      </w:r>
      <w:r w:rsidRPr="00E374B2">
        <w:rPr>
          <w:kern w:val="0"/>
        </w:rPr>
        <w:t xml:space="preserve">, </w:t>
      </w:r>
      <w:r w:rsidRPr="00E374B2">
        <w:rPr>
          <w:i/>
          <w:iCs/>
          <w:kern w:val="0"/>
        </w:rPr>
        <w:t>7</w:t>
      </w:r>
      <w:r w:rsidRPr="00E374B2">
        <w:rPr>
          <w:kern w:val="0"/>
        </w:rPr>
        <w:t>(3)</w:t>
      </w:r>
      <w:r>
        <w:rPr>
          <w:kern w:val="0"/>
        </w:rPr>
        <w:t>.</w:t>
      </w:r>
    </w:p>
    <w:p w14:paraId="625BFC01" w14:textId="70126AC2"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Ma, Liran, Jianbin Luo, Takuya Hiramoto, Yasushi Onumata, Yoshitaka Manabe, Hiromitsu Takaba, Energy Corporation, Adsorption Energy, P. J. Flory, Ì. Æ, Takahiro Sato, Riemannian Geometry, Geometric Analysis, M. Muraki, K. Nakamura, Riemannian Geometry, and Geometric Analysis. 2019. “Socioscientific Issues as a Vehicle for Promoting Character and Values for Global Citizens.” </w:t>
      </w:r>
      <w:r w:rsidRPr="00EA4042">
        <w:rPr>
          <w:i/>
          <w:iCs/>
          <w:kern w:val="0"/>
          <w:lang w:val="id-ID"/>
        </w:rPr>
        <w:t>Proceedings of the Institution of Mechanical Engineers, Part J: Journal of Engineering Tribology</w:t>
      </w:r>
      <w:r w:rsidRPr="00EA4042">
        <w:rPr>
          <w:kern w:val="0"/>
          <w:lang w:val="id-ID"/>
        </w:rPr>
        <w:t xml:space="preserve"> 224(11):122–30.</w:t>
      </w:r>
    </w:p>
    <w:p w14:paraId="7DDF8F32"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Mahartika, Ira, Neti Afrianis, and Nofri Yuhelman. 2020. “Analisis Kebutuhan Chemistry Games (CGs) Pada Pembelajaran Kimia Di SMA/MA Kota Pekanbaru.” </w:t>
      </w:r>
      <w:r w:rsidRPr="00EA4042">
        <w:rPr>
          <w:i/>
          <w:iCs/>
          <w:kern w:val="0"/>
          <w:lang w:val="id-ID"/>
        </w:rPr>
        <w:t>Journal of Natural Science and Integration</w:t>
      </w:r>
      <w:r w:rsidRPr="00EA4042">
        <w:rPr>
          <w:kern w:val="0"/>
          <w:lang w:val="id-ID"/>
        </w:rPr>
        <w:t xml:space="preserve"> 3(1):35. doi: 10.24014/jnsi.v3i1.9347.</w:t>
      </w:r>
    </w:p>
    <w:p w14:paraId="42867DDE" w14:textId="77FD95F9" w:rsidR="00016B43" w:rsidRPr="00EA4042" w:rsidRDefault="00016B43" w:rsidP="00106FFF">
      <w:pPr>
        <w:widowControl w:val="0"/>
        <w:autoSpaceDE w:val="0"/>
        <w:autoSpaceDN w:val="0"/>
        <w:adjustRightInd w:val="0"/>
        <w:spacing w:line="240" w:lineRule="auto"/>
        <w:ind w:left="480" w:hanging="480"/>
        <w:jc w:val="both"/>
        <w:rPr>
          <w:kern w:val="0"/>
          <w:lang w:val="id-ID"/>
        </w:rPr>
      </w:pPr>
      <w:r w:rsidRPr="00EA4042">
        <w:rPr>
          <w:kern w:val="0"/>
          <w:lang w:val="id-ID"/>
        </w:rPr>
        <w:t>Mahardika, I. K., Handono, S., Mardiawan, A. P., &amp; Rahayu, R. D. (2023). Anatomi Suhu Dan Kalor Dalam Teori Koefisien Muai Pada Logam: Fisika Dasar 1. </w:t>
      </w:r>
      <w:r w:rsidRPr="00EA4042">
        <w:rPr>
          <w:i/>
          <w:iCs/>
          <w:kern w:val="0"/>
          <w:lang w:val="id-ID"/>
        </w:rPr>
        <w:t>Nusantara Journal of Multidisciplinary Science</w:t>
      </w:r>
      <w:r w:rsidRPr="00EA4042">
        <w:rPr>
          <w:kern w:val="0"/>
          <w:lang w:val="id-ID"/>
        </w:rPr>
        <w:t>, </w:t>
      </w:r>
      <w:r w:rsidRPr="00EA4042">
        <w:rPr>
          <w:i/>
          <w:iCs/>
          <w:kern w:val="0"/>
          <w:lang w:val="id-ID"/>
        </w:rPr>
        <w:t>1</w:t>
      </w:r>
      <w:r w:rsidRPr="00EA4042">
        <w:rPr>
          <w:kern w:val="0"/>
          <w:lang w:val="id-ID"/>
        </w:rPr>
        <w:t>(4), 796-801.</w:t>
      </w:r>
    </w:p>
    <w:p w14:paraId="04857365"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Makbul, M. 2021. “Metode Pengumpulan Data Dan Instrumen Penelitian.” </w:t>
      </w:r>
      <w:r w:rsidRPr="00EA4042">
        <w:rPr>
          <w:i/>
          <w:iCs/>
          <w:kern w:val="0"/>
          <w:lang w:val="id-ID"/>
        </w:rPr>
        <w:t>UIN ALAUDDIN MAKASSAR</w:t>
      </w:r>
      <w:r w:rsidRPr="00EA4042">
        <w:rPr>
          <w:kern w:val="0"/>
          <w:lang w:val="id-ID"/>
        </w:rPr>
        <w:t xml:space="preserve"> 3(1):1689–99.</w:t>
      </w:r>
    </w:p>
    <w:p w14:paraId="0EA8917B"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lastRenderedPageBreak/>
        <w:t xml:space="preserve">MASRUROH, IMAS. 2023. “PERBANDINGAN EFEKTIVITAS KURIKULUM 2013 DAN KURIKULUM MERDEKA PADA MATA PELAJARAN PENDIDIKAN AGAMA ISLAM.” </w:t>
      </w:r>
      <w:r w:rsidRPr="00EA4042">
        <w:rPr>
          <w:i/>
          <w:iCs/>
          <w:kern w:val="0"/>
          <w:lang w:val="id-ID"/>
        </w:rPr>
        <w:t>Doctoral Dissertation, S1-PENDIDIKAN AGAMA ISLAM IAIN SYEKH NURJATI CIREBON</w:t>
      </w:r>
      <w:r w:rsidRPr="00EA4042">
        <w:rPr>
          <w:kern w:val="0"/>
          <w:lang w:val="id-ID"/>
        </w:rPr>
        <w:t xml:space="preserve"> 1–23.</w:t>
      </w:r>
    </w:p>
    <w:p w14:paraId="73E1E077" w14:textId="77777777" w:rsidR="00DB7EE5"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Maulida, Utami. 2022. “Pengembangan Modul Ajar Berbasis Kurikulum Merdeka.” </w:t>
      </w:r>
      <w:r w:rsidRPr="00EA4042">
        <w:rPr>
          <w:i/>
          <w:iCs/>
          <w:kern w:val="0"/>
          <w:lang w:val="id-ID"/>
        </w:rPr>
        <w:t>Tarbawi</w:t>
      </w:r>
      <w:r w:rsidRPr="00EA4042">
        <w:rPr>
          <w:kern w:val="0"/>
          <w:lang w:val="id-ID"/>
        </w:rPr>
        <w:t xml:space="preserve"> 5(2):130–38.</w:t>
      </w:r>
    </w:p>
    <w:p w14:paraId="0B8245A2" w14:textId="5B521072" w:rsidR="00E73E84" w:rsidRPr="00EA4042" w:rsidRDefault="00E73E84" w:rsidP="00106FFF">
      <w:pPr>
        <w:widowControl w:val="0"/>
        <w:autoSpaceDE w:val="0"/>
        <w:autoSpaceDN w:val="0"/>
        <w:adjustRightInd w:val="0"/>
        <w:spacing w:line="240" w:lineRule="auto"/>
        <w:ind w:left="480" w:hanging="480"/>
        <w:jc w:val="both"/>
        <w:rPr>
          <w:kern w:val="0"/>
          <w:lang w:val="id-ID"/>
        </w:rPr>
      </w:pPr>
      <w:r w:rsidRPr="00E73E84">
        <w:rPr>
          <w:kern w:val="0"/>
        </w:rPr>
        <w:t xml:space="preserve">Maknun, J. (2020). Implementation of Guided Inquiry Learning Model to Improve Understanding Physics Concepts and Critical Thinking Skill of Vocational High School Students. </w:t>
      </w:r>
      <w:r w:rsidRPr="00E73E84">
        <w:rPr>
          <w:i/>
          <w:iCs/>
          <w:kern w:val="0"/>
        </w:rPr>
        <w:t>International Education Studies</w:t>
      </w:r>
      <w:r w:rsidRPr="00E73E84">
        <w:rPr>
          <w:kern w:val="0"/>
        </w:rPr>
        <w:t xml:space="preserve">, </w:t>
      </w:r>
      <w:r w:rsidRPr="00E73E84">
        <w:rPr>
          <w:i/>
          <w:iCs/>
          <w:kern w:val="0"/>
        </w:rPr>
        <w:t>13</w:t>
      </w:r>
      <w:r w:rsidRPr="00E73E84">
        <w:rPr>
          <w:kern w:val="0"/>
        </w:rPr>
        <w:t>(6), 117-130.</w:t>
      </w:r>
    </w:p>
    <w:p w14:paraId="3B6D2BB1"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Minin, Amirul, and Hanin Niswatul Fauziah. 2022. “Efektivitas Model Pembelajaran Problem-Based Learning Berbasis Socioscientific Terhadap Kemampuan Argumentasi Peserta Didik.” </w:t>
      </w:r>
      <w:r w:rsidRPr="00EA4042">
        <w:rPr>
          <w:i/>
          <w:iCs/>
          <w:kern w:val="0"/>
          <w:lang w:val="id-ID"/>
        </w:rPr>
        <w:t>Jurnal Tadris IPA Indonesia</w:t>
      </w:r>
      <w:r w:rsidRPr="00EA4042">
        <w:rPr>
          <w:kern w:val="0"/>
          <w:lang w:val="id-ID"/>
        </w:rPr>
        <w:t xml:space="preserve"> 2(2):195–204. doi: 10.21154/jtii.v2i2.865.</w:t>
      </w:r>
    </w:p>
    <w:p w14:paraId="663205E2"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Mobinta, K., and A. Yuni. 2018. </w:t>
      </w:r>
      <w:r w:rsidRPr="00EA4042">
        <w:rPr>
          <w:i/>
          <w:iCs/>
          <w:kern w:val="0"/>
          <w:lang w:val="id-ID"/>
        </w:rPr>
        <w:t>Konsep Dasar IPA Bervisi SETS Berbasis Literasi Sains</w:t>
      </w:r>
      <w:r w:rsidRPr="00EA4042">
        <w:rPr>
          <w:kern w:val="0"/>
          <w:lang w:val="id-ID"/>
        </w:rPr>
        <w:t>.</w:t>
      </w:r>
    </w:p>
    <w:p w14:paraId="28188E1D"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Monalisa, C., Ahda, Y., &amp; Fitria, Y. (2019). 2019. “Critical Thinking Skill Improvement Using Problem Based Learning (PBL) Model of 4th Grade Students of Elementary School.” </w:t>
      </w:r>
      <w:r w:rsidRPr="00EA4042">
        <w:rPr>
          <w:i/>
          <w:iCs/>
          <w:kern w:val="0"/>
          <w:lang w:val="id-ID"/>
        </w:rPr>
        <w:t>International Journal of Science and Research (IJSR)</w:t>
      </w:r>
      <w:r w:rsidRPr="00EA4042">
        <w:rPr>
          <w:kern w:val="0"/>
          <w:lang w:val="id-ID"/>
        </w:rPr>
        <w:t xml:space="preserve"> 8(2):429–32.</w:t>
      </w:r>
    </w:p>
    <w:p w14:paraId="5110AE4C"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Mulyaningrum, M. 2020. “Analisis Implementasi Keterampilan Komunikasi Pada Abad-21 Dalam Pembelajaran Kimia (Studi Kasus Di MA Kota Semarang).” </w:t>
      </w:r>
      <w:r w:rsidRPr="00EA4042">
        <w:rPr>
          <w:i/>
          <w:iCs/>
          <w:kern w:val="0"/>
          <w:lang w:val="id-ID"/>
        </w:rPr>
        <w:t>Doctoral Dissertation, Muhammadiyah University, Semarang</w:t>
      </w:r>
      <w:r w:rsidRPr="00EA4042">
        <w:rPr>
          <w:kern w:val="0"/>
          <w:lang w:val="id-ID"/>
        </w:rPr>
        <w:t xml:space="preserve"> 10–29.</w:t>
      </w:r>
    </w:p>
    <w:p w14:paraId="07FB898E"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Munawwarah, Muzayyanatun, Nurul Laili, and Mohammad Tohir. 2020. “Keterampilan Berpikir Kritis Mahasiswa Dalam Memecahkan Masalah Matematika Berdasarkan Keterampilan Abad 21.” </w:t>
      </w:r>
      <w:r w:rsidRPr="00EA4042">
        <w:rPr>
          <w:i/>
          <w:iCs/>
          <w:kern w:val="0"/>
          <w:lang w:val="id-ID"/>
        </w:rPr>
        <w:t>Alifmatika: Jurnal Pendidikan Dan Pembelajaran Matematika</w:t>
      </w:r>
      <w:r w:rsidRPr="00EA4042">
        <w:rPr>
          <w:kern w:val="0"/>
          <w:lang w:val="id-ID"/>
        </w:rPr>
        <w:t xml:space="preserve"> 2(1):37–58. doi: 10.35316/alifmatika.2020.v2i1.37-58.</w:t>
      </w:r>
    </w:p>
    <w:p w14:paraId="57D8CE4C"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Murni, Neli Fitra. 2021. “Upaya Meningkatkan Keaktifan Siswa Dalam Proses Pembelajaran.” </w:t>
      </w:r>
      <w:r w:rsidRPr="00EA4042">
        <w:rPr>
          <w:i/>
          <w:iCs/>
          <w:kern w:val="0"/>
          <w:lang w:val="id-ID"/>
        </w:rPr>
        <w:t>Science, Engineering, Education, and Development Studies (SEEDS): Conference Series</w:t>
      </w:r>
      <w:r w:rsidRPr="00EA4042">
        <w:rPr>
          <w:kern w:val="0"/>
          <w:lang w:val="id-ID"/>
        </w:rPr>
        <w:t xml:space="preserve"> 5(1):45–50. doi: 10.20961/seeds.v5i1.56736.</w:t>
      </w:r>
    </w:p>
    <w:p w14:paraId="01D0FE4E" w14:textId="6C6926FC" w:rsidR="00163236" w:rsidRPr="00EA4042" w:rsidRDefault="00163236" w:rsidP="00106FFF">
      <w:pPr>
        <w:widowControl w:val="0"/>
        <w:autoSpaceDE w:val="0"/>
        <w:autoSpaceDN w:val="0"/>
        <w:adjustRightInd w:val="0"/>
        <w:spacing w:line="240" w:lineRule="auto"/>
        <w:ind w:left="480" w:hanging="480"/>
        <w:jc w:val="both"/>
        <w:rPr>
          <w:kern w:val="0"/>
          <w:lang w:val="id-ID"/>
        </w:rPr>
      </w:pPr>
      <w:r w:rsidRPr="00EA4042">
        <w:rPr>
          <w:kern w:val="0"/>
          <w:lang w:val="id-ID"/>
        </w:rPr>
        <w:t>Muliawati, E. C., Apryandi, F., Arsyad, A. A., Rahman, F., Al Ghifari, A. D., Yusuf, I., &amp; Wiranto, I. (2023). </w:t>
      </w:r>
      <w:r w:rsidRPr="00EA4042">
        <w:rPr>
          <w:i/>
          <w:iCs/>
          <w:kern w:val="0"/>
          <w:lang w:val="id-ID"/>
        </w:rPr>
        <w:t>Pengantar Fisika Dasar</w:t>
      </w:r>
      <w:r w:rsidRPr="00EA4042">
        <w:rPr>
          <w:kern w:val="0"/>
          <w:lang w:val="id-ID"/>
        </w:rPr>
        <w:t>. CV. Gita Lentera.</w:t>
      </w:r>
    </w:p>
    <w:p w14:paraId="336F1EEA"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Nazilah, Nurun, Laila Khamsatul Muharrami, Irsad Rosidi, and Ana Yuniasti Retno Wulandari. 2019. “Pengaruh Bahan Ajar Berbasis Socio-Scientific Issues Pada Materi Pemanasan Global Untuk Melatih Kemampuan Literasi Sains Siswa.” </w:t>
      </w:r>
      <w:r w:rsidRPr="00EA4042">
        <w:rPr>
          <w:i/>
          <w:iCs/>
          <w:kern w:val="0"/>
          <w:lang w:val="id-ID"/>
        </w:rPr>
        <w:t>Natural Science Education Research</w:t>
      </w:r>
      <w:r w:rsidRPr="00EA4042">
        <w:rPr>
          <w:kern w:val="0"/>
          <w:lang w:val="id-ID"/>
        </w:rPr>
        <w:t xml:space="preserve"> 2(1):8–16. doi: 10.21107/nser.v2i1.4162.</w:t>
      </w:r>
    </w:p>
    <w:p w14:paraId="4901C0A9"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Nempung, Tibertius, Timor Setiyaningsih, and Nur Syamsiah. 2015. “Otomatisasi Metode Penelitian Skala Likert Berbasis Web.” (November):1–8.</w:t>
      </w:r>
    </w:p>
    <w:p w14:paraId="63490270"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Nurdyansyah, and Nahdliyah Mutala’liah. 2015. “Pengembangan Bahan Ajar Modul Ilmu Pengetahuan Alambagi Siswa Kelas IV Sekolah Dasar.” </w:t>
      </w:r>
      <w:r w:rsidRPr="00EA4042">
        <w:rPr>
          <w:i/>
          <w:iCs/>
          <w:kern w:val="0"/>
          <w:lang w:val="id-ID"/>
        </w:rPr>
        <w:t>Program Studi Pendidikan Guru Madrasa Ibtida’iyah Fakultas Agama Islam Universitas Muhammadiyah Sidoarjo</w:t>
      </w:r>
      <w:r w:rsidRPr="00EA4042">
        <w:rPr>
          <w:kern w:val="0"/>
          <w:lang w:val="id-ID"/>
        </w:rPr>
        <w:t xml:space="preserve"> 41(20):1–15.</w:t>
      </w:r>
    </w:p>
    <w:p w14:paraId="02EF63E0"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Nurhaliza Lutfiah Suprapto. 2023. </w:t>
      </w:r>
      <w:r w:rsidRPr="00EA4042">
        <w:rPr>
          <w:i/>
          <w:iCs/>
          <w:kern w:val="0"/>
          <w:lang w:val="id-ID"/>
        </w:rPr>
        <w:t>Systematic Literature Review : Pengaruh Socioscientific Issues Dalam Pembelajaran Ipa</w:t>
      </w:r>
      <w:r w:rsidRPr="00EA4042">
        <w:rPr>
          <w:kern w:val="0"/>
          <w:lang w:val="id-ID"/>
        </w:rPr>
        <w:t>.</w:t>
      </w:r>
    </w:p>
    <w:p w14:paraId="34D72C0B"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lastRenderedPageBreak/>
        <w:t xml:space="preserve">Nurmalasari, Yuli, and Rizki Erdiantoro. 2020. “Perencanaan Dan Keputusan Karier: Konsep Krusial Dalam Layanan BK Karier.” </w:t>
      </w:r>
      <w:r w:rsidRPr="00EA4042">
        <w:rPr>
          <w:i/>
          <w:iCs/>
          <w:kern w:val="0"/>
          <w:lang w:val="id-ID"/>
        </w:rPr>
        <w:t>Quanta</w:t>
      </w:r>
      <w:r w:rsidRPr="00EA4042">
        <w:rPr>
          <w:kern w:val="0"/>
          <w:lang w:val="id-ID"/>
        </w:rPr>
        <w:t xml:space="preserve"> 4(1):44–51. doi: 10.22460/q.v1i1p1-10.497.</w:t>
      </w:r>
    </w:p>
    <w:p w14:paraId="3DC16728"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Nuzulia Santi, Mochamad Arief Soendjoto, Atiek Winarti. 2018. “Kemampuan Berpikir Kritis Mahasiswa Pendidikan Biologi Melalui Penyelesaian Masalah Lingkungan.” </w:t>
      </w:r>
      <w:r w:rsidRPr="00EA4042">
        <w:rPr>
          <w:i/>
          <w:iCs/>
          <w:kern w:val="0"/>
          <w:lang w:val="id-ID"/>
        </w:rPr>
        <w:t>Bioedukasi: Jurnal Pendidikan Biologi</w:t>
      </w:r>
      <w:r w:rsidRPr="00EA4042">
        <w:rPr>
          <w:kern w:val="0"/>
          <w:lang w:val="id-ID"/>
        </w:rPr>
        <w:t xml:space="preserve"> 11(1):35–39. doi: 10.20961/bioedukasi-uns.v11i1.19738.</w:t>
      </w:r>
    </w:p>
    <w:p w14:paraId="2FA630E4" w14:textId="2005B2C5" w:rsidR="00163236" w:rsidRPr="00EA4042" w:rsidRDefault="00163236" w:rsidP="00106FFF">
      <w:pPr>
        <w:widowControl w:val="0"/>
        <w:autoSpaceDE w:val="0"/>
        <w:autoSpaceDN w:val="0"/>
        <w:adjustRightInd w:val="0"/>
        <w:spacing w:line="240" w:lineRule="auto"/>
        <w:ind w:left="480" w:hanging="480"/>
        <w:jc w:val="both"/>
        <w:rPr>
          <w:kern w:val="0"/>
          <w:lang w:val="id-ID"/>
        </w:rPr>
      </w:pPr>
      <w:bookmarkStart w:id="4" w:name="_Hlk151839590"/>
      <w:r w:rsidRPr="00EA4042">
        <w:rPr>
          <w:kern w:val="0"/>
          <w:lang w:val="id-ID"/>
        </w:rPr>
        <w:t xml:space="preserve">Pangestu, K. M. (2023). </w:t>
      </w:r>
      <w:bookmarkEnd w:id="4"/>
      <w:r w:rsidRPr="00EA4042">
        <w:rPr>
          <w:i/>
          <w:iCs/>
          <w:kern w:val="0"/>
          <w:lang w:val="id-ID"/>
        </w:rPr>
        <w:t>Pengaruh Pendekatan Saintifik Berbantuan Monopoli Terhadap Hasil Belajar Siswa Pada Konsep Kalor dan Pengaruhnya</w:t>
      </w:r>
      <w:r w:rsidRPr="00EA4042">
        <w:rPr>
          <w:kern w:val="0"/>
          <w:lang w:val="id-ID"/>
        </w:rPr>
        <w:t> (Bachelor's thesis, Jakarta: FITK UIN Syarif Hidayatullah jakarta).</w:t>
      </w:r>
    </w:p>
    <w:p w14:paraId="3F9F4D1C"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Pasim Sukabumi, Stie. 2020. “The Influence of Motivation and Work Discipline on Employee Productivity At Pt. Nusa Surya Ciptadana.” </w:t>
      </w:r>
      <w:r w:rsidRPr="00EA4042">
        <w:rPr>
          <w:i/>
          <w:iCs/>
          <w:kern w:val="0"/>
          <w:lang w:val="id-ID"/>
        </w:rPr>
        <w:t>Jurnal Mahasiswa Manajemen</w:t>
      </w:r>
      <w:r w:rsidRPr="00EA4042">
        <w:rPr>
          <w:kern w:val="0"/>
          <w:lang w:val="id-ID"/>
        </w:rPr>
        <w:t xml:space="preserve"> 1(2).</w:t>
      </w:r>
    </w:p>
    <w:p w14:paraId="41F814AB" w14:textId="77777777" w:rsidR="00216EE5" w:rsidRPr="00EA4042" w:rsidRDefault="00216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Permendikbud. (2016). Peraturan Menteri Pendidikan dan Kebudyaan Republik Indonesia Nomor 21 tahun 2016. 115 </w:t>
      </w:r>
    </w:p>
    <w:p w14:paraId="226D38FA" w14:textId="7C7236B3" w:rsidR="00FD26E2" w:rsidRDefault="00FD26E2" w:rsidP="00106FFF">
      <w:pPr>
        <w:widowControl w:val="0"/>
        <w:autoSpaceDE w:val="0"/>
        <w:autoSpaceDN w:val="0"/>
        <w:adjustRightInd w:val="0"/>
        <w:spacing w:line="240" w:lineRule="auto"/>
        <w:ind w:left="480" w:hanging="480"/>
        <w:jc w:val="both"/>
        <w:rPr>
          <w:kern w:val="0"/>
          <w:lang w:val="id-ID"/>
        </w:rPr>
      </w:pPr>
      <w:r w:rsidRPr="00EA4042">
        <w:rPr>
          <w:kern w:val="0"/>
          <w:lang w:val="id-ID"/>
        </w:rPr>
        <w:t>Perdana, A. T., Selly, J. B., Randjawali, E., Sriwahyuni, E., Sari, D. N., Ansyarif, A. R., ... &amp; Pattersons, M. L. (2023). </w:t>
      </w:r>
      <w:r w:rsidRPr="00EA4042">
        <w:rPr>
          <w:i/>
          <w:iCs/>
          <w:kern w:val="0"/>
          <w:lang w:val="id-ID"/>
        </w:rPr>
        <w:t>TERMODINAMIKA</w:t>
      </w:r>
      <w:r w:rsidRPr="00EA4042">
        <w:rPr>
          <w:kern w:val="0"/>
          <w:lang w:val="id-ID"/>
        </w:rPr>
        <w:t>. Get Press Indonesia.</w:t>
      </w:r>
    </w:p>
    <w:p w14:paraId="1304FEFA" w14:textId="3C14C302" w:rsidR="00DC7FA9" w:rsidRPr="00DC7FA9" w:rsidRDefault="00DC7FA9" w:rsidP="00DC7FA9">
      <w:pPr>
        <w:widowControl w:val="0"/>
        <w:autoSpaceDE w:val="0"/>
        <w:autoSpaceDN w:val="0"/>
        <w:adjustRightInd w:val="0"/>
        <w:spacing w:line="240" w:lineRule="auto"/>
        <w:ind w:left="480" w:hanging="480"/>
        <w:jc w:val="both"/>
        <w:rPr>
          <w:kern w:val="0"/>
        </w:rPr>
      </w:pPr>
      <w:r w:rsidRPr="00DC7FA9">
        <w:rPr>
          <w:kern w:val="0"/>
        </w:rPr>
        <w:t>Permana, D., Kudsi, I., Salam, M., Iriantara, Y., &amp; Barlian, U. C. (2021). Inovasi Pembelajaran Dengan Model Blended Learning Di Masa Pandemi Covid 19 (Studi Kasus Di Sekolah Berbasis Pesantren SMK Maarif NU Ciamis). </w:t>
      </w:r>
      <w:r w:rsidRPr="00DC7FA9">
        <w:rPr>
          <w:i/>
          <w:iCs/>
          <w:kern w:val="0"/>
        </w:rPr>
        <w:t>VOCATIONAL: Jurnal Inovasi Pendidikan Kejuruan</w:t>
      </w:r>
      <w:r w:rsidRPr="00DC7FA9">
        <w:rPr>
          <w:kern w:val="0"/>
        </w:rPr>
        <w:t>, </w:t>
      </w:r>
      <w:r w:rsidRPr="00DC7FA9">
        <w:rPr>
          <w:i/>
          <w:iCs/>
          <w:kern w:val="0"/>
        </w:rPr>
        <w:t>1</w:t>
      </w:r>
      <w:r w:rsidRPr="00DC7FA9">
        <w:rPr>
          <w:kern w:val="0"/>
        </w:rPr>
        <w:t>(1), 31-47.</w:t>
      </w:r>
    </w:p>
    <w:p w14:paraId="5D5E145F"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Peby Soraya. 2022. “ANALISIS KETERAMPILAN ARGUMENTASI PESERTA DIDIK DENGAN PENDEKATAN SOCIOSCIENTIFIC ISSUES PADA MATA PELAJARAN IPA DI SMP KOTA BENGKULU.” 2022.</w:t>
      </w:r>
    </w:p>
    <w:p w14:paraId="7D405B3F"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Pratiwi, nuning. 2017. “Penggunaan Media Video Call Dalam Teknologi Komunikasi.” </w:t>
      </w:r>
      <w:r w:rsidRPr="00EA4042">
        <w:rPr>
          <w:i/>
          <w:iCs/>
          <w:kern w:val="0"/>
          <w:lang w:val="id-ID"/>
        </w:rPr>
        <w:t>Jurnal Ilmiah DInamika Sosial</w:t>
      </w:r>
      <w:r w:rsidRPr="00EA4042">
        <w:rPr>
          <w:kern w:val="0"/>
          <w:lang w:val="id-ID"/>
        </w:rPr>
        <w:t xml:space="preserve"> 1:213–14.</w:t>
      </w:r>
    </w:p>
    <w:p w14:paraId="6D3238F8" w14:textId="033024D1" w:rsidR="00163236" w:rsidRDefault="00163236" w:rsidP="00106FFF">
      <w:pPr>
        <w:widowControl w:val="0"/>
        <w:autoSpaceDE w:val="0"/>
        <w:autoSpaceDN w:val="0"/>
        <w:adjustRightInd w:val="0"/>
        <w:spacing w:line="240" w:lineRule="auto"/>
        <w:ind w:left="480" w:hanging="480"/>
        <w:jc w:val="both"/>
        <w:rPr>
          <w:kern w:val="0"/>
          <w:lang w:val="id-ID"/>
        </w:rPr>
      </w:pPr>
      <w:r w:rsidRPr="00EA4042">
        <w:rPr>
          <w:kern w:val="0"/>
          <w:lang w:val="id-ID"/>
        </w:rPr>
        <w:t>Prasetyo, T. Y. (2022). PENGETAHUAN DAN TINDAKAN PENERAPAN PERSONAL HIGIENE PENJAMAH MAKANAN DI INSTALASI GIZI RUMAH SAKIT (SKRIPSI LITERATUR REVIEW).</w:t>
      </w:r>
    </w:p>
    <w:p w14:paraId="0D1509DF" w14:textId="143303CB" w:rsidR="001B0BA8" w:rsidRPr="001B0BA8" w:rsidRDefault="001B0BA8" w:rsidP="001B0BA8">
      <w:pPr>
        <w:widowControl w:val="0"/>
        <w:autoSpaceDE w:val="0"/>
        <w:autoSpaceDN w:val="0"/>
        <w:adjustRightInd w:val="0"/>
        <w:spacing w:line="240" w:lineRule="auto"/>
        <w:ind w:left="480" w:hanging="480"/>
        <w:jc w:val="both"/>
        <w:rPr>
          <w:kern w:val="0"/>
        </w:rPr>
      </w:pPr>
      <w:r w:rsidRPr="001B0BA8">
        <w:rPr>
          <w:kern w:val="0"/>
        </w:rPr>
        <w:t>Puspitasari, V., &amp; Walujo, D. A. (2020). Pengembangan Perangkat Pembelajaran Dengan Model Diferensiasi Menggunakan Book Creator Untuk Pembelajaran Bipa Di Kelas Yang Memiliki Kemampuan Beragam. </w:t>
      </w:r>
      <w:r w:rsidRPr="001B0BA8">
        <w:rPr>
          <w:i/>
          <w:iCs/>
          <w:kern w:val="0"/>
        </w:rPr>
        <w:t>Jurnal Education And Development</w:t>
      </w:r>
      <w:r w:rsidRPr="001B0BA8">
        <w:rPr>
          <w:kern w:val="0"/>
        </w:rPr>
        <w:t>, </w:t>
      </w:r>
      <w:r w:rsidRPr="001B0BA8">
        <w:rPr>
          <w:i/>
          <w:iCs/>
          <w:kern w:val="0"/>
        </w:rPr>
        <w:t>8</w:t>
      </w:r>
      <w:r w:rsidRPr="001B0BA8">
        <w:rPr>
          <w:kern w:val="0"/>
        </w:rPr>
        <w:t>(4), 310-310.</w:t>
      </w:r>
    </w:p>
    <w:p w14:paraId="28F97ED1"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Rachmantika, Arfika Riestyan, and Wardono. 2019. “The Role of Students’ Critical Thinking Skills in Learning Mathematics with Problem-Solving.” </w:t>
      </w:r>
      <w:r w:rsidRPr="00EA4042">
        <w:rPr>
          <w:i/>
          <w:iCs/>
          <w:kern w:val="0"/>
          <w:lang w:val="id-ID"/>
        </w:rPr>
        <w:t>Prosiding Seminar Nasional Matematika</w:t>
      </w:r>
      <w:r w:rsidRPr="00EA4042">
        <w:rPr>
          <w:kern w:val="0"/>
          <w:lang w:val="id-ID"/>
        </w:rPr>
        <w:t xml:space="preserve"> 2(1):441.</w:t>
      </w:r>
    </w:p>
    <w:p w14:paraId="0682E661"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Rahma Gusti, Ade, Yesy Afriansari, Della Verta Sari, and Ahmad Walid. 2020. “DIFFRACTION: Journal for Physics Education and Applied Physics Penilaian Afektif Pembelajaran Daring IPA Terpadu Dengan Menggunakan Media Whatsapp.” </w:t>
      </w:r>
      <w:r w:rsidRPr="00EA4042">
        <w:rPr>
          <w:i/>
          <w:iCs/>
          <w:kern w:val="0"/>
          <w:lang w:val="id-ID"/>
        </w:rPr>
        <w:t>DIFFRACTION: Journal for Physics Education and Applied Physics</w:t>
      </w:r>
      <w:r w:rsidRPr="00EA4042">
        <w:rPr>
          <w:kern w:val="0"/>
          <w:lang w:val="id-ID"/>
        </w:rPr>
        <w:t xml:space="preserve"> 2(2):65–73.</w:t>
      </w:r>
    </w:p>
    <w:p w14:paraId="66CCD188" w14:textId="77777777" w:rsidR="00DB7EE5"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Rahmadayanti, Dewi, and Agung Hartoyo. 2022. “Potret Kurikulum Merdeka, Wujud Merdeka Belajar Di Sekolah Dasar.” </w:t>
      </w:r>
      <w:r w:rsidRPr="00EA4042">
        <w:rPr>
          <w:i/>
          <w:iCs/>
          <w:kern w:val="0"/>
          <w:lang w:val="id-ID"/>
        </w:rPr>
        <w:t>Jurnal Basicedu</w:t>
      </w:r>
      <w:r w:rsidRPr="00EA4042">
        <w:rPr>
          <w:kern w:val="0"/>
          <w:lang w:val="id-ID"/>
        </w:rPr>
        <w:t xml:space="preserve"> 6(4):7174–87. </w:t>
      </w:r>
      <w:r w:rsidRPr="00EA4042">
        <w:rPr>
          <w:kern w:val="0"/>
          <w:lang w:val="id-ID"/>
        </w:rPr>
        <w:lastRenderedPageBreak/>
        <w:t>doi: 10.31004/basicedu.v6i4.3431.</w:t>
      </w:r>
    </w:p>
    <w:p w14:paraId="51E9FCF5" w14:textId="0AFE3291" w:rsidR="00DC7FA9" w:rsidRDefault="00DC7FA9" w:rsidP="00DC7FA9">
      <w:pPr>
        <w:widowControl w:val="0"/>
        <w:autoSpaceDE w:val="0"/>
        <w:autoSpaceDN w:val="0"/>
        <w:adjustRightInd w:val="0"/>
        <w:spacing w:line="240" w:lineRule="auto"/>
        <w:ind w:left="480" w:hanging="480"/>
        <w:jc w:val="both"/>
        <w:rPr>
          <w:kern w:val="0"/>
        </w:rPr>
      </w:pPr>
      <w:r w:rsidRPr="00DC7FA9">
        <w:rPr>
          <w:kern w:val="0"/>
        </w:rPr>
        <w:t>Reza, S. A., &amp; Nora, D. (2022). Penggunaan media internet sebagai sumber belajar di kalangan peserta didik kelas XII IPS di SMA Pertiwi 1 Padang pada masa pandemi Covid-19. </w:t>
      </w:r>
      <w:r w:rsidRPr="00DC7FA9">
        <w:rPr>
          <w:i/>
          <w:iCs/>
          <w:kern w:val="0"/>
        </w:rPr>
        <w:t>Naradidik: Journal of Education and Pedagogy</w:t>
      </w:r>
      <w:r w:rsidRPr="00DC7FA9">
        <w:rPr>
          <w:kern w:val="0"/>
        </w:rPr>
        <w:t>, </w:t>
      </w:r>
      <w:r w:rsidRPr="00DC7FA9">
        <w:rPr>
          <w:i/>
          <w:iCs/>
          <w:kern w:val="0"/>
        </w:rPr>
        <w:t>1</w:t>
      </w:r>
      <w:r w:rsidRPr="00DC7FA9">
        <w:rPr>
          <w:kern w:val="0"/>
        </w:rPr>
        <w:t>(1), 11-19.</w:t>
      </w:r>
    </w:p>
    <w:p w14:paraId="0DF46701" w14:textId="157F492B" w:rsidR="00354592" w:rsidRPr="00DC7FA9" w:rsidRDefault="00354592" w:rsidP="00DC7FA9">
      <w:pPr>
        <w:widowControl w:val="0"/>
        <w:autoSpaceDE w:val="0"/>
        <w:autoSpaceDN w:val="0"/>
        <w:adjustRightInd w:val="0"/>
        <w:spacing w:line="240" w:lineRule="auto"/>
        <w:ind w:left="480" w:hanging="480"/>
        <w:jc w:val="both"/>
        <w:rPr>
          <w:kern w:val="0"/>
        </w:rPr>
      </w:pPr>
      <w:r w:rsidRPr="00354592">
        <w:rPr>
          <w:kern w:val="0"/>
        </w:rPr>
        <w:t>Riduwan. (2016). Skala Pengukuran VariabelVariabel Penelitian. Alfabeta.</w:t>
      </w:r>
    </w:p>
    <w:p w14:paraId="6AAD55DB" w14:textId="3AFBFEBA" w:rsidR="00E4154F" w:rsidRPr="00EA4042" w:rsidRDefault="00E4154F" w:rsidP="00106FFF">
      <w:pPr>
        <w:widowControl w:val="0"/>
        <w:autoSpaceDE w:val="0"/>
        <w:autoSpaceDN w:val="0"/>
        <w:adjustRightInd w:val="0"/>
        <w:spacing w:line="240" w:lineRule="auto"/>
        <w:ind w:left="480" w:hanging="480"/>
        <w:jc w:val="both"/>
        <w:rPr>
          <w:kern w:val="0"/>
          <w:lang w:val="id-ID"/>
        </w:rPr>
      </w:pPr>
      <w:bookmarkStart w:id="5" w:name="_Hlk151841680"/>
      <w:r w:rsidRPr="00EA4042">
        <w:rPr>
          <w:kern w:val="0"/>
          <w:lang w:val="id-ID"/>
        </w:rPr>
        <w:t>Riyadi, L., &amp; Budiman, N. (2023).</w:t>
      </w:r>
      <w:bookmarkEnd w:id="5"/>
      <w:r w:rsidRPr="00EA4042">
        <w:rPr>
          <w:kern w:val="0"/>
          <w:lang w:val="id-ID"/>
        </w:rPr>
        <w:t xml:space="preserve"> Capaian Pembelajaran Seni Musik Pada Kurikulum Merdeka Sebagai Wujud Merdeka Belajar. </w:t>
      </w:r>
      <w:r w:rsidRPr="00EA4042">
        <w:rPr>
          <w:i/>
          <w:iCs/>
          <w:kern w:val="0"/>
          <w:lang w:val="id-ID"/>
        </w:rPr>
        <w:t>Musikolastika: Jurnal Pertunjukan Dan Pendidikan Musik</w:t>
      </w:r>
      <w:r w:rsidRPr="00EA4042">
        <w:rPr>
          <w:kern w:val="0"/>
          <w:lang w:val="id-ID"/>
        </w:rPr>
        <w:t>, </w:t>
      </w:r>
      <w:r w:rsidRPr="00EA4042">
        <w:rPr>
          <w:i/>
          <w:iCs/>
          <w:kern w:val="0"/>
          <w:lang w:val="id-ID"/>
        </w:rPr>
        <w:t>5</w:t>
      </w:r>
      <w:r w:rsidRPr="00EA4042">
        <w:rPr>
          <w:kern w:val="0"/>
          <w:lang w:val="id-ID"/>
        </w:rPr>
        <w:t>(1), 40-50.</w:t>
      </w:r>
    </w:p>
    <w:p w14:paraId="5A8F3462"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Rohmawati, Ely, Wahono Widodo, and Rudiana Agustini. 2018. “Membangun Kemampuan Literasi Sains Siswa Melalui Pembelajaran Berkonteks Socio-Scientific Issues Berbantuan Media Weblog.” </w:t>
      </w:r>
      <w:r w:rsidRPr="00EA4042">
        <w:rPr>
          <w:i/>
          <w:iCs/>
          <w:kern w:val="0"/>
          <w:lang w:val="id-ID"/>
        </w:rPr>
        <w:t>Jurnal Penelitian Pendidikan IPA</w:t>
      </w:r>
      <w:r w:rsidRPr="00EA4042">
        <w:rPr>
          <w:kern w:val="0"/>
          <w:lang w:val="id-ID"/>
        </w:rPr>
        <w:t xml:space="preserve"> 3(1):8. doi: 10.26740/jppipa.v3n1.p8-14.</w:t>
      </w:r>
    </w:p>
    <w:p w14:paraId="42D9759C"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adler, Troy D., and Dana L. Zeidler. 2004. “The Morality of Socioscientific Issues: Construal and Resolution of Genetic Engineering Dilemmas.” </w:t>
      </w:r>
      <w:r w:rsidRPr="00EA4042">
        <w:rPr>
          <w:i/>
          <w:iCs/>
          <w:kern w:val="0"/>
          <w:lang w:val="id-ID"/>
        </w:rPr>
        <w:t>Science Education</w:t>
      </w:r>
      <w:r w:rsidRPr="00EA4042">
        <w:rPr>
          <w:kern w:val="0"/>
          <w:lang w:val="id-ID"/>
        </w:rPr>
        <w:t xml:space="preserve"> 88(1):4–27. doi: 10.1002/sce.10101.</w:t>
      </w:r>
    </w:p>
    <w:p w14:paraId="2B81ABA1"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afitri, Elistiana, Kosim Kosim, and Ahmad Harjono. 2019. “Safitri, E., Kosim, A. H., &amp; Harjono, A. (2019). Pengaruh Model Pembelajaran Predict Observe Explain (POE) Terhadap Hasil Belajar IPA Fisika Siswa SMP Negeri 1 Lembar Tahun Ajaran 2015/2016.” </w:t>
      </w:r>
      <w:r w:rsidRPr="00EA4042">
        <w:rPr>
          <w:i/>
          <w:iCs/>
          <w:kern w:val="0"/>
          <w:lang w:val="id-ID"/>
        </w:rPr>
        <w:t>Jurnal Pendidikan Fisika Dan Teknologi</w:t>
      </w:r>
      <w:r w:rsidRPr="00EA4042">
        <w:rPr>
          <w:kern w:val="0"/>
          <w:lang w:val="id-ID"/>
        </w:rPr>
        <w:t xml:space="preserve"> 5(2):197–204. doi: 10.29303/jpft.v5i2.825.</w:t>
      </w:r>
    </w:p>
    <w:p w14:paraId="28A1FDAE"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alim, I. Rasyid, and Haidir. 2020. “Pembelajaran Renang Gaya Dada Dengan Pendekatan Metode Inklusi.” </w:t>
      </w:r>
      <w:r w:rsidRPr="00EA4042">
        <w:rPr>
          <w:i/>
          <w:iCs/>
          <w:kern w:val="0"/>
          <w:lang w:val="id-ID"/>
        </w:rPr>
        <w:t>Indonesia Performance Journal 4</w:t>
      </w:r>
      <w:r w:rsidRPr="00EA4042">
        <w:rPr>
          <w:kern w:val="0"/>
          <w:lang w:val="id-ID"/>
        </w:rPr>
        <w:t xml:space="preserve"> 5.</w:t>
      </w:r>
    </w:p>
    <w:p w14:paraId="698DCCE8"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alsabilla, Irmaliya Izzah, Erisya Jannah, and Juanda. 2023. “Analisis Modul Ajar Berbasis Kurikulum Merdeka.” </w:t>
      </w:r>
      <w:r w:rsidRPr="00EA4042">
        <w:rPr>
          <w:i/>
          <w:iCs/>
          <w:kern w:val="0"/>
          <w:lang w:val="id-ID"/>
        </w:rPr>
        <w:t>Jurnal Literasi Dan Pembelajaran Indonesia</w:t>
      </w:r>
      <w:r w:rsidRPr="00EA4042">
        <w:rPr>
          <w:kern w:val="0"/>
          <w:lang w:val="id-ID"/>
        </w:rPr>
        <w:t xml:space="preserve"> 3(1):33–41.</w:t>
      </w:r>
    </w:p>
    <w:p w14:paraId="7FFAD22B"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amani, M. I. N., Pettalongi, A., &amp; Nur, R. F. 2022. “EFEKTIVITAS PEMBELAJARAN REMEDIAL DALAM MENINGKATKAN HASIL BELAJAR PESERTA DIDIK PADA MATA PELAJARAN IPS DI MTs NEGERI 1 PALU.” </w:t>
      </w:r>
      <w:r w:rsidRPr="00EA4042">
        <w:rPr>
          <w:i/>
          <w:iCs/>
          <w:kern w:val="0"/>
          <w:lang w:val="id-ID"/>
        </w:rPr>
        <w:t>Studi Ilmu Pengetahuan Sosial, 3(1), 28-38.</w:t>
      </w:r>
      <w:r w:rsidRPr="00EA4042">
        <w:rPr>
          <w:kern w:val="0"/>
          <w:lang w:val="id-ID"/>
        </w:rPr>
        <w:t xml:space="preserve"> 3(15018):1–23.</w:t>
      </w:r>
    </w:p>
    <w:p w14:paraId="00ABFA42" w14:textId="77777777" w:rsidR="00216EE5" w:rsidRPr="00EA4042" w:rsidRDefault="00216EE5" w:rsidP="00106FFF">
      <w:pPr>
        <w:widowControl w:val="0"/>
        <w:autoSpaceDE w:val="0"/>
        <w:autoSpaceDN w:val="0"/>
        <w:adjustRightInd w:val="0"/>
        <w:spacing w:line="240" w:lineRule="auto"/>
        <w:ind w:left="480" w:hanging="480"/>
        <w:jc w:val="both"/>
        <w:rPr>
          <w:kern w:val="0"/>
          <w:lang w:val="id-ID"/>
        </w:rPr>
      </w:pPr>
      <w:r w:rsidRPr="00EA4042">
        <w:rPr>
          <w:kern w:val="0"/>
          <w:lang w:val="id-ID"/>
        </w:rPr>
        <w:t>Samsu. (2017). Metode Penelitian Tori dan Aplikasi Penelitian Kualitatif, Kuantitatif, Mixed Methods serta Research &amp; Devloment. In Rusmini (Ed.), Metode Penelitian Kualitatif (1st ed., Issue 17). Pusaka Jambi.</w:t>
      </w:r>
    </w:p>
    <w:p w14:paraId="545DBF6B"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ayekti, Ika Candra. 2019. “Analisis Hakikat Ipa Pada Buku Siswa Kelas Iv Sub Tema I Tema 3 Kurikulum 2013.” </w:t>
      </w:r>
      <w:r w:rsidRPr="00EA4042">
        <w:rPr>
          <w:i/>
          <w:iCs/>
          <w:kern w:val="0"/>
          <w:lang w:val="id-ID"/>
        </w:rPr>
        <w:t>Profesi Pendidikan Dasar</w:t>
      </w:r>
      <w:r w:rsidRPr="00EA4042">
        <w:rPr>
          <w:kern w:val="0"/>
          <w:lang w:val="id-ID"/>
        </w:rPr>
        <w:t xml:space="preserve"> 1(2):129–44. doi: 10.23917/ppd.v1i2.9256.</w:t>
      </w:r>
    </w:p>
    <w:p w14:paraId="2B855931"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elpiyanti, Siska. 2022. </w:t>
      </w:r>
      <w:r w:rsidRPr="00EA4042">
        <w:rPr>
          <w:i/>
          <w:iCs/>
          <w:kern w:val="0"/>
          <w:lang w:val="id-ID"/>
        </w:rPr>
        <w:t>Pengembangan Modul Ipa Berbasis Socio-Scientific Issue (Ssi) Untuk Meningkatkan Higher Order Thinking Skill (Hots) Pada Mata Pelajaran Ipa Untuk Siswa Kelas Vii Smp</w:t>
      </w:r>
      <w:r w:rsidRPr="00EA4042">
        <w:rPr>
          <w:kern w:val="0"/>
          <w:lang w:val="id-ID"/>
        </w:rPr>
        <w:t>.</w:t>
      </w:r>
    </w:p>
    <w:p w14:paraId="4FF660E0" w14:textId="77777777" w:rsidR="00E73E84" w:rsidRDefault="00DB7EE5" w:rsidP="00E73E84">
      <w:pPr>
        <w:widowControl w:val="0"/>
        <w:autoSpaceDE w:val="0"/>
        <w:autoSpaceDN w:val="0"/>
        <w:adjustRightInd w:val="0"/>
        <w:spacing w:line="240" w:lineRule="auto"/>
        <w:ind w:left="480" w:hanging="480"/>
        <w:jc w:val="both"/>
        <w:rPr>
          <w:kern w:val="0"/>
          <w:lang w:val="id-ID"/>
        </w:rPr>
      </w:pPr>
      <w:r w:rsidRPr="00EA4042">
        <w:rPr>
          <w:kern w:val="0"/>
          <w:lang w:val="id-ID"/>
        </w:rPr>
        <w:t xml:space="preserve">Setiadi, Darmawan. 2021. “PENGEMBANGAN MODUL PEMBELAJARAN IPA BERBASIS SOSIO SCIENTIFIC ISSUES (SSI) MATERI SISTEM PERNAPASAN MANUSIA UNTUK SISWA KELAS VIII SMP.” </w:t>
      </w:r>
      <w:r w:rsidRPr="00EA4042">
        <w:rPr>
          <w:i/>
          <w:iCs/>
          <w:kern w:val="0"/>
          <w:lang w:val="id-ID"/>
        </w:rPr>
        <w:t>Doctoral Dissertation, IAIN Bengkulu</w:t>
      </w:r>
      <w:r w:rsidRPr="00EA4042">
        <w:rPr>
          <w:kern w:val="0"/>
          <w:lang w:val="id-ID"/>
        </w:rPr>
        <w:t xml:space="preserve"> 3(1):1689–99.</w:t>
      </w:r>
    </w:p>
    <w:p w14:paraId="2AE3274A" w14:textId="7316E259" w:rsidR="00E73E84" w:rsidRPr="00EA4042" w:rsidRDefault="00E73E84" w:rsidP="00E73E84">
      <w:pPr>
        <w:widowControl w:val="0"/>
        <w:autoSpaceDE w:val="0"/>
        <w:autoSpaceDN w:val="0"/>
        <w:adjustRightInd w:val="0"/>
        <w:spacing w:line="240" w:lineRule="auto"/>
        <w:ind w:left="480" w:hanging="480"/>
        <w:jc w:val="both"/>
        <w:rPr>
          <w:kern w:val="0"/>
          <w:lang w:val="id-ID"/>
        </w:rPr>
      </w:pPr>
      <w:r w:rsidRPr="00E73E84">
        <w:rPr>
          <w:kern w:val="0"/>
        </w:rPr>
        <w:t xml:space="preserve">Setiawan, M. R., &amp; Wiedarti, P. (2020). The effectiveness of Quizlet application towards students’ motivation in learning vocabulary. </w:t>
      </w:r>
      <w:r w:rsidRPr="00E73E84">
        <w:rPr>
          <w:i/>
          <w:iCs/>
          <w:kern w:val="0"/>
        </w:rPr>
        <w:t xml:space="preserve">Studies in English </w:t>
      </w:r>
      <w:r w:rsidRPr="00E73E84">
        <w:rPr>
          <w:i/>
          <w:iCs/>
          <w:kern w:val="0"/>
        </w:rPr>
        <w:lastRenderedPageBreak/>
        <w:t>Language and Education</w:t>
      </w:r>
      <w:r w:rsidRPr="00E73E84">
        <w:rPr>
          <w:kern w:val="0"/>
        </w:rPr>
        <w:t xml:space="preserve">, </w:t>
      </w:r>
      <w:r w:rsidRPr="00E73E84">
        <w:rPr>
          <w:i/>
          <w:iCs/>
          <w:kern w:val="0"/>
        </w:rPr>
        <w:t>7</w:t>
      </w:r>
      <w:r w:rsidRPr="00E73E84">
        <w:rPr>
          <w:kern w:val="0"/>
        </w:rPr>
        <w:t>(1), 83-95.</w:t>
      </w:r>
    </w:p>
    <w:p w14:paraId="763D3257"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Shoba, Tafuz Mahabatis, Risa Dwita Hardianti, Stephani Diah Pamelasari, Modul Elektronik, and Socio-scientific Issue. 2023. “Penerapan Pendekatan Socio-Scientific Issue ( Ssi ) Berbantuan Modul Elektronik Terhadap Kemampuan Berpikir Kritis Siswa.” (571):571–79.</w:t>
      </w:r>
    </w:p>
    <w:p w14:paraId="24C13CE0"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holehah, Amanatus, Aprilia Dian Pertiwi, and Firaditia Yudianti. 2023. “Studi Literatur Penggunaan Pendekatan Socio Scientific Issue Untuk Membentuk Generasi Indonesia Yang Kritis.” </w:t>
      </w:r>
      <w:r w:rsidRPr="00EA4042">
        <w:rPr>
          <w:i/>
          <w:iCs/>
          <w:kern w:val="0"/>
          <w:lang w:val="id-ID"/>
        </w:rPr>
        <w:t>ScienceEdu</w:t>
      </w:r>
      <w:r w:rsidRPr="00EA4042">
        <w:rPr>
          <w:kern w:val="0"/>
          <w:lang w:val="id-ID"/>
        </w:rPr>
        <w:t xml:space="preserve"> 5(2):46. doi: 10.19184/se.v5i2.31257.</w:t>
      </w:r>
    </w:p>
    <w:p w14:paraId="24492E3A"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iregar, B. G. 2008. “Instrumen Pengumpulan Data Dalam Penelitian.” </w:t>
      </w:r>
      <w:r w:rsidRPr="00EA4042">
        <w:rPr>
          <w:i/>
          <w:iCs/>
          <w:kern w:val="0"/>
          <w:lang w:val="id-ID"/>
        </w:rPr>
        <w:t>Academia. Edu.</w:t>
      </w:r>
      <w:r w:rsidRPr="00EA4042">
        <w:rPr>
          <w:kern w:val="0"/>
          <w:lang w:val="id-ID"/>
        </w:rPr>
        <w:t xml:space="preserve"> 226(1):11–15.</w:t>
      </w:r>
    </w:p>
    <w:p w14:paraId="267F1A2C"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olikhin, Much, and An Nuril Maulida Fauziah. 2021. “Analisis Kemampuan Berpikir Kritis Siswa Smp Pada Pelajaran Ipa Saat Daring Selama Pandemi Covid-19.” </w:t>
      </w:r>
      <w:r w:rsidRPr="00EA4042">
        <w:rPr>
          <w:i/>
          <w:iCs/>
          <w:kern w:val="0"/>
          <w:lang w:val="id-ID"/>
        </w:rPr>
        <w:t>Pensa E-Jurnal : Pendidikan Sains</w:t>
      </w:r>
      <w:r w:rsidRPr="00EA4042">
        <w:rPr>
          <w:kern w:val="0"/>
          <w:lang w:val="id-ID"/>
        </w:rPr>
        <w:t xml:space="preserve"> 9(2):188–92.</w:t>
      </w:r>
    </w:p>
    <w:p w14:paraId="751BDF2D" w14:textId="77777777" w:rsidR="00DB7EE5"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ubiantoro, Agung W. 2017. “Pembelajaran Biologi Berbasis Socio-Scientific Issues ( SSI ) Untuk Mengasah Keterampilan Berpikir Tingkat Tinggi.” </w:t>
      </w:r>
      <w:r w:rsidRPr="00EA4042">
        <w:rPr>
          <w:i/>
          <w:iCs/>
          <w:kern w:val="0"/>
          <w:lang w:val="id-ID"/>
        </w:rPr>
        <w:t>Seminar Nasional Pendidikan Biologi Iain Syekh Nurjati</w:t>
      </w:r>
      <w:r w:rsidRPr="00EA4042">
        <w:rPr>
          <w:kern w:val="0"/>
          <w:lang w:val="id-ID"/>
        </w:rPr>
        <w:t xml:space="preserve"> (February):1–11.</w:t>
      </w:r>
    </w:p>
    <w:p w14:paraId="491DBE8A" w14:textId="16B5E725" w:rsidR="00354592" w:rsidRPr="00354592" w:rsidRDefault="00354592" w:rsidP="00354592">
      <w:pPr>
        <w:widowControl w:val="0"/>
        <w:autoSpaceDE w:val="0"/>
        <w:autoSpaceDN w:val="0"/>
        <w:adjustRightInd w:val="0"/>
        <w:spacing w:line="240" w:lineRule="auto"/>
        <w:ind w:left="480" w:hanging="480"/>
        <w:jc w:val="both"/>
        <w:rPr>
          <w:kern w:val="0"/>
        </w:rPr>
      </w:pPr>
      <w:r w:rsidRPr="00354592">
        <w:rPr>
          <w:kern w:val="0"/>
        </w:rPr>
        <w:t>Sugiyono,</w:t>
      </w:r>
      <w:r>
        <w:rPr>
          <w:kern w:val="0"/>
        </w:rPr>
        <w:t xml:space="preserve"> </w:t>
      </w:r>
      <w:r w:rsidRPr="00354592">
        <w:rPr>
          <w:kern w:val="0"/>
        </w:rPr>
        <w:t>(2012). Metod</w:t>
      </w:r>
      <w:r>
        <w:rPr>
          <w:kern w:val="0"/>
        </w:rPr>
        <w:t xml:space="preserve">e </w:t>
      </w:r>
      <w:r w:rsidRPr="00354592">
        <w:rPr>
          <w:kern w:val="0"/>
        </w:rPr>
        <w:t>Penelitian Kuantitatif Kualitatif dan</w:t>
      </w:r>
      <w:r>
        <w:rPr>
          <w:kern w:val="0"/>
        </w:rPr>
        <w:t xml:space="preserve"> </w:t>
      </w:r>
      <w:r w:rsidRPr="00354592">
        <w:rPr>
          <w:kern w:val="0"/>
        </w:rPr>
        <w:t>R&amp;D. Bandung : Alfabeta, CV21:21</w:t>
      </w:r>
    </w:p>
    <w:p w14:paraId="494DAF58"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ulistiani, Eny, and Masrukan. 2016. “Pentingnya Berpikir Kritis Dalam Pembelajaran Matematika Untuk Menghadapi Tantangan MEA.” </w:t>
      </w:r>
      <w:r w:rsidRPr="00EA4042">
        <w:rPr>
          <w:i/>
          <w:iCs/>
          <w:kern w:val="0"/>
          <w:lang w:val="id-ID"/>
        </w:rPr>
        <w:t>Seminar Nasional Matematika X Universitas Semarang</w:t>
      </w:r>
      <w:r w:rsidRPr="00EA4042">
        <w:rPr>
          <w:kern w:val="0"/>
          <w:lang w:val="id-ID"/>
        </w:rPr>
        <w:t xml:space="preserve"> 605–12.</w:t>
      </w:r>
    </w:p>
    <w:p w14:paraId="444C8F52" w14:textId="77777777" w:rsidR="00DB7EE5"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upriyono. 2018. “Pentingnya Media Pembelajaran Untuk Meningkatkan Minat Belajar Siswa.” </w:t>
      </w:r>
      <w:r w:rsidRPr="00EA4042">
        <w:rPr>
          <w:i/>
          <w:iCs/>
          <w:kern w:val="0"/>
          <w:lang w:val="id-ID"/>
        </w:rPr>
        <w:t>Pendidikan Dasar</w:t>
      </w:r>
      <w:r w:rsidRPr="00EA4042">
        <w:rPr>
          <w:kern w:val="0"/>
          <w:lang w:val="id-ID"/>
        </w:rPr>
        <w:t xml:space="preserve"> II:43–48.</w:t>
      </w:r>
    </w:p>
    <w:p w14:paraId="2B285A09" w14:textId="7F6B4958" w:rsidR="00E73E84" w:rsidRPr="00E73E84" w:rsidRDefault="00E73E84" w:rsidP="00E73E84">
      <w:pPr>
        <w:widowControl w:val="0"/>
        <w:autoSpaceDE w:val="0"/>
        <w:autoSpaceDN w:val="0"/>
        <w:adjustRightInd w:val="0"/>
        <w:spacing w:line="240" w:lineRule="auto"/>
        <w:ind w:left="480" w:hanging="480"/>
        <w:jc w:val="both"/>
        <w:rPr>
          <w:kern w:val="0"/>
        </w:rPr>
      </w:pPr>
      <w:r w:rsidRPr="00E73E84">
        <w:rPr>
          <w:kern w:val="0"/>
        </w:rPr>
        <w:t xml:space="preserve">Supriyatno, T., Susilawati, S., &amp; Hassan, A. (2020). E-learning development in improving students' critical thinking ability. </w:t>
      </w:r>
      <w:r w:rsidRPr="00E73E84">
        <w:rPr>
          <w:i/>
          <w:iCs/>
          <w:kern w:val="0"/>
        </w:rPr>
        <w:t>Cypriot Journal of Educational Sciences</w:t>
      </w:r>
      <w:r w:rsidRPr="00E73E84">
        <w:rPr>
          <w:kern w:val="0"/>
        </w:rPr>
        <w:t xml:space="preserve">, </w:t>
      </w:r>
      <w:r w:rsidRPr="00E73E84">
        <w:rPr>
          <w:i/>
          <w:iCs/>
          <w:kern w:val="0"/>
        </w:rPr>
        <w:t>15</w:t>
      </w:r>
      <w:r w:rsidRPr="00E73E84">
        <w:rPr>
          <w:kern w:val="0"/>
        </w:rPr>
        <w:t>(5), 1099-1106.22:37</w:t>
      </w:r>
    </w:p>
    <w:p w14:paraId="48231A26"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URYANI, T. 2023. “PENGEMBANGAN MODUL AJAR BERBASIS PEMBELAJARAN BERDIFERENSIASI PADA MATERI MENGGUNAKAN DATA KELAS VII SMP PESANTREN ASSALAM PONTIANAK.” </w:t>
      </w:r>
      <w:r w:rsidRPr="00EA4042">
        <w:rPr>
          <w:i/>
          <w:iCs/>
          <w:kern w:val="0"/>
          <w:lang w:val="id-ID"/>
        </w:rPr>
        <w:t>Doctoral Dissertation, IKIP PGRI PONTIANAK</w:t>
      </w:r>
      <w:r w:rsidRPr="00EA4042">
        <w:rPr>
          <w:kern w:val="0"/>
          <w:lang w:val="id-ID"/>
        </w:rPr>
        <w:t xml:space="preserve"> (July):1–23.</w:t>
      </w:r>
    </w:p>
    <w:p w14:paraId="71E12485" w14:textId="77777777" w:rsidR="00216EE5" w:rsidRPr="00EA4042" w:rsidRDefault="00216EE5" w:rsidP="00106FFF">
      <w:pPr>
        <w:widowControl w:val="0"/>
        <w:autoSpaceDE w:val="0"/>
        <w:autoSpaceDN w:val="0"/>
        <w:adjustRightInd w:val="0"/>
        <w:spacing w:line="240" w:lineRule="auto"/>
        <w:ind w:left="480" w:hanging="480"/>
        <w:jc w:val="both"/>
        <w:rPr>
          <w:kern w:val="0"/>
          <w:lang w:val="id-ID"/>
        </w:rPr>
      </w:pPr>
      <w:r w:rsidRPr="00EA4042">
        <w:rPr>
          <w:kern w:val="0"/>
          <w:lang w:val="id-ID"/>
        </w:rPr>
        <w:t>Sugiyono. 2011. Metode Penelitian Kuantitatif, Kualitatif, dan R&amp;D. Bandung: Alfabeta.</w:t>
      </w:r>
    </w:p>
    <w:p w14:paraId="625731CA" w14:textId="7B88E8E6" w:rsidR="00216EE5" w:rsidRPr="00EA4042" w:rsidRDefault="00216EE5" w:rsidP="00106FFF">
      <w:pPr>
        <w:widowControl w:val="0"/>
        <w:autoSpaceDE w:val="0"/>
        <w:autoSpaceDN w:val="0"/>
        <w:adjustRightInd w:val="0"/>
        <w:spacing w:line="240" w:lineRule="auto"/>
        <w:ind w:left="480" w:hanging="480"/>
        <w:jc w:val="both"/>
        <w:rPr>
          <w:kern w:val="0"/>
          <w:lang w:val="id-ID"/>
        </w:rPr>
      </w:pPr>
      <w:r w:rsidRPr="00EA4042">
        <w:rPr>
          <w:kern w:val="0"/>
          <w:lang w:val="id-ID"/>
        </w:rPr>
        <w:t>Sugiyono.</w:t>
      </w:r>
      <w:r w:rsidR="00360B76" w:rsidRPr="00EA4042">
        <w:rPr>
          <w:kern w:val="0"/>
          <w:lang w:val="id-ID"/>
        </w:rPr>
        <w:t xml:space="preserve"> 2008. </w:t>
      </w:r>
      <w:r w:rsidRPr="00EA4042">
        <w:rPr>
          <w:kern w:val="0"/>
          <w:lang w:val="id-ID"/>
        </w:rPr>
        <w:t>Metode Penelitian kuantitatif Kualitatif dan R&amp;D, Bandung: Alfabeta.</w:t>
      </w:r>
    </w:p>
    <w:p w14:paraId="3AB78E14" w14:textId="35B841D1" w:rsidR="00360B76" w:rsidRDefault="00360B76"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ugiyono. 2016. </w:t>
      </w:r>
      <w:r w:rsidRPr="00EA4042">
        <w:rPr>
          <w:i/>
          <w:iCs/>
          <w:kern w:val="0"/>
          <w:lang w:val="id-ID"/>
        </w:rPr>
        <w:t>Metode Penelitian Kuantitatif, Kualitatif dan R&amp;D</w:t>
      </w:r>
      <w:r w:rsidRPr="00EA4042">
        <w:rPr>
          <w:kern w:val="0"/>
          <w:lang w:val="id-ID"/>
        </w:rPr>
        <w:t>. Bandung: PT Alfabeta.</w:t>
      </w:r>
    </w:p>
    <w:p w14:paraId="4330EF8B" w14:textId="166EB2A3" w:rsidR="001B0BA8" w:rsidRPr="001B0BA8" w:rsidRDefault="001B0BA8" w:rsidP="001B0BA8">
      <w:pPr>
        <w:widowControl w:val="0"/>
        <w:autoSpaceDE w:val="0"/>
        <w:autoSpaceDN w:val="0"/>
        <w:adjustRightInd w:val="0"/>
        <w:spacing w:line="240" w:lineRule="auto"/>
        <w:ind w:left="480" w:hanging="480"/>
        <w:jc w:val="both"/>
        <w:rPr>
          <w:kern w:val="0"/>
        </w:rPr>
      </w:pPr>
      <w:r w:rsidRPr="001B0BA8">
        <w:rPr>
          <w:kern w:val="0"/>
        </w:rPr>
        <w:t>Susilo, M. J. (2016). Pembelajaran ipa biologi berbasis scientific approach di smp muhammadiyah 2 depok sleman. In </w:t>
      </w:r>
      <w:r w:rsidRPr="001B0BA8">
        <w:rPr>
          <w:i/>
          <w:iCs/>
          <w:kern w:val="0"/>
        </w:rPr>
        <w:t>Proceeding Biology Education Conference: Biology, Science, Enviromental, and Learning</w:t>
      </w:r>
      <w:r w:rsidRPr="001B0BA8">
        <w:rPr>
          <w:kern w:val="0"/>
        </w:rPr>
        <w:t> (Vol. 13, No. 1, pp. 97-101).</w:t>
      </w:r>
    </w:p>
    <w:p w14:paraId="05AF0A16"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yafitri, Ely, Dian Armanto, and Elfira Rahmadani. 2021. “Aksiologi Kemampuan Berpikir Kritis.” </w:t>
      </w:r>
      <w:r w:rsidRPr="00EA4042">
        <w:rPr>
          <w:i/>
          <w:iCs/>
          <w:kern w:val="0"/>
          <w:lang w:val="id-ID"/>
        </w:rPr>
        <w:t>Journal of Science and Social Research</w:t>
      </w:r>
      <w:r w:rsidRPr="00EA4042">
        <w:rPr>
          <w:kern w:val="0"/>
          <w:lang w:val="id-ID"/>
        </w:rPr>
        <w:t xml:space="preserve"> 4307(3):320–25.</w:t>
      </w:r>
    </w:p>
    <w:p w14:paraId="27229F26"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yafrilianto. 2019. “Pembelajaran Terpadu Tipe Connected.” </w:t>
      </w:r>
      <w:r w:rsidRPr="00EA4042">
        <w:rPr>
          <w:i/>
          <w:iCs/>
          <w:kern w:val="0"/>
          <w:lang w:val="id-ID"/>
        </w:rPr>
        <w:t>Forum Paedagogik</w:t>
      </w:r>
      <w:r w:rsidRPr="00EA4042">
        <w:rPr>
          <w:kern w:val="0"/>
          <w:lang w:val="id-ID"/>
        </w:rPr>
        <w:t xml:space="preserve"> </w:t>
      </w:r>
      <w:r w:rsidRPr="00EA4042">
        <w:rPr>
          <w:kern w:val="0"/>
          <w:lang w:val="id-ID"/>
        </w:rPr>
        <w:lastRenderedPageBreak/>
        <w:t>11(01):64–76.</w:t>
      </w:r>
    </w:p>
    <w:p w14:paraId="76402E46"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Syakur. 2017. “Education for Sustainable Development (ESD) Sebagai Respon Dari Isu Tantangan Global Melalui Pendidikan Berkarakter Dan Berwawasan Lingkungan Yang Diterapkan Pada Sekolah Dasar, Sekolah Menengah Dan Kejuruan Di Kota Malang.” </w:t>
      </w:r>
      <w:r w:rsidRPr="00EA4042">
        <w:rPr>
          <w:i/>
          <w:iCs/>
          <w:kern w:val="0"/>
          <w:lang w:val="id-ID"/>
        </w:rPr>
        <w:t>Eduscience</w:t>
      </w:r>
      <w:r w:rsidRPr="00EA4042">
        <w:rPr>
          <w:kern w:val="0"/>
          <w:lang w:val="id-ID"/>
        </w:rPr>
        <w:t xml:space="preserve"> 1(1):37–47.</w:t>
      </w:r>
    </w:p>
    <w:p w14:paraId="2B83C6F6" w14:textId="0D44E7BD" w:rsidR="004C73A8" w:rsidRPr="00EA4042" w:rsidRDefault="004C73A8" w:rsidP="00106FFF">
      <w:pPr>
        <w:widowControl w:val="0"/>
        <w:autoSpaceDE w:val="0"/>
        <w:autoSpaceDN w:val="0"/>
        <w:adjustRightInd w:val="0"/>
        <w:spacing w:line="240" w:lineRule="auto"/>
        <w:ind w:left="480" w:hanging="480"/>
        <w:jc w:val="both"/>
        <w:rPr>
          <w:kern w:val="0"/>
          <w:lang w:val="id-ID"/>
        </w:rPr>
      </w:pPr>
      <w:bookmarkStart w:id="6" w:name="_Hlk154602805"/>
      <w:r w:rsidRPr="00EA4042">
        <w:rPr>
          <w:kern w:val="0"/>
          <w:lang w:val="id-ID"/>
        </w:rPr>
        <w:t>Tia, D. P. A. (2020).</w:t>
      </w:r>
      <w:bookmarkEnd w:id="6"/>
      <w:r w:rsidRPr="00EA4042">
        <w:rPr>
          <w:kern w:val="0"/>
          <w:lang w:val="id-ID"/>
        </w:rPr>
        <w:t> </w:t>
      </w:r>
      <w:r w:rsidRPr="00EA4042">
        <w:rPr>
          <w:i/>
          <w:iCs/>
          <w:kern w:val="0"/>
          <w:lang w:val="id-ID"/>
        </w:rPr>
        <w:t>Pengembangan Bahan Ajar Teks Prosedur Berbasis E-Modul Interaktif untuk Siswa Kelas XI</w:t>
      </w:r>
      <w:r w:rsidRPr="00EA4042">
        <w:rPr>
          <w:kern w:val="0"/>
          <w:lang w:val="id-ID"/>
        </w:rPr>
        <w:t> (Doctoral dissertation, Universitas Muhammadiyah Malang).</w:t>
      </w:r>
    </w:p>
    <w:p w14:paraId="173C197C"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Trimawati, Karina, Tjandra Kirana, and Raharjo Raharjo. 2020. “PENGEMBANGAN INSTRUMEN PENILAIAN IPA TERPADU DALAM PEMBELAJARAN MODEL PROJECT BASED LEARNING (PjBL) UNTUK MENINGKATKAN KEMAMPUAN BERPIKIR KRITIS DAN KREATIF SISWA SMP.” </w:t>
      </w:r>
      <w:r w:rsidRPr="00EA4042">
        <w:rPr>
          <w:i/>
          <w:iCs/>
          <w:kern w:val="0"/>
          <w:lang w:val="id-ID"/>
        </w:rPr>
        <w:t>Quantum: Jurnal Inovasi Pendidikan Sains</w:t>
      </w:r>
      <w:r w:rsidRPr="00EA4042">
        <w:rPr>
          <w:kern w:val="0"/>
          <w:lang w:val="id-ID"/>
        </w:rPr>
        <w:t xml:space="preserve"> 11(1):36. doi: 10.20527/quantum.v11i1.7606.</w:t>
      </w:r>
    </w:p>
    <w:p w14:paraId="1EB2AFE4" w14:textId="679F4CB4" w:rsidR="0015561A" w:rsidRPr="00EA4042" w:rsidRDefault="0015561A" w:rsidP="00106FFF">
      <w:pPr>
        <w:widowControl w:val="0"/>
        <w:autoSpaceDE w:val="0"/>
        <w:autoSpaceDN w:val="0"/>
        <w:adjustRightInd w:val="0"/>
        <w:spacing w:line="240" w:lineRule="auto"/>
        <w:ind w:left="480" w:hanging="480"/>
        <w:jc w:val="both"/>
        <w:rPr>
          <w:kern w:val="0"/>
          <w:lang w:val="id-ID"/>
        </w:rPr>
      </w:pPr>
      <w:r w:rsidRPr="00EA4042">
        <w:rPr>
          <w:kern w:val="0"/>
          <w:lang w:val="id-ID"/>
        </w:rPr>
        <w:t>Tobing, A. L. (2022). </w:t>
      </w:r>
      <w:r w:rsidRPr="00EA4042">
        <w:rPr>
          <w:i/>
          <w:iCs/>
          <w:kern w:val="0"/>
          <w:lang w:val="id-ID"/>
        </w:rPr>
        <w:t>Pengaruh Putaran Blower Terhadap Karakteristik Distribusi Angin Untuk Kenyamanan Ruangan Bangunan</w:t>
      </w:r>
      <w:r w:rsidRPr="00EA4042">
        <w:rPr>
          <w:kern w:val="0"/>
          <w:lang w:val="id-ID"/>
        </w:rPr>
        <w:t> (Doctoral dissertation, Universitas Islam Riau).</w:t>
      </w:r>
    </w:p>
    <w:p w14:paraId="77AA6CCE" w14:textId="77777777" w:rsidR="00DB7EE5"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USLIMA, UMMUL. 2023. “PENGEMBANGAN E-MODUL INTERAKTIF BERBASIS SOCIOSCIENTIFIC ISSUE (SSI) PADA MATERI PEMANASAN GLOBAL UNTUK MENINGKATKAN KEMAMPUAN BERPIKIR KRITIS SISWA SMP/MTs.” </w:t>
      </w:r>
      <w:r w:rsidRPr="00EA4042">
        <w:rPr>
          <w:i/>
          <w:iCs/>
          <w:kern w:val="0"/>
          <w:lang w:val="id-ID"/>
        </w:rPr>
        <w:t>Doctoral Dissertation, Universitas Lampung</w:t>
      </w:r>
      <w:r w:rsidRPr="00EA4042">
        <w:rPr>
          <w:kern w:val="0"/>
          <w:lang w:val="id-ID"/>
        </w:rPr>
        <w:t xml:space="preserve"> 31–41.</w:t>
      </w:r>
    </w:p>
    <w:p w14:paraId="35A06A33" w14:textId="02E7040B" w:rsidR="00F512FC" w:rsidRPr="00EA4042" w:rsidRDefault="00F512FC" w:rsidP="00106FFF">
      <w:pPr>
        <w:widowControl w:val="0"/>
        <w:autoSpaceDE w:val="0"/>
        <w:autoSpaceDN w:val="0"/>
        <w:adjustRightInd w:val="0"/>
        <w:spacing w:line="240" w:lineRule="auto"/>
        <w:ind w:left="480" w:hanging="480"/>
        <w:jc w:val="both"/>
        <w:rPr>
          <w:kern w:val="0"/>
          <w:lang w:val="id-ID"/>
        </w:rPr>
      </w:pPr>
      <w:r w:rsidRPr="00F512FC">
        <w:rPr>
          <w:kern w:val="0"/>
        </w:rPr>
        <w:t>WEF. (2015). New Vision for Education Unlocking the Potential of Technology.</w:t>
      </w:r>
      <w:r>
        <w:rPr>
          <w:kern w:val="0"/>
        </w:rPr>
        <w:t xml:space="preserve"> </w:t>
      </w:r>
    </w:p>
    <w:p w14:paraId="601D14F8"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Widiastuti, Ni luh Gede Karang. 2019. “Pendidikan Sains Terintegrasi Keterkaitan Konsep Ikatan Kimia Dengan Berbagai Bidang Ilmu.” </w:t>
      </w:r>
      <w:r w:rsidRPr="00EA4042">
        <w:rPr>
          <w:i/>
          <w:iCs/>
          <w:kern w:val="0"/>
          <w:lang w:val="id-ID"/>
        </w:rPr>
        <w:t>Jurnal Kajian Pendidikan Widya Accarya FKIP Universitas Dwijendra</w:t>
      </w:r>
      <w:r w:rsidRPr="00EA4042">
        <w:rPr>
          <w:kern w:val="0"/>
          <w:lang w:val="id-ID"/>
        </w:rPr>
        <w:t xml:space="preserve"> 1(1):3.</w:t>
      </w:r>
    </w:p>
    <w:p w14:paraId="56BA4AEE" w14:textId="77777777" w:rsidR="00DB7EE5"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Wulandari, M. D. 2019. “Pengaruh Strategi Pembelajaran Socio Scientific Issu Berbasis Problem Based Learning Terhadap Keterampilan Proses Sains Peserta Didik Pada Materi Ipa Kelas Viii Smp Negeri 7 Bandar Lampung.” </w:t>
      </w:r>
      <w:r w:rsidRPr="00EA4042">
        <w:rPr>
          <w:i/>
          <w:iCs/>
          <w:kern w:val="0"/>
          <w:lang w:val="id-ID"/>
        </w:rPr>
        <w:t>Doctoral Dissertation, UIN Raden Intan Lampung</w:t>
      </w:r>
      <w:r w:rsidRPr="00EA4042">
        <w:rPr>
          <w:kern w:val="0"/>
          <w:lang w:val="id-ID"/>
        </w:rPr>
        <w:t xml:space="preserve"> 224(11):122–30.</w:t>
      </w:r>
    </w:p>
    <w:p w14:paraId="79A0BCD6" w14:textId="77777777" w:rsidR="001E4ADE" w:rsidRPr="001E4ADE" w:rsidRDefault="001E4ADE" w:rsidP="001E4ADE">
      <w:pPr>
        <w:widowControl w:val="0"/>
        <w:autoSpaceDE w:val="0"/>
        <w:autoSpaceDN w:val="0"/>
        <w:adjustRightInd w:val="0"/>
        <w:spacing w:line="240" w:lineRule="auto"/>
        <w:ind w:left="480" w:hanging="480"/>
        <w:jc w:val="both"/>
        <w:rPr>
          <w:kern w:val="0"/>
        </w:rPr>
      </w:pPr>
      <w:r w:rsidRPr="001E4ADE">
        <w:rPr>
          <w:kern w:val="0"/>
        </w:rPr>
        <w:t>Zafira, H. (2023). </w:t>
      </w:r>
      <w:r w:rsidRPr="001E4ADE">
        <w:rPr>
          <w:i/>
          <w:iCs/>
          <w:kern w:val="0"/>
        </w:rPr>
        <w:t>Pengembangan E-Modul Menggunakan Aplikasi Flip Pdf Corporate Pada Pembelajaran Tematik Terpadu di Kelas V Sekolah Dasar</w:t>
      </w:r>
      <w:r w:rsidRPr="001E4ADE">
        <w:rPr>
          <w:kern w:val="0"/>
        </w:rPr>
        <w:t> (Doctoral dissertation, Universitas Negeri Padang).</w:t>
      </w:r>
    </w:p>
    <w:p w14:paraId="43D96853"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Zakaria. 2016. “Peraturan Menteri Pendidikan Dan Kebudyaan Republik Indonesia Nomor 21 Tahun 2016. 115.” </w:t>
      </w:r>
      <w:r w:rsidRPr="00EA4042">
        <w:rPr>
          <w:i/>
          <w:iCs/>
          <w:kern w:val="0"/>
          <w:lang w:val="id-ID"/>
        </w:rPr>
        <w:t>Jurnal Dirasah</w:t>
      </w:r>
      <w:r w:rsidRPr="00EA4042">
        <w:rPr>
          <w:kern w:val="0"/>
          <w:lang w:val="id-ID"/>
        </w:rPr>
        <w:t xml:space="preserve"> 4(2):81–90.</w:t>
      </w:r>
    </w:p>
    <w:p w14:paraId="40781E8E" w14:textId="78061DA8" w:rsidR="00CF2F69" w:rsidRPr="00EA4042" w:rsidRDefault="00CF2F69" w:rsidP="00106FFF">
      <w:pPr>
        <w:widowControl w:val="0"/>
        <w:autoSpaceDE w:val="0"/>
        <w:autoSpaceDN w:val="0"/>
        <w:adjustRightInd w:val="0"/>
        <w:spacing w:line="240" w:lineRule="auto"/>
        <w:ind w:left="480" w:hanging="480"/>
        <w:jc w:val="both"/>
        <w:rPr>
          <w:kern w:val="0"/>
          <w:lang w:val="id-ID"/>
        </w:rPr>
      </w:pPr>
      <w:bookmarkStart w:id="7" w:name="_Hlk154562319"/>
      <w:r w:rsidRPr="00EA4042">
        <w:rPr>
          <w:kern w:val="0"/>
          <w:lang w:val="id-ID"/>
        </w:rPr>
        <w:t>Zakariah, M. A., Afriani, V., &amp; Zakariah, K. M. (2020).</w:t>
      </w:r>
      <w:bookmarkEnd w:id="7"/>
      <w:r w:rsidRPr="00EA4042">
        <w:rPr>
          <w:kern w:val="0"/>
          <w:lang w:val="id-ID"/>
        </w:rPr>
        <w:t> </w:t>
      </w:r>
      <w:r w:rsidRPr="00EA4042">
        <w:rPr>
          <w:i/>
          <w:iCs/>
          <w:kern w:val="0"/>
          <w:lang w:val="id-ID"/>
        </w:rPr>
        <w:t>METODOLOGI PENELITIAN KUALITATIF, KUANTITATIF, ACTION RESEARCH, RESEARCH AND DEVELOPMENT (R n D)</w:t>
      </w:r>
      <w:r w:rsidRPr="00EA4042">
        <w:rPr>
          <w:kern w:val="0"/>
          <w:lang w:val="id-ID"/>
        </w:rPr>
        <w:t>. Yayasan Pondok Pesantren Al Mawaddah Warrahmah Kolaka.</w:t>
      </w:r>
    </w:p>
    <w:p w14:paraId="06840628" w14:textId="7777777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 xml:space="preserve">Zeidler, Dana L., Troy D. Sadler, Michael L. Simmons, and Elaine V. Howes. 2005. “Beyond STS: A Research-Based Framework for Socioscientific Issues Education.” </w:t>
      </w:r>
      <w:r w:rsidRPr="00EA4042">
        <w:rPr>
          <w:i/>
          <w:iCs/>
          <w:kern w:val="0"/>
          <w:lang w:val="id-ID"/>
        </w:rPr>
        <w:t>Science Education</w:t>
      </w:r>
      <w:r w:rsidRPr="00EA4042">
        <w:rPr>
          <w:kern w:val="0"/>
          <w:lang w:val="id-ID"/>
        </w:rPr>
        <w:t xml:space="preserve"> 89(3):357–77. doi: 10.1002/sce.20048.</w:t>
      </w:r>
    </w:p>
    <w:p w14:paraId="11ECE362" w14:textId="5F5A8D97" w:rsidR="00DB7EE5" w:rsidRPr="00EA4042" w:rsidRDefault="00DB7EE5" w:rsidP="00106FFF">
      <w:pPr>
        <w:widowControl w:val="0"/>
        <w:autoSpaceDE w:val="0"/>
        <w:autoSpaceDN w:val="0"/>
        <w:adjustRightInd w:val="0"/>
        <w:spacing w:line="240" w:lineRule="auto"/>
        <w:ind w:left="480" w:hanging="480"/>
        <w:jc w:val="both"/>
        <w:rPr>
          <w:kern w:val="0"/>
          <w:lang w:val="id-ID"/>
        </w:rPr>
      </w:pPr>
      <w:r w:rsidRPr="00EA4042">
        <w:rPr>
          <w:kern w:val="0"/>
          <w:lang w:val="id-ID"/>
        </w:rPr>
        <w:t>Zulaikah. 2023. “</w:t>
      </w:r>
      <w:r w:rsidR="008D7ACD" w:rsidRPr="00EA4042">
        <w:rPr>
          <w:kern w:val="0"/>
          <w:lang w:val="id-ID"/>
        </w:rPr>
        <w:t>Pengembangan Media Pembelajaran Ppkn Education Card Model Problem Based Learning Dalam Meningkatkan Keterampilan Berpikir Kritis Peserta Didik</w:t>
      </w:r>
      <w:r w:rsidRPr="00EA4042">
        <w:rPr>
          <w:kern w:val="0"/>
          <w:lang w:val="id-ID"/>
        </w:rPr>
        <w:t>.” 31–41.</w:t>
      </w:r>
    </w:p>
    <w:p w14:paraId="32A64E9B" w14:textId="052F7757" w:rsidR="000B2B16" w:rsidRPr="00EA4042" w:rsidRDefault="00216EE5" w:rsidP="00106FFF">
      <w:pPr>
        <w:widowControl w:val="0"/>
        <w:autoSpaceDE w:val="0"/>
        <w:autoSpaceDN w:val="0"/>
        <w:adjustRightInd w:val="0"/>
        <w:spacing w:line="240" w:lineRule="auto"/>
        <w:ind w:left="480" w:hanging="480"/>
        <w:jc w:val="both"/>
        <w:rPr>
          <w:b/>
          <w:bCs/>
          <w:lang w:val="id-ID"/>
        </w:rPr>
      </w:pPr>
      <w:r w:rsidRPr="00EA4042">
        <w:rPr>
          <w:kern w:val="0"/>
          <w:lang w:val="id-ID"/>
        </w:rPr>
        <w:t xml:space="preserve">Zeidler, D.L., Sadler, T.D., Simmons, M.L., &amp; Howes, E.V. (2005). Beyond STS: </w:t>
      </w:r>
      <w:r w:rsidRPr="00EA4042">
        <w:rPr>
          <w:kern w:val="0"/>
          <w:lang w:val="id-ID"/>
        </w:rPr>
        <w:lastRenderedPageBreak/>
        <w:t>A research-based framework for socio-scientific issues education. Science Education, 89(3), 357 –377.</w:t>
      </w:r>
      <w:r w:rsidR="007D53AE" w:rsidRPr="00EA4042">
        <w:rPr>
          <w:b/>
          <w:bCs/>
          <w:lang w:val="id-ID"/>
        </w:rPr>
        <w:fldChar w:fldCharType="end"/>
      </w:r>
    </w:p>
    <w:p w14:paraId="5D0B88B7" w14:textId="77777777" w:rsidR="000B2B16" w:rsidRDefault="000B2B16" w:rsidP="00106FFF">
      <w:pPr>
        <w:widowControl w:val="0"/>
        <w:autoSpaceDE w:val="0"/>
        <w:autoSpaceDN w:val="0"/>
        <w:adjustRightInd w:val="0"/>
        <w:spacing w:line="240" w:lineRule="auto"/>
        <w:ind w:left="480" w:hanging="480"/>
        <w:jc w:val="both"/>
        <w:rPr>
          <w:b/>
          <w:bCs/>
          <w:lang w:val="id-ID"/>
        </w:rPr>
      </w:pPr>
    </w:p>
    <w:p w14:paraId="20838141" w14:textId="77777777" w:rsidR="001E4ADE" w:rsidRDefault="001E4ADE" w:rsidP="00106FFF">
      <w:pPr>
        <w:widowControl w:val="0"/>
        <w:autoSpaceDE w:val="0"/>
        <w:autoSpaceDN w:val="0"/>
        <w:adjustRightInd w:val="0"/>
        <w:spacing w:line="240" w:lineRule="auto"/>
        <w:ind w:left="480" w:hanging="480"/>
        <w:jc w:val="both"/>
        <w:rPr>
          <w:b/>
          <w:bCs/>
          <w:lang w:val="id-ID"/>
        </w:rPr>
      </w:pPr>
    </w:p>
    <w:p w14:paraId="24830E22" w14:textId="77777777" w:rsidR="001E4ADE" w:rsidRDefault="001E4ADE" w:rsidP="00106FFF">
      <w:pPr>
        <w:widowControl w:val="0"/>
        <w:autoSpaceDE w:val="0"/>
        <w:autoSpaceDN w:val="0"/>
        <w:adjustRightInd w:val="0"/>
        <w:spacing w:line="240" w:lineRule="auto"/>
        <w:ind w:left="480" w:hanging="480"/>
        <w:jc w:val="both"/>
        <w:rPr>
          <w:b/>
          <w:bCs/>
          <w:lang w:val="id-ID"/>
        </w:rPr>
      </w:pPr>
    </w:p>
    <w:p w14:paraId="73A24C71" w14:textId="77777777" w:rsidR="001E4ADE" w:rsidRDefault="001E4ADE" w:rsidP="00106FFF">
      <w:pPr>
        <w:widowControl w:val="0"/>
        <w:autoSpaceDE w:val="0"/>
        <w:autoSpaceDN w:val="0"/>
        <w:adjustRightInd w:val="0"/>
        <w:spacing w:line="240" w:lineRule="auto"/>
        <w:ind w:left="480" w:hanging="480"/>
        <w:jc w:val="both"/>
        <w:rPr>
          <w:b/>
          <w:bCs/>
          <w:lang w:val="id-ID"/>
        </w:rPr>
      </w:pPr>
    </w:p>
    <w:p w14:paraId="36D1D02C" w14:textId="77777777" w:rsidR="001E4ADE" w:rsidRDefault="001E4ADE" w:rsidP="00106FFF">
      <w:pPr>
        <w:widowControl w:val="0"/>
        <w:autoSpaceDE w:val="0"/>
        <w:autoSpaceDN w:val="0"/>
        <w:adjustRightInd w:val="0"/>
        <w:spacing w:line="240" w:lineRule="auto"/>
        <w:ind w:left="480" w:hanging="480"/>
        <w:jc w:val="both"/>
        <w:rPr>
          <w:b/>
          <w:bCs/>
          <w:lang w:val="id-ID"/>
        </w:rPr>
      </w:pPr>
    </w:p>
    <w:p w14:paraId="736EC2EB" w14:textId="77777777" w:rsidR="001E4ADE" w:rsidRDefault="001E4ADE" w:rsidP="00106FFF">
      <w:pPr>
        <w:widowControl w:val="0"/>
        <w:autoSpaceDE w:val="0"/>
        <w:autoSpaceDN w:val="0"/>
        <w:adjustRightInd w:val="0"/>
        <w:spacing w:line="240" w:lineRule="auto"/>
        <w:ind w:left="480" w:hanging="480"/>
        <w:jc w:val="both"/>
        <w:rPr>
          <w:b/>
          <w:bCs/>
          <w:lang w:val="id-ID"/>
        </w:rPr>
      </w:pPr>
    </w:p>
    <w:p w14:paraId="536B5056" w14:textId="77777777" w:rsidR="000B2B16" w:rsidRPr="00EA4042" w:rsidRDefault="000B2B16" w:rsidP="00106FFF">
      <w:pPr>
        <w:widowControl w:val="0"/>
        <w:autoSpaceDE w:val="0"/>
        <w:autoSpaceDN w:val="0"/>
        <w:adjustRightInd w:val="0"/>
        <w:spacing w:line="240" w:lineRule="auto"/>
        <w:ind w:left="480" w:hanging="480"/>
        <w:jc w:val="both"/>
        <w:rPr>
          <w:b/>
          <w:bCs/>
          <w:lang w:val="id-ID"/>
        </w:rPr>
      </w:pPr>
    </w:p>
    <w:p w14:paraId="425848F9" w14:textId="77777777" w:rsidR="000B2B16" w:rsidRPr="00EA4042" w:rsidRDefault="000B2B16" w:rsidP="00FA3D90">
      <w:pPr>
        <w:widowControl w:val="0"/>
        <w:autoSpaceDE w:val="0"/>
        <w:autoSpaceDN w:val="0"/>
        <w:adjustRightInd w:val="0"/>
        <w:spacing w:line="240" w:lineRule="auto"/>
        <w:ind w:left="0"/>
        <w:jc w:val="both"/>
        <w:rPr>
          <w:b/>
          <w:bCs/>
          <w:lang w:val="id-ID"/>
        </w:rPr>
      </w:pPr>
    </w:p>
    <w:p w14:paraId="6942B395" w14:textId="77777777" w:rsidR="000B2B16" w:rsidRPr="00EA4042" w:rsidRDefault="000B2B16" w:rsidP="00106FFF">
      <w:pPr>
        <w:widowControl w:val="0"/>
        <w:autoSpaceDE w:val="0"/>
        <w:autoSpaceDN w:val="0"/>
        <w:adjustRightInd w:val="0"/>
        <w:spacing w:line="240" w:lineRule="auto"/>
        <w:ind w:left="480" w:hanging="480"/>
        <w:jc w:val="both"/>
        <w:rPr>
          <w:b/>
          <w:bCs/>
          <w:lang w:val="id-ID"/>
        </w:rPr>
      </w:pPr>
    </w:p>
    <w:p w14:paraId="25150741" w14:textId="77777777" w:rsidR="000B2B16" w:rsidRPr="00EA4042" w:rsidRDefault="000B2B16" w:rsidP="00106FFF">
      <w:pPr>
        <w:widowControl w:val="0"/>
        <w:autoSpaceDE w:val="0"/>
        <w:autoSpaceDN w:val="0"/>
        <w:adjustRightInd w:val="0"/>
        <w:spacing w:line="240" w:lineRule="auto"/>
        <w:ind w:left="480" w:hanging="480"/>
        <w:jc w:val="both"/>
        <w:rPr>
          <w:b/>
          <w:bCs/>
          <w:lang w:val="id-ID"/>
        </w:rPr>
      </w:pPr>
    </w:p>
    <w:p w14:paraId="31085670" w14:textId="77777777" w:rsidR="000B2B16" w:rsidRPr="00EA4042" w:rsidRDefault="000B2B16" w:rsidP="00106FFF">
      <w:pPr>
        <w:widowControl w:val="0"/>
        <w:autoSpaceDE w:val="0"/>
        <w:autoSpaceDN w:val="0"/>
        <w:adjustRightInd w:val="0"/>
        <w:spacing w:line="240" w:lineRule="auto"/>
        <w:ind w:left="480" w:hanging="480"/>
        <w:jc w:val="both"/>
        <w:rPr>
          <w:b/>
          <w:bCs/>
          <w:lang w:val="id-ID"/>
        </w:rPr>
      </w:pPr>
    </w:p>
    <w:p w14:paraId="29204D91" w14:textId="77777777" w:rsidR="000B2B16" w:rsidRPr="00EA4042" w:rsidRDefault="000B2B16" w:rsidP="00106FFF">
      <w:pPr>
        <w:widowControl w:val="0"/>
        <w:autoSpaceDE w:val="0"/>
        <w:autoSpaceDN w:val="0"/>
        <w:adjustRightInd w:val="0"/>
        <w:spacing w:line="240" w:lineRule="auto"/>
        <w:ind w:left="480" w:hanging="480"/>
        <w:jc w:val="both"/>
        <w:rPr>
          <w:b/>
          <w:bCs/>
          <w:lang w:val="id-ID"/>
        </w:rPr>
      </w:pPr>
    </w:p>
    <w:p w14:paraId="2AB082BC" w14:textId="77777777" w:rsidR="000B2B16" w:rsidRPr="00EA4042" w:rsidRDefault="000B2B16" w:rsidP="00106FFF">
      <w:pPr>
        <w:widowControl w:val="0"/>
        <w:autoSpaceDE w:val="0"/>
        <w:autoSpaceDN w:val="0"/>
        <w:adjustRightInd w:val="0"/>
        <w:spacing w:line="240" w:lineRule="auto"/>
        <w:ind w:left="480" w:hanging="480"/>
        <w:jc w:val="both"/>
        <w:rPr>
          <w:b/>
          <w:bCs/>
          <w:lang w:val="id-ID"/>
        </w:rPr>
      </w:pPr>
    </w:p>
    <w:p w14:paraId="622293BF" w14:textId="77777777" w:rsidR="000B2B16" w:rsidRPr="00EA4042" w:rsidRDefault="000B2B16" w:rsidP="00106FFF">
      <w:pPr>
        <w:widowControl w:val="0"/>
        <w:autoSpaceDE w:val="0"/>
        <w:autoSpaceDN w:val="0"/>
        <w:adjustRightInd w:val="0"/>
        <w:spacing w:line="240" w:lineRule="auto"/>
        <w:ind w:left="480" w:hanging="480"/>
        <w:jc w:val="both"/>
        <w:rPr>
          <w:b/>
          <w:bCs/>
          <w:lang w:val="id-ID"/>
        </w:rPr>
      </w:pPr>
    </w:p>
    <w:p w14:paraId="6646AF03" w14:textId="41FFD1CB" w:rsidR="000B2B16" w:rsidRPr="003D12BE" w:rsidRDefault="003D12BE" w:rsidP="003D12BE">
      <w:pPr>
        <w:pStyle w:val="Heading1"/>
        <w:spacing w:line="240" w:lineRule="auto"/>
        <w:rPr>
          <w:color w:val="FFFFFF" w:themeColor="background1"/>
          <w:lang w:val="en-US"/>
        </w:rPr>
      </w:pPr>
      <w:bookmarkStart w:id="8" w:name="_Toc156674452"/>
      <w:r w:rsidRPr="003D12BE">
        <w:rPr>
          <w:color w:val="FFFFFF" w:themeColor="background1"/>
          <w:lang w:val="en-US"/>
        </w:rPr>
        <w:t>LAMPIRAN</w:t>
      </w:r>
      <w:bookmarkEnd w:id="8"/>
    </w:p>
    <w:p w14:paraId="748B62E3" w14:textId="77777777" w:rsidR="00F50BFD" w:rsidRDefault="00F50BFD" w:rsidP="000B2B16">
      <w:pPr>
        <w:widowControl w:val="0"/>
        <w:autoSpaceDE w:val="0"/>
        <w:autoSpaceDN w:val="0"/>
        <w:adjustRightInd w:val="0"/>
        <w:spacing w:line="240" w:lineRule="auto"/>
        <w:ind w:left="480" w:hanging="480"/>
        <w:rPr>
          <w:b/>
          <w:bCs/>
          <w:sz w:val="96"/>
          <w:szCs w:val="96"/>
          <w:lang w:val="id-ID"/>
        </w:rPr>
      </w:pPr>
    </w:p>
    <w:p w14:paraId="79F9562E" w14:textId="77777777" w:rsidR="00F50BFD" w:rsidRDefault="00F50BFD" w:rsidP="000B2B16">
      <w:pPr>
        <w:widowControl w:val="0"/>
        <w:autoSpaceDE w:val="0"/>
        <w:autoSpaceDN w:val="0"/>
        <w:adjustRightInd w:val="0"/>
        <w:spacing w:line="240" w:lineRule="auto"/>
        <w:ind w:left="480" w:hanging="480"/>
        <w:rPr>
          <w:b/>
          <w:bCs/>
          <w:sz w:val="96"/>
          <w:szCs w:val="96"/>
          <w:lang w:val="id-ID"/>
        </w:rPr>
      </w:pPr>
    </w:p>
    <w:p w14:paraId="761C3DD6" w14:textId="225D8D10" w:rsidR="000B2B16" w:rsidRPr="00EA4042" w:rsidRDefault="000B2B16" w:rsidP="000B2B16">
      <w:pPr>
        <w:widowControl w:val="0"/>
        <w:autoSpaceDE w:val="0"/>
        <w:autoSpaceDN w:val="0"/>
        <w:adjustRightInd w:val="0"/>
        <w:spacing w:line="240" w:lineRule="auto"/>
        <w:ind w:left="480" w:hanging="480"/>
        <w:rPr>
          <w:b/>
          <w:bCs/>
          <w:sz w:val="96"/>
          <w:szCs w:val="96"/>
          <w:lang w:val="id-ID"/>
        </w:rPr>
      </w:pPr>
      <w:r w:rsidRPr="00EA4042">
        <w:rPr>
          <w:b/>
          <w:bCs/>
          <w:sz w:val="96"/>
          <w:szCs w:val="96"/>
          <w:lang w:val="id-ID"/>
        </w:rPr>
        <w:t>LAMPIRAN</w:t>
      </w:r>
    </w:p>
    <w:p w14:paraId="23ECED0E" w14:textId="77777777" w:rsidR="000B2B16" w:rsidRPr="00EA4042" w:rsidRDefault="000B2B16" w:rsidP="000B2B16">
      <w:pPr>
        <w:widowControl w:val="0"/>
        <w:autoSpaceDE w:val="0"/>
        <w:autoSpaceDN w:val="0"/>
        <w:adjustRightInd w:val="0"/>
        <w:spacing w:line="240" w:lineRule="auto"/>
        <w:ind w:left="480" w:hanging="480"/>
        <w:rPr>
          <w:b/>
          <w:bCs/>
          <w:sz w:val="96"/>
          <w:szCs w:val="96"/>
          <w:lang w:val="id-ID"/>
        </w:rPr>
      </w:pPr>
    </w:p>
    <w:p w14:paraId="17C354B7" w14:textId="77777777" w:rsidR="000B2B16" w:rsidRPr="00EA4042" w:rsidRDefault="000B2B16" w:rsidP="000B2B16">
      <w:pPr>
        <w:widowControl w:val="0"/>
        <w:autoSpaceDE w:val="0"/>
        <w:autoSpaceDN w:val="0"/>
        <w:adjustRightInd w:val="0"/>
        <w:spacing w:line="240" w:lineRule="auto"/>
        <w:ind w:left="480" w:hanging="480"/>
        <w:rPr>
          <w:b/>
          <w:bCs/>
          <w:sz w:val="96"/>
          <w:szCs w:val="96"/>
          <w:lang w:val="id-ID"/>
        </w:rPr>
      </w:pPr>
    </w:p>
    <w:p w14:paraId="79BF3D24" w14:textId="77777777" w:rsidR="000B2B16" w:rsidRPr="00EA4042" w:rsidRDefault="000B2B16" w:rsidP="000B2B16">
      <w:pPr>
        <w:widowControl w:val="0"/>
        <w:autoSpaceDE w:val="0"/>
        <w:autoSpaceDN w:val="0"/>
        <w:adjustRightInd w:val="0"/>
        <w:spacing w:line="240" w:lineRule="auto"/>
        <w:ind w:left="480" w:hanging="480"/>
        <w:rPr>
          <w:b/>
          <w:bCs/>
          <w:sz w:val="96"/>
          <w:szCs w:val="96"/>
          <w:lang w:val="id-ID"/>
        </w:rPr>
      </w:pPr>
    </w:p>
    <w:p w14:paraId="77B77D85" w14:textId="77777777" w:rsidR="000B2B16" w:rsidRPr="00EA4042" w:rsidRDefault="000B2B16" w:rsidP="000B2B16">
      <w:pPr>
        <w:widowControl w:val="0"/>
        <w:autoSpaceDE w:val="0"/>
        <w:autoSpaceDN w:val="0"/>
        <w:adjustRightInd w:val="0"/>
        <w:spacing w:line="240" w:lineRule="auto"/>
        <w:ind w:left="480" w:hanging="480"/>
        <w:rPr>
          <w:b/>
          <w:bCs/>
          <w:sz w:val="96"/>
          <w:szCs w:val="96"/>
          <w:lang w:val="id-ID"/>
        </w:rPr>
      </w:pPr>
    </w:p>
    <w:p w14:paraId="234FCCFB" w14:textId="77777777" w:rsidR="000B2B16" w:rsidRPr="00EA4042" w:rsidRDefault="000B2B16" w:rsidP="000B2B16">
      <w:pPr>
        <w:widowControl w:val="0"/>
        <w:autoSpaceDE w:val="0"/>
        <w:autoSpaceDN w:val="0"/>
        <w:adjustRightInd w:val="0"/>
        <w:spacing w:line="240" w:lineRule="auto"/>
        <w:ind w:left="480" w:hanging="480"/>
        <w:rPr>
          <w:b/>
          <w:bCs/>
          <w:sz w:val="96"/>
          <w:szCs w:val="96"/>
          <w:lang w:val="id-ID"/>
        </w:rPr>
      </w:pPr>
    </w:p>
    <w:p w14:paraId="4CA174C8" w14:textId="77777777" w:rsidR="000B2B16" w:rsidRPr="00EA4042" w:rsidRDefault="000B2B16" w:rsidP="000B2B16">
      <w:pPr>
        <w:widowControl w:val="0"/>
        <w:autoSpaceDE w:val="0"/>
        <w:autoSpaceDN w:val="0"/>
        <w:adjustRightInd w:val="0"/>
        <w:spacing w:line="240" w:lineRule="auto"/>
        <w:ind w:left="480" w:hanging="480"/>
        <w:jc w:val="left"/>
        <w:rPr>
          <w:lang w:val="id-ID"/>
        </w:rPr>
      </w:pPr>
    </w:p>
    <w:p w14:paraId="6179E550" w14:textId="77777777" w:rsidR="000B2B16" w:rsidRPr="00EA4042" w:rsidRDefault="000B2B16" w:rsidP="000B2B16">
      <w:pPr>
        <w:widowControl w:val="0"/>
        <w:autoSpaceDE w:val="0"/>
        <w:autoSpaceDN w:val="0"/>
        <w:adjustRightInd w:val="0"/>
        <w:spacing w:line="240" w:lineRule="auto"/>
        <w:ind w:left="480" w:hanging="480"/>
        <w:jc w:val="left"/>
        <w:rPr>
          <w:lang w:val="id-ID"/>
        </w:rPr>
      </w:pPr>
    </w:p>
    <w:p w14:paraId="47CF2ED1" w14:textId="77777777" w:rsidR="000B2B16" w:rsidRPr="00EA4042" w:rsidRDefault="000B2B16" w:rsidP="000B2B16">
      <w:pPr>
        <w:widowControl w:val="0"/>
        <w:autoSpaceDE w:val="0"/>
        <w:autoSpaceDN w:val="0"/>
        <w:adjustRightInd w:val="0"/>
        <w:spacing w:line="240" w:lineRule="auto"/>
        <w:ind w:left="480" w:hanging="480"/>
        <w:jc w:val="left"/>
        <w:rPr>
          <w:lang w:val="id-ID"/>
        </w:rPr>
      </w:pPr>
    </w:p>
    <w:p w14:paraId="388FF8DB" w14:textId="428EE7C6" w:rsidR="00264E4A" w:rsidRPr="00442193" w:rsidRDefault="00203353" w:rsidP="00203353">
      <w:pPr>
        <w:pStyle w:val="Caption"/>
        <w:ind w:left="0"/>
        <w:jc w:val="both"/>
        <w:rPr>
          <w:b w:val="0"/>
          <w:bCs/>
          <w:lang w:val="en-US"/>
        </w:rPr>
      </w:pPr>
      <w:bookmarkStart w:id="9" w:name="_Toc155149374"/>
      <w:bookmarkStart w:id="10" w:name="_Toc155149671"/>
      <w:r>
        <w:t xml:space="preserve">Lampiran </w:t>
      </w:r>
      <w:r w:rsidR="00D93C7B">
        <w:fldChar w:fldCharType="begin"/>
      </w:r>
      <w:r w:rsidR="00D93C7B">
        <w:instrText xml:space="preserve"> SEQ Lampiran \* ARABIC </w:instrText>
      </w:r>
      <w:r w:rsidR="00D93C7B">
        <w:fldChar w:fldCharType="separate"/>
      </w:r>
      <w:r w:rsidR="00AD35EF">
        <w:rPr>
          <w:noProof/>
        </w:rPr>
        <w:t>1</w:t>
      </w:r>
      <w:r w:rsidR="00D93C7B">
        <w:rPr>
          <w:noProof/>
        </w:rPr>
        <w:fldChar w:fldCharType="end"/>
      </w:r>
      <w:r>
        <w:t xml:space="preserve">. </w:t>
      </w:r>
      <w:r w:rsidR="00264E4A" w:rsidRPr="00EA4042">
        <w:rPr>
          <w:bCs/>
          <w:lang w:val="id-ID"/>
        </w:rPr>
        <w:t>Daftar nama peserta didik</w:t>
      </w:r>
      <w:bookmarkEnd w:id="9"/>
      <w:bookmarkEnd w:id="10"/>
      <w:r w:rsidR="00264E4A" w:rsidRPr="00EA4042">
        <w:rPr>
          <w:bCs/>
          <w:lang w:val="id-ID"/>
        </w:rPr>
        <w:t xml:space="preserve"> </w:t>
      </w:r>
      <w:r w:rsidR="00442193">
        <w:rPr>
          <w:bCs/>
          <w:lang w:val="en-US"/>
        </w:rPr>
        <w:t xml:space="preserve"> </w:t>
      </w:r>
      <w:r w:rsidR="00BF5109">
        <w:rPr>
          <w:bCs/>
          <w:lang w:val="en-US"/>
        </w:rPr>
        <w:t xml:space="preserve"> </w:t>
      </w:r>
      <w:r w:rsidR="009848F2">
        <w:rPr>
          <w:bCs/>
          <w:lang w:val="en-US"/>
        </w:rPr>
        <w:t xml:space="preserve"> </w:t>
      </w:r>
    </w:p>
    <w:p w14:paraId="2EEE8842" w14:textId="12526802" w:rsidR="000B2B16" w:rsidRPr="00EA4042" w:rsidRDefault="00203353" w:rsidP="00203353">
      <w:pPr>
        <w:pStyle w:val="Caption"/>
        <w:ind w:left="0"/>
        <w:jc w:val="both"/>
        <w:rPr>
          <w:b w:val="0"/>
          <w:bCs/>
          <w:lang w:val="id-ID"/>
        </w:rPr>
      </w:pPr>
      <w:r>
        <w:t>Lampiran 1.</w:t>
      </w:r>
      <w:fldSimple w:instr=" SEQ Lampiran_1. \* ARABIC ">
        <w:r w:rsidR="00B021B1">
          <w:rPr>
            <w:noProof/>
          </w:rPr>
          <w:t>1</w:t>
        </w:r>
      </w:fldSimple>
      <w:r>
        <w:t xml:space="preserve"> </w:t>
      </w:r>
      <w:bookmarkStart w:id="11" w:name="_Toc155149249"/>
      <w:r w:rsidR="00395247" w:rsidRPr="00EA4042">
        <w:rPr>
          <w:bCs/>
          <w:lang w:val="id-ID"/>
        </w:rPr>
        <w:t xml:space="preserve">Daftar nama peserta didik kelas </w:t>
      </w:r>
      <w:r w:rsidR="00477AE3" w:rsidRPr="00EA4042">
        <w:rPr>
          <w:bCs/>
          <w:lang w:val="id-ID"/>
        </w:rPr>
        <w:t>VII</w:t>
      </w:r>
      <w:r w:rsidR="00395247" w:rsidRPr="00EA4042">
        <w:rPr>
          <w:bCs/>
          <w:lang w:val="id-ID"/>
        </w:rPr>
        <w:t xml:space="preserve"> </w:t>
      </w:r>
      <w:r w:rsidR="00477AE3" w:rsidRPr="00EA4042">
        <w:rPr>
          <w:bCs/>
          <w:lang w:val="id-ID"/>
        </w:rPr>
        <w:t>(Analisis kebutuhan</w:t>
      </w:r>
      <w:r w:rsidR="00035496" w:rsidRPr="00EA4042">
        <w:rPr>
          <w:bCs/>
          <w:lang w:val="id-ID"/>
        </w:rPr>
        <w:t>)</w:t>
      </w:r>
      <w:bookmarkEnd w:id="11"/>
    </w:p>
    <w:tbl>
      <w:tblPr>
        <w:tblStyle w:val="TableGrid"/>
        <w:tblW w:w="0" w:type="auto"/>
        <w:tblLook w:val="04A0" w:firstRow="1" w:lastRow="0" w:firstColumn="1" w:lastColumn="0" w:noHBand="0" w:noVBand="1"/>
      </w:tblPr>
      <w:tblGrid>
        <w:gridCol w:w="846"/>
        <w:gridCol w:w="4438"/>
        <w:gridCol w:w="2643"/>
      </w:tblGrid>
      <w:tr w:rsidR="009B7863" w:rsidRPr="00EA4042" w14:paraId="00E23867" w14:textId="77777777" w:rsidTr="009B7863">
        <w:tc>
          <w:tcPr>
            <w:tcW w:w="846" w:type="dxa"/>
          </w:tcPr>
          <w:p w14:paraId="17117BFC" w14:textId="49A438F7" w:rsidR="009B7863" w:rsidRPr="00EA4042" w:rsidRDefault="009B7863" w:rsidP="00264E4A">
            <w:pPr>
              <w:widowControl w:val="0"/>
              <w:autoSpaceDE w:val="0"/>
              <w:autoSpaceDN w:val="0"/>
              <w:adjustRightInd w:val="0"/>
              <w:spacing w:line="240" w:lineRule="auto"/>
              <w:ind w:left="0"/>
              <w:rPr>
                <w:b/>
                <w:bCs/>
                <w:lang w:val="id-ID"/>
              </w:rPr>
            </w:pPr>
            <w:r w:rsidRPr="00EA4042">
              <w:rPr>
                <w:b/>
                <w:bCs/>
                <w:lang w:val="id-ID"/>
              </w:rPr>
              <w:t>No</w:t>
            </w:r>
          </w:p>
        </w:tc>
        <w:tc>
          <w:tcPr>
            <w:tcW w:w="4438" w:type="dxa"/>
          </w:tcPr>
          <w:p w14:paraId="14CE439F" w14:textId="3C2A484D" w:rsidR="009B7863" w:rsidRPr="00EA4042" w:rsidRDefault="009B7863" w:rsidP="00264E4A">
            <w:pPr>
              <w:widowControl w:val="0"/>
              <w:autoSpaceDE w:val="0"/>
              <w:autoSpaceDN w:val="0"/>
              <w:adjustRightInd w:val="0"/>
              <w:spacing w:line="240" w:lineRule="auto"/>
              <w:ind w:left="0"/>
              <w:rPr>
                <w:b/>
                <w:bCs/>
                <w:lang w:val="id-ID"/>
              </w:rPr>
            </w:pPr>
            <w:r w:rsidRPr="00EA4042">
              <w:rPr>
                <w:b/>
                <w:bCs/>
                <w:lang w:val="id-ID"/>
              </w:rPr>
              <w:t>Nama</w:t>
            </w:r>
          </w:p>
        </w:tc>
        <w:tc>
          <w:tcPr>
            <w:tcW w:w="2643" w:type="dxa"/>
          </w:tcPr>
          <w:p w14:paraId="4804F2C5" w14:textId="0EED88C2" w:rsidR="009B7863" w:rsidRPr="00EA4042" w:rsidRDefault="009B7863" w:rsidP="00264E4A">
            <w:pPr>
              <w:widowControl w:val="0"/>
              <w:autoSpaceDE w:val="0"/>
              <w:autoSpaceDN w:val="0"/>
              <w:adjustRightInd w:val="0"/>
              <w:spacing w:line="240" w:lineRule="auto"/>
              <w:ind w:left="0"/>
              <w:rPr>
                <w:b/>
                <w:bCs/>
                <w:lang w:val="id-ID"/>
              </w:rPr>
            </w:pPr>
            <w:r w:rsidRPr="00EA4042">
              <w:rPr>
                <w:b/>
                <w:bCs/>
                <w:lang w:val="id-ID"/>
              </w:rPr>
              <w:t>L/P</w:t>
            </w:r>
          </w:p>
        </w:tc>
      </w:tr>
      <w:tr w:rsidR="009B7863" w:rsidRPr="00EA4042" w14:paraId="26B540FD" w14:textId="77777777" w:rsidTr="009B7863">
        <w:tc>
          <w:tcPr>
            <w:tcW w:w="846" w:type="dxa"/>
          </w:tcPr>
          <w:p w14:paraId="019A69D0" w14:textId="7A440EB3" w:rsidR="009B7863" w:rsidRPr="00EA4042" w:rsidRDefault="009B7863" w:rsidP="00264E4A">
            <w:pPr>
              <w:widowControl w:val="0"/>
              <w:autoSpaceDE w:val="0"/>
              <w:autoSpaceDN w:val="0"/>
              <w:adjustRightInd w:val="0"/>
              <w:spacing w:line="240" w:lineRule="auto"/>
              <w:ind w:left="0"/>
              <w:jc w:val="left"/>
              <w:rPr>
                <w:lang w:val="id-ID"/>
              </w:rPr>
            </w:pPr>
            <w:r w:rsidRPr="00EA4042">
              <w:rPr>
                <w:lang w:val="id-ID"/>
              </w:rPr>
              <w:t>1.</w:t>
            </w:r>
          </w:p>
        </w:tc>
        <w:tc>
          <w:tcPr>
            <w:tcW w:w="4438" w:type="dxa"/>
          </w:tcPr>
          <w:p w14:paraId="1BDA125A" w14:textId="4558A7DE" w:rsidR="009B7863" w:rsidRPr="00EA4042" w:rsidRDefault="009B7863" w:rsidP="00264E4A">
            <w:pPr>
              <w:widowControl w:val="0"/>
              <w:autoSpaceDE w:val="0"/>
              <w:autoSpaceDN w:val="0"/>
              <w:adjustRightInd w:val="0"/>
              <w:spacing w:line="240" w:lineRule="auto"/>
              <w:ind w:left="0"/>
              <w:jc w:val="left"/>
              <w:rPr>
                <w:lang w:val="id-ID"/>
              </w:rPr>
            </w:pPr>
            <w:r w:rsidRPr="00EA4042">
              <w:rPr>
                <w:lang w:val="id-ID"/>
              </w:rPr>
              <w:t>AYY</w:t>
            </w:r>
          </w:p>
        </w:tc>
        <w:tc>
          <w:tcPr>
            <w:tcW w:w="2643" w:type="dxa"/>
          </w:tcPr>
          <w:p w14:paraId="17FED81B" w14:textId="5D760275" w:rsidR="009B7863" w:rsidRPr="00EA4042" w:rsidRDefault="000F33D6" w:rsidP="00264E4A">
            <w:pPr>
              <w:widowControl w:val="0"/>
              <w:autoSpaceDE w:val="0"/>
              <w:autoSpaceDN w:val="0"/>
              <w:adjustRightInd w:val="0"/>
              <w:spacing w:line="240" w:lineRule="auto"/>
              <w:ind w:left="0"/>
              <w:jc w:val="left"/>
              <w:rPr>
                <w:lang w:val="id-ID"/>
              </w:rPr>
            </w:pPr>
            <w:r w:rsidRPr="00EA4042">
              <w:rPr>
                <w:lang w:val="id-ID"/>
              </w:rPr>
              <w:t>P</w:t>
            </w:r>
          </w:p>
        </w:tc>
      </w:tr>
      <w:tr w:rsidR="009B7863" w:rsidRPr="00EA4042" w14:paraId="6381C29E" w14:textId="77777777" w:rsidTr="009B7863">
        <w:tc>
          <w:tcPr>
            <w:tcW w:w="846" w:type="dxa"/>
          </w:tcPr>
          <w:p w14:paraId="128AFC72" w14:textId="0FA1C542" w:rsidR="009B7863" w:rsidRPr="00EA4042" w:rsidRDefault="009B7863" w:rsidP="00264E4A">
            <w:pPr>
              <w:widowControl w:val="0"/>
              <w:autoSpaceDE w:val="0"/>
              <w:autoSpaceDN w:val="0"/>
              <w:adjustRightInd w:val="0"/>
              <w:spacing w:line="240" w:lineRule="auto"/>
              <w:ind w:left="0"/>
              <w:jc w:val="left"/>
              <w:rPr>
                <w:lang w:val="id-ID"/>
              </w:rPr>
            </w:pPr>
            <w:r w:rsidRPr="00EA4042">
              <w:rPr>
                <w:lang w:val="id-ID"/>
              </w:rPr>
              <w:t>2.</w:t>
            </w:r>
          </w:p>
        </w:tc>
        <w:tc>
          <w:tcPr>
            <w:tcW w:w="4438" w:type="dxa"/>
          </w:tcPr>
          <w:p w14:paraId="79036B07" w14:textId="3646191B" w:rsidR="009B7863" w:rsidRPr="00EA4042" w:rsidRDefault="009B7863" w:rsidP="00264E4A">
            <w:pPr>
              <w:widowControl w:val="0"/>
              <w:autoSpaceDE w:val="0"/>
              <w:autoSpaceDN w:val="0"/>
              <w:adjustRightInd w:val="0"/>
              <w:spacing w:line="240" w:lineRule="auto"/>
              <w:ind w:left="0"/>
              <w:jc w:val="left"/>
              <w:rPr>
                <w:lang w:val="id-ID"/>
              </w:rPr>
            </w:pPr>
            <w:r w:rsidRPr="00EA4042">
              <w:rPr>
                <w:lang w:val="id-ID"/>
              </w:rPr>
              <w:t>AAN</w:t>
            </w:r>
          </w:p>
        </w:tc>
        <w:tc>
          <w:tcPr>
            <w:tcW w:w="2643" w:type="dxa"/>
          </w:tcPr>
          <w:p w14:paraId="132DEA4A" w14:textId="13492783" w:rsidR="009B7863" w:rsidRPr="00EA4042" w:rsidRDefault="000F33D6" w:rsidP="00264E4A">
            <w:pPr>
              <w:widowControl w:val="0"/>
              <w:autoSpaceDE w:val="0"/>
              <w:autoSpaceDN w:val="0"/>
              <w:adjustRightInd w:val="0"/>
              <w:spacing w:line="240" w:lineRule="auto"/>
              <w:ind w:left="0"/>
              <w:jc w:val="left"/>
              <w:rPr>
                <w:lang w:val="id-ID"/>
              </w:rPr>
            </w:pPr>
            <w:r w:rsidRPr="00EA4042">
              <w:rPr>
                <w:lang w:val="id-ID"/>
              </w:rPr>
              <w:t>P</w:t>
            </w:r>
          </w:p>
        </w:tc>
      </w:tr>
      <w:tr w:rsidR="009B7863" w:rsidRPr="00EA4042" w14:paraId="1257CBD7" w14:textId="77777777" w:rsidTr="009B7863">
        <w:tc>
          <w:tcPr>
            <w:tcW w:w="846" w:type="dxa"/>
          </w:tcPr>
          <w:p w14:paraId="041407E9" w14:textId="7D70CD74" w:rsidR="009B7863" w:rsidRPr="00EA4042" w:rsidRDefault="009B7863" w:rsidP="00264E4A">
            <w:pPr>
              <w:widowControl w:val="0"/>
              <w:autoSpaceDE w:val="0"/>
              <w:autoSpaceDN w:val="0"/>
              <w:adjustRightInd w:val="0"/>
              <w:spacing w:line="240" w:lineRule="auto"/>
              <w:ind w:left="0"/>
              <w:jc w:val="left"/>
              <w:rPr>
                <w:lang w:val="id-ID"/>
              </w:rPr>
            </w:pPr>
            <w:r w:rsidRPr="00EA4042">
              <w:rPr>
                <w:lang w:val="id-ID"/>
              </w:rPr>
              <w:t>3.</w:t>
            </w:r>
          </w:p>
        </w:tc>
        <w:tc>
          <w:tcPr>
            <w:tcW w:w="4438" w:type="dxa"/>
          </w:tcPr>
          <w:p w14:paraId="0F802753" w14:textId="6B44B35A" w:rsidR="009B7863" w:rsidRPr="00EA4042" w:rsidRDefault="009B7863" w:rsidP="00264E4A">
            <w:pPr>
              <w:widowControl w:val="0"/>
              <w:autoSpaceDE w:val="0"/>
              <w:autoSpaceDN w:val="0"/>
              <w:adjustRightInd w:val="0"/>
              <w:spacing w:line="240" w:lineRule="auto"/>
              <w:ind w:left="0"/>
              <w:jc w:val="left"/>
              <w:rPr>
                <w:lang w:val="id-ID"/>
              </w:rPr>
            </w:pPr>
            <w:r w:rsidRPr="00EA4042">
              <w:rPr>
                <w:lang w:val="id-ID"/>
              </w:rPr>
              <w:t>BNA</w:t>
            </w:r>
          </w:p>
        </w:tc>
        <w:tc>
          <w:tcPr>
            <w:tcW w:w="2643" w:type="dxa"/>
          </w:tcPr>
          <w:p w14:paraId="42715F0A" w14:textId="787D7A5E" w:rsidR="009B7863" w:rsidRPr="00EA4042" w:rsidRDefault="000F33D6" w:rsidP="00264E4A">
            <w:pPr>
              <w:widowControl w:val="0"/>
              <w:autoSpaceDE w:val="0"/>
              <w:autoSpaceDN w:val="0"/>
              <w:adjustRightInd w:val="0"/>
              <w:spacing w:line="240" w:lineRule="auto"/>
              <w:ind w:left="0"/>
              <w:jc w:val="left"/>
              <w:rPr>
                <w:lang w:val="id-ID"/>
              </w:rPr>
            </w:pPr>
            <w:r w:rsidRPr="00EA4042">
              <w:rPr>
                <w:lang w:val="id-ID"/>
              </w:rPr>
              <w:t>L</w:t>
            </w:r>
          </w:p>
        </w:tc>
      </w:tr>
      <w:tr w:rsidR="009B7863" w:rsidRPr="00EA4042" w14:paraId="57E93891" w14:textId="77777777" w:rsidTr="009B7863">
        <w:tc>
          <w:tcPr>
            <w:tcW w:w="846" w:type="dxa"/>
          </w:tcPr>
          <w:p w14:paraId="4D33BC57" w14:textId="2FF86C60" w:rsidR="009B7863" w:rsidRPr="00EA4042" w:rsidRDefault="009B7863" w:rsidP="00264E4A">
            <w:pPr>
              <w:widowControl w:val="0"/>
              <w:autoSpaceDE w:val="0"/>
              <w:autoSpaceDN w:val="0"/>
              <w:adjustRightInd w:val="0"/>
              <w:spacing w:line="240" w:lineRule="auto"/>
              <w:ind w:left="0"/>
              <w:jc w:val="left"/>
              <w:rPr>
                <w:lang w:val="id-ID"/>
              </w:rPr>
            </w:pPr>
            <w:r w:rsidRPr="00EA4042">
              <w:rPr>
                <w:lang w:val="id-ID"/>
              </w:rPr>
              <w:t>4.</w:t>
            </w:r>
          </w:p>
        </w:tc>
        <w:tc>
          <w:tcPr>
            <w:tcW w:w="4438" w:type="dxa"/>
          </w:tcPr>
          <w:p w14:paraId="54CD2926" w14:textId="4CD9863B" w:rsidR="009B7863" w:rsidRPr="00EA4042" w:rsidRDefault="009B7863" w:rsidP="00264E4A">
            <w:pPr>
              <w:widowControl w:val="0"/>
              <w:autoSpaceDE w:val="0"/>
              <w:autoSpaceDN w:val="0"/>
              <w:adjustRightInd w:val="0"/>
              <w:spacing w:line="240" w:lineRule="auto"/>
              <w:ind w:left="0"/>
              <w:jc w:val="left"/>
              <w:rPr>
                <w:lang w:val="id-ID"/>
              </w:rPr>
            </w:pPr>
            <w:r w:rsidRPr="00EA4042">
              <w:rPr>
                <w:lang w:val="id-ID"/>
              </w:rPr>
              <w:t>ABP</w:t>
            </w:r>
          </w:p>
        </w:tc>
        <w:tc>
          <w:tcPr>
            <w:tcW w:w="2643" w:type="dxa"/>
          </w:tcPr>
          <w:p w14:paraId="5DB084F3" w14:textId="00CC67AE" w:rsidR="009B7863" w:rsidRPr="00EA4042" w:rsidRDefault="000F33D6" w:rsidP="00264E4A">
            <w:pPr>
              <w:widowControl w:val="0"/>
              <w:autoSpaceDE w:val="0"/>
              <w:autoSpaceDN w:val="0"/>
              <w:adjustRightInd w:val="0"/>
              <w:spacing w:line="240" w:lineRule="auto"/>
              <w:ind w:left="0"/>
              <w:jc w:val="left"/>
              <w:rPr>
                <w:lang w:val="id-ID"/>
              </w:rPr>
            </w:pPr>
            <w:r w:rsidRPr="00EA4042">
              <w:rPr>
                <w:lang w:val="id-ID"/>
              </w:rPr>
              <w:t>L</w:t>
            </w:r>
          </w:p>
        </w:tc>
      </w:tr>
      <w:tr w:rsidR="009B7863" w:rsidRPr="00EA4042" w14:paraId="45D43D67" w14:textId="77777777" w:rsidTr="009B7863">
        <w:tc>
          <w:tcPr>
            <w:tcW w:w="846" w:type="dxa"/>
          </w:tcPr>
          <w:p w14:paraId="292BE7CC" w14:textId="218D7AE2" w:rsidR="009B7863" w:rsidRPr="00EA4042" w:rsidRDefault="009B7863" w:rsidP="00264E4A">
            <w:pPr>
              <w:widowControl w:val="0"/>
              <w:autoSpaceDE w:val="0"/>
              <w:autoSpaceDN w:val="0"/>
              <w:adjustRightInd w:val="0"/>
              <w:spacing w:line="240" w:lineRule="auto"/>
              <w:ind w:left="0"/>
              <w:jc w:val="left"/>
              <w:rPr>
                <w:lang w:val="id-ID"/>
              </w:rPr>
            </w:pPr>
            <w:r w:rsidRPr="00EA4042">
              <w:rPr>
                <w:lang w:val="id-ID"/>
              </w:rPr>
              <w:t>5.</w:t>
            </w:r>
          </w:p>
        </w:tc>
        <w:tc>
          <w:tcPr>
            <w:tcW w:w="4438" w:type="dxa"/>
          </w:tcPr>
          <w:p w14:paraId="14683DC7" w14:textId="1518F988" w:rsidR="009B7863" w:rsidRPr="00EA4042" w:rsidRDefault="009B7863" w:rsidP="00264E4A">
            <w:pPr>
              <w:widowControl w:val="0"/>
              <w:autoSpaceDE w:val="0"/>
              <w:autoSpaceDN w:val="0"/>
              <w:adjustRightInd w:val="0"/>
              <w:spacing w:line="240" w:lineRule="auto"/>
              <w:ind w:left="0"/>
              <w:jc w:val="left"/>
              <w:rPr>
                <w:lang w:val="id-ID"/>
              </w:rPr>
            </w:pPr>
            <w:r w:rsidRPr="00EA4042">
              <w:rPr>
                <w:lang w:val="id-ID"/>
              </w:rPr>
              <w:t>RP</w:t>
            </w:r>
          </w:p>
        </w:tc>
        <w:tc>
          <w:tcPr>
            <w:tcW w:w="2643" w:type="dxa"/>
          </w:tcPr>
          <w:p w14:paraId="7E16A566" w14:textId="3CB237AE" w:rsidR="009B7863" w:rsidRPr="00EA4042" w:rsidRDefault="000F33D6" w:rsidP="00264E4A">
            <w:pPr>
              <w:widowControl w:val="0"/>
              <w:autoSpaceDE w:val="0"/>
              <w:autoSpaceDN w:val="0"/>
              <w:adjustRightInd w:val="0"/>
              <w:spacing w:line="240" w:lineRule="auto"/>
              <w:ind w:left="0"/>
              <w:jc w:val="left"/>
              <w:rPr>
                <w:lang w:val="id-ID"/>
              </w:rPr>
            </w:pPr>
            <w:r w:rsidRPr="00EA4042">
              <w:rPr>
                <w:lang w:val="id-ID"/>
              </w:rPr>
              <w:t>L</w:t>
            </w:r>
          </w:p>
        </w:tc>
      </w:tr>
    </w:tbl>
    <w:p w14:paraId="75545D51" w14:textId="77777777" w:rsidR="00035496" w:rsidRPr="00EA4042" w:rsidRDefault="00035496" w:rsidP="008417BF">
      <w:pPr>
        <w:pStyle w:val="P1"/>
        <w:spacing w:line="240" w:lineRule="auto"/>
      </w:pPr>
    </w:p>
    <w:p w14:paraId="17485D28" w14:textId="3FBB5E89" w:rsidR="00652898" w:rsidRPr="00EA4042" w:rsidRDefault="00652898" w:rsidP="00652898">
      <w:pPr>
        <w:pStyle w:val="Caption"/>
        <w:ind w:left="0"/>
        <w:jc w:val="both"/>
        <w:rPr>
          <w:b w:val="0"/>
          <w:bCs/>
          <w:lang w:val="id-ID"/>
        </w:rPr>
      </w:pPr>
      <w:bookmarkStart w:id="12" w:name="_Toc155149375"/>
      <w:bookmarkStart w:id="13" w:name="_Toc155149672"/>
      <w:r>
        <w:t xml:space="preserve">Lampiran 1.2 </w:t>
      </w:r>
      <w:r w:rsidRPr="00EA4042">
        <w:rPr>
          <w:bCs/>
          <w:lang w:val="id-ID"/>
        </w:rPr>
        <w:t>Daftar nama peserta didik kelas VII (</w:t>
      </w:r>
      <w:r>
        <w:rPr>
          <w:bCs/>
          <w:lang w:val="en-US"/>
        </w:rPr>
        <w:t xml:space="preserve">Uji </w:t>
      </w:r>
      <w:r w:rsidR="00D63249">
        <w:rPr>
          <w:bCs/>
          <w:lang w:val="en-US"/>
        </w:rPr>
        <w:t>coba skala kecil</w:t>
      </w:r>
      <w:r w:rsidRPr="00EA4042">
        <w:rPr>
          <w:bCs/>
          <w:lang w:val="id-ID"/>
        </w:rPr>
        <w:t>)</w:t>
      </w:r>
    </w:p>
    <w:tbl>
      <w:tblPr>
        <w:tblStyle w:val="TableGrid"/>
        <w:tblW w:w="0" w:type="auto"/>
        <w:tblLook w:val="04A0" w:firstRow="1" w:lastRow="0" w:firstColumn="1" w:lastColumn="0" w:noHBand="0" w:noVBand="1"/>
      </w:tblPr>
      <w:tblGrid>
        <w:gridCol w:w="846"/>
        <w:gridCol w:w="4438"/>
        <w:gridCol w:w="2643"/>
      </w:tblGrid>
      <w:tr w:rsidR="00652898" w:rsidRPr="00EA4042" w14:paraId="2F913587" w14:textId="77777777" w:rsidTr="00892A15">
        <w:tc>
          <w:tcPr>
            <w:tcW w:w="846" w:type="dxa"/>
          </w:tcPr>
          <w:p w14:paraId="63C94C3E" w14:textId="77777777" w:rsidR="00652898" w:rsidRPr="00EA4042" w:rsidRDefault="00652898" w:rsidP="00892A15">
            <w:pPr>
              <w:widowControl w:val="0"/>
              <w:autoSpaceDE w:val="0"/>
              <w:autoSpaceDN w:val="0"/>
              <w:adjustRightInd w:val="0"/>
              <w:spacing w:line="240" w:lineRule="auto"/>
              <w:ind w:left="0"/>
              <w:rPr>
                <w:b/>
                <w:bCs/>
                <w:lang w:val="id-ID"/>
              </w:rPr>
            </w:pPr>
            <w:r w:rsidRPr="00EA4042">
              <w:rPr>
                <w:b/>
                <w:bCs/>
                <w:lang w:val="id-ID"/>
              </w:rPr>
              <w:t>No</w:t>
            </w:r>
          </w:p>
        </w:tc>
        <w:tc>
          <w:tcPr>
            <w:tcW w:w="4438" w:type="dxa"/>
          </w:tcPr>
          <w:p w14:paraId="3C7ED1BF" w14:textId="77777777" w:rsidR="00652898" w:rsidRPr="00EA4042" w:rsidRDefault="00652898" w:rsidP="00892A15">
            <w:pPr>
              <w:widowControl w:val="0"/>
              <w:autoSpaceDE w:val="0"/>
              <w:autoSpaceDN w:val="0"/>
              <w:adjustRightInd w:val="0"/>
              <w:spacing w:line="240" w:lineRule="auto"/>
              <w:ind w:left="0"/>
              <w:rPr>
                <w:b/>
                <w:bCs/>
                <w:lang w:val="id-ID"/>
              </w:rPr>
            </w:pPr>
            <w:r w:rsidRPr="00EA4042">
              <w:rPr>
                <w:b/>
                <w:bCs/>
                <w:lang w:val="id-ID"/>
              </w:rPr>
              <w:t>Nama</w:t>
            </w:r>
          </w:p>
        </w:tc>
        <w:tc>
          <w:tcPr>
            <w:tcW w:w="2643" w:type="dxa"/>
          </w:tcPr>
          <w:p w14:paraId="68416374" w14:textId="77777777" w:rsidR="00652898" w:rsidRPr="00EA4042" w:rsidRDefault="00652898" w:rsidP="00892A15">
            <w:pPr>
              <w:widowControl w:val="0"/>
              <w:autoSpaceDE w:val="0"/>
              <w:autoSpaceDN w:val="0"/>
              <w:adjustRightInd w:val="0"/>
              <w:spacing w:line="240" w:lineRule="auto"/>
              <w:ind w:left="0"/>
              <w:rPr>
                <w:b/>
                <w:bCs/>
                <w:lang w:val="id-ID"/>
              </w:rPr>
            </w:pPr>
            <w:r w:rsidRPr="00EA4042">
              <w:rPr>
                <w:b/>
                <w:bCs/>
                <w:lang w:val="id-ID"/>
              </w:rPr>
              <w:t>L/P</w:t>
            </w:r>
          </w:p>
        </w:tc>
      </w:tr>
      <w:tr w:rsidR="00652898" w:rsidRPr="00EA4042" w14:paraId="27A1651C" w14:textId="77777777" w:rsidTr="00892A15">
        <w:tc>
          <w:tcPr>
            <w:tcW w:w="846" w:type="dxa"/>
          </w:tcPr>
          <w:p w14:paraId="70BF5475" w14:textId="77777777" w:rsidR="00652898" w:rsidRPr="00EA4042" w:rsidRDefault="00652898" w:rsidP="00652898">
            <w:pPr>
              <w:widowControl w:val="0"/>
              <w:autoSpaceDE w:val="0"/>
              <w:autoSpaceDN w:val="0"/>
              <w:adjustRightInd w:val="0"/>
              <w:spacing w:line="240" w:lineRule="auto"/>
              <w:ind w:left="0"/>
              <w:jc w:val="left"/>
              <w:rPr>
                <w:lang w:val="id-ID"/>
              </w:rPr>
            </w:pPr>
            <w:r w:rsidRPr="00EA4042">
              <w:rPr>
                <w:lang w:val="id-ID"/>
              </w:rPr>
              <w:t>1.</w:t>
            </w:r>
          </w:p>
        </w:tc>
        <w:tc>
          <w:tcPr>
            <w:tcW w:w="4438" w:type="dxa"/>
          </w:tcPr>
          <w:p w14:paraId="7717F33A" w14:textId="27B29051" w:rsidR="00652898" w:rsidRPr="00EA4042" w:rsidRDefault="00652898" w:rsidP="00652898">
            <w:pPr>
              <w:widowControl w:val="0"/>
              <w:autoSpaceDE w:val="0"/>
              <w:autoSpaceDN w:val="0"/>
              <w:adjustRightInd w:val="0"/>
              <w:spacing w:line="240" w:lineRule="auto"/>
              <w:ind w:left="0"/>
              <w:jc w:val="left"/>
              <w:rPr>
                <w:lang w:val="id-ID"/>
              </w:rPr>
            </w:pPr>
            <w:r>
              <w:t>RA</w:t>
            </w:r>
          </w:p>
        </w:tc>
        <w:tc>
          <w:tcPr>
            <w:tcW w:w="2643" w:type="dxa"/>
          </w:tcPr>
          <w:p w14:paraId="6CDAF978" w14:textId="77777777" w:rsidR="00652898" w:rsidRPr="00EA4042" w:rsidRDefault="00652898" w:rsidP="00652898">
            <w:pPr>
              <w:widowControl w:val="0"/>
              <w:autoSpaceDE w:val="0"/>
              <w:autoSpaceDN w:val="0"/>
              <w:adjustRightInd w:val="0"/>
              <w:spacing w:line="240" w:lineRule="auto"/>
              <w:ind w:left="0"/>
              <w:jc w:val="left"/>
              <w:rPr>
                <w:lang w:val="id-ID"/>
              </w:rPr>
            </w:pPr>
            <w:r w:rsidRPr="00EA4042">
              <w:rPr>
                <w:lang w:val="id-ID"/>
              </w:rPr>
              <w:t>P</w:t>
            </w:r>
          </w:p>
        </w:tc>
      </w:tr>
      <w:tr w:rsidR="00652898" w:rsidRPr="00EA4042" w14:paraId="08524BA1" w14:textId="77777777" w:rsidTr="00892A15">
        <w:tc>
          <w:tcPr>
            <w:tcW w:w="846" w:type="dxa"/>
          </w:tcPr>
          <w:p w14:paraId="75B0A807" w14:textId="77777777" w:rsidR="00652898" w:rsidRPr="00EA4042" w:rsidRDefault="00652898" w:rsidP="00652898">
            <w:pPr>
              <w:widowControl w:val="0"/>
              <w:autoSpaceDE w:val="0"/>
              <w:autoSpaceDN w:val="0"/>
              <w:adjustRightInd w:val="0"/>
              <w:spacing w:line="240" w:lineRule="auto"/>
              <w:ind w:left="0"/>
              <w:jc w:val="left"/>
              <w:rPr>
                <w:lang w:val="id-ID"/>
              </w:rPr>
            </w:pPr>
            <w:r w:rsidRPr="00EA4042">
              <w:rPr>
                <w:lang w:val="id-ID"/>
              </w:rPr>
              <w:t>2.</w:t>
            </w:r>
          </w:p>
        </w:tc>
        <w:tc>
          <w:tcPr>
            <w:tcW w:w="4438" w:type="dxa"/>
          </w:tcPr>
          <w:p w14:paraId="152B11FA" w14:textId="14060BE0" w:rsidR="00652898" w:rsidRPr="00EA4042" w:rsidRDefault="00652898" w:rsidP="00652898">
            <w:pPr>
              <w:widowControl w:val="0"/>
              <w:autoSpaceDE w:val="0"/>
              <w:autoSpaceDN w:val="0"/>
              <w:adjustRightInd w:val="0"/>
              <w:spacing w:line="240" w:lineRule="auto"/>
              <w:ind w:left="0"/>
              <w:jc w:val="left"/>
              <w:rPr>
                <w:lang w:val="id-ID"/>
              </w:rPr>
            </w:pPr>
            <w:r>
              <w:t>FAA</w:t>
            </w:r>
          </w:p>
        </w:tc>
        <w:tc>
          <w:tcPr>
            <w:tcW w:w="2643" w:type="dxa"/>
          </w:tcPr>
          <w:p w14:paraId="305D59FF" w14:textId="77777777" w:rsidR="00652898" w:rsidRPr="00EA4042" w:rsidRDefault="00652898" w:rsidP="00652898">
            <w:pPr>
              <w:widowControl w:val="0"/>
              <w:autoSpaceDE w:val="0"/>
              <w:autoSpaceDN w:val="0"/>
              <w:adjustRightInd w:val="0"/>
              <w:spacing w:line="240" w:lineRule="auto"/>
              <w:ind w:left="0"/>
              <w:jc w:val="left"/>
              <w:rPr>
                <w:lang w:val="id-ID"/>
              </w:rPr>
            </w:pPr>
            <w:r w:rsidRPr="00EA4042">
              <w:rPr>
                <w:lang w:val="id-ID"/>
              </w:rPr>
              <w:t>P</w:t>
            </w:r>
          </w:p>
        </w:tc>
      </w:tr>
      <w:tr w:rsidR="00652898" w:rsidRPr="00EA4042" w14:paraId="7FEAFEFE" w14:textId="77777777" w:rsidTr="00892A15">
        <w:tc>
          <w:tcPr>
            <w:tcW w:w="846" w:type="dxa"/>
          </w:tcPr>
          <w:p w14:paraId="582C179C" w14:textId="77777777" w:rsidR="00652898" w:rsidRPr="00EA4042" w:rsidRDefault="00652898" w:rsidP="00652898">
            <w:pPr>
              <w:widowControl w:val="0"/>
              <w:autoSpaceDE w:val="0"/>
              <w:autoSpaceDN w:val="0"/>
              <w:adjustRightInd w:val="0"/>
              <w:spacing w:line="240" w:lineRule="auto"/>
              <w:ind w:left="0"/>
              <w:jc w:val="left"/>
              <w:rPr>
                <w:lang w:val="id-ID"/>
              </w:rPr>
            </w:pPr>
            <w:r w:rsidRPr="00EA4042">
              <w:rPr>
                <w:lang w:val="id-ID"/>
              </w:rPr>
              <w:t>3.</w:t>
            </w:r>
          </w:p>
        </w:tc>
        <w:tc>
          <w:tcPr>
            <w:tcW w:w="4438" w:type="dxa"/>
          </w:tcPr>
          <w:p w14:paraId="2E929763" w14:textId="3E8161E4" w:rsidR="00652898" w:rsidRPr="00EA4042" w:rsidRDefault="00652898" w:rsidP="00652898">
            <w:pPr>
              <w:widowControl w:val="0"/>
              <w:autoSpaceDE w:val="0"/>
              <w:autoSpaceDN w:val="0"/>
              <w:adjustRightInd w:val="0"/>
              <w:spacing w:line="240" w:lineRule="auto"/>
              <w:ind w:left="0"/>
              <w:jc w:val="left"/>
              <w:rPr>
                <w:lang w:val="id-ID"/>
              </w:rPr>
            </w:pPr>
            <w:r>
              <w:t>MRF</w:t>
            </w:r>
          </w:p>
        </w:tc>
        <w:tc>
          <w:tcPr>
            <w:tcW w:w="2643" w:type="dxa"/>
          </w:tcPr>
          <w:p w14:paraId="48C67107" w14:textId="77777777" w:rsidR="00652898" w:rsidRPr="00EA4042" w:rsidRDefault="00652898" w:rsidP="00652898">
            <w:pPr>
              <w:widowControl w:val="0"/>
              <w:autoSpaceDE w:val="0"/>
              <w:autoSpaceDN w:val="0"/>
              <w:adjustRightInd w:val="0"/>
              <w:spacing w:line="240" w:lineRule="auto"/>
              <w:ind w:left="0"/>
              <w:jc w:val="left"/>
              <w:rPr>
                <w:lang w:val="id-ID"/>
              </w:rPr>
            </w:pPr>
            <w:r w:rsidRPr="00EA4042">
              <w:rPr>
                <w:lang w:val="id-ID"/>
              </w:rPr>
              <w:t>L</w:t>
            </w:r>
          </w:p>
        </w:tc>
      </w:tr>
      <w:tr w:rsidR="00652898" w:rsidRPr="00EA4042" w14:paraId="55FD1FBC" w14:textId="77777777" w:rsidTr="00892A15">
        <w:tc>
          <w:tcPr>
            <w:tcW w:w="846" w:type="dxa"/>
          </w:tcPr>
          <w:p w14:paraId="7545543A" w14:textId="77777777" w:rsidR="00652898" w:rsidRPr="00EA4042" w:rsidRDefault="00652898" w:rsidP="00652898">
            <w:pPr>
              <w:widowControl w:val="0"/>
              <w:autoSpaceDE w:val="0"/>
              <w:autoSpaceDN w:val="0"/>
              <w:adjustRightInd w:val="0"/>
              <w:spacing w:line="240" w:lineRule="auto"/>
              <w:ind w:left="0"/>
              <w:jc w:val="left"/>
              <w:rPr>
                <w:lang w:val="id-ID"/>
              </w:rPr>
            </w:pPr>
            <w:r w:rsidRPr="00EA4042">
              <w:rPr>
                <w:lang w:val="id-ID"/>
              </w:rPr>
              <w:t>4.</w:t>
            </w:r>
          </w:p>
        </w:tc>
        <w:tc>
          <w:tcPr>
            <w:tcW w:w="4438" w:type="dxa"/>
          </w:tcPr>
          <w:p w14:paraId="7FBD1BF1" w14:textId="6D586B0A" w:rsidR="00652898" w:rsidRPr="00EA4042" w:rsidRDefault="00652898" w:rsidP="00652898">
            <w:pPr>
              <w:widowControl w:val="0"/>
              <w:autoSpaceDE w:val="0"/>
              <w:autoSpaceDN w:val="0"/>
              <w:adjustRightInd w:val="0"/>
              <w:spacing w:line="240" w:lineRule="auto"/>
              <w:ind w:left="0"/>
              <w:jc w:val="left"/>
              <w:rPr>
                <w:lang w:val="id-ID"/>
              </w:rPr>
            </w:pPr>
            <w:r>
              <w:t>MHA</w:t>
            </w:r>
          </w:p>
        </w:tc>
        <w:tc>
          <w:tcPr>
            <w:tcW w:w="2643" w:type="dxa"/>
          </w:tcPr>
          <w:p w14:paraId="14E5FBE4" w14:textId="77777777" w:rsidR="00652898" w:rsidRPr="00EA4042" w:rsidRDefault="00652898" w:rsidP="00652898">
            <w:pPr>
              <w:widowControl w:val="0"/>
              <w:autoSpaceDE w:val="0"/>
              <w:autoSpaceDN w:val="0"/>
              <w:adjustRightInd w:val="0"/>
              <w:spacing w:line="240" w:lineRule="auto"/>
              <w:ind w:left="0"/>
              <w:jc w:val="left"/>
              <w:rPr>
                <w:lang w:val="id-ID"/>
              </w:rPr>
            </w:pPr>
            <w:r w:rsidRPr="00EA4042">
              <w:rPr>
                <w:lang w:val="id-ID"/>
              </w:rPr>
              <w:t>L</w:t>
            </w:r>
          </w:p>
        </w:tc>
      </w:tr>
      <w:tr w:rsidR="00652898" w:rsidRPr="00EA4042" w14:paraId="23958227" w14:textId="77777777" w:rsidTr="00892A15">
        <w:tc>
          <w:tcPr>
            <w:tcW w:w="846" w:type="dxa"/>
          </w:tcPr>
          <w:p w14:paraId="6AB75B31" w14:textId="77777777" w:rsidR="00652898" w:rsidRPr="00EA4042" w:rsidRDefault="00652898" w:rsidP="00652898">
            <w:pPr>
              <w:widowControl w:val="0"/>
              <w:autoSpaceDE w:val="0"/>
              <w:autoSpaceDN w:val="0"/>
              <w:adjustRightInd w:val="0"/>
              <w:spacing w:line="240" w:lineRule="auto"/>
              <w:ind w:left="0"/>
              <w:jc w:val="left"/>
              <w:rPr>
                <w:lang w:val="id-ID"/>
              </w:rPr>
            </w:pPr>
            <w:r w:rsidRPr="00EA4042">
              <w:rPr>
                <w:lang w:val="id-ID"/>
              </w:rPr>
              <w:t>5.</w:t>
            </w:r>
          </w:p>
        </w:tc>
        <w:tc>
          <w:tcPr>
            <w:tcW w:w="4438" w:type="dxa"/>
          </w:tcPr>
          <w:p w14:paraId="17325639" w14:textId="0BFB31F9" w:rsidR="00652898" w:rsidRPr="00EA4042" w:rsidRDefault="00652898" w:rsidP="00652898">
            <w:pPr>
              <w:widowControl w:val="0"/>
              <w:autoSpaceDE w:val="0"/>
              <w:autoSpaceDN w:val="0"/>
              <w:adjustRightInd w:val="0"/>
              <w:spacing w:line="240" w:lineRule="auto"/>
              <w:ind w:left="0"/>
              <w:jc w:val="left"/>
              <w:rPr>
                <w:lang w:val="id-ID"/>
              </w:rPr>
            </w:pPr>
            <w:r>
              <w:t>BNA</w:t>
            </w:r>
          </w:p>
        </w:tc>
        <w:tc>
          <w:tcPr>
            <w:tcW w:w="2643" w:type="dxa"/>
          </w:tcPr>
          <w:p w14:paraId="01228002" w14:textId="77777777" w:rsidR="00652898" w:rsidRPr="00EA4042" w:rsidRDefault="00652898" w:rsidP="00652898">
            <w:pPr>
              <w:widowControl w:val="0"/>
              <w:autoSpaceDE w:val="0"/>
              <w:autoSpaceDN w:val="0"/>
              <w:adjustRightInd w:val="0"/>
              <w:spacing w:line="240" w:lineRule="auto"/>
              <w:ind w:left="0"/>
              <w:jc w:val="left"/>
              <w:rPr>
                <w:lang w:val="id-ID"/>
              </w:rPr>
            </w:pPr>
            <w:r w:rsidRPr="00EA4042">
              <w:rPr>
                <w:lang w:val="id-ID"/>
              </w:rPr>
              <w:t>L</w:t>
            </w:r>
          </w:p>
        </w:tc>
      </w:tr>
      <w:tr w:rsidR="00652898" w:rsidRPr="00EA4042" w14:paraId="3BE3F509" w14:textId="77777777" w:rsidTr="00652898">
        <w:tc>
          <w:tcPr>
            <w:tcW w:w="846" w:type="dxa"/>
          </w:tcPr>
          <w:p w14:paraId="3C09ECC9" w14:textId="294AD98E" w:rsidR="00652898" w:rsidRPr="00EA4042" w:rsidRDefault="00652898" w:rsidP="00652898">
            <w:pPr>
              <w:widowControl w:val="0"/>
              <w:autoSpaceDE w:val="0"/>
              <w:autoSpaceDN w:val="0"/>
              <w:adjustRightInd w:val="0"/>
              <w:spacing w:line="240" w:lineRule="auto"/>
              <w:ind w:left="0"/>
              <w:jc w:val="left"/>
              <w:rPr>
                <w:lang w:val="id-ID"/>
              </w:rPr>
            </w:pPr>
            <w:r>
              <w:rPr>
                <w:lang w:val="en-US"/>
              </w:rPr>
              <w:t>6</w:t>
            </w:r>
            <w:r w:rsidRPr="00EA4042">
              <w:rPr>
                <w:lang w:val="id-ID"/>
              </w:rPr>
              <w:t>.</w:t>
            </w:r>
          </w:p>
        </w:tc>
        <w:tc>
          <w:tcPr>
            <w:tcW w:w="4438" w:type="dxa"/>
          </w:tcPr>
          <w:p w14:paraId="63CD9C94" w14:textId="55229C40" w:rsidR="00652898" w:rsidRPr="00EA4042" w:rsidRDefault="00652898" w:rsidP="00652898">
            <w:pPr>
              <w:widowControl w:val="0"/>
              <w:autoSpaceDE w:val="0"/>
              <w:autoSpaceDN w:val="0"/>
              <w:adjustRightInd w:val="0"/>
              <w:spacing w:line="240" w:lineRule="auto"/>
              <w:ind w:left="0"/>
              <w:jc w:val="left"/>
              <w:rPr>
                <w:lang w:val="id-ID"/>
              </w:rPr>
            </w:pPr>
            <w:r>
              <w:t>IZS</w:t>
            </w:r>
          </w:p>
        </w:tc>
        <w:tc>
          <w:tcPr>
            <w:tcW w:w="2643" w:type="dxa"/>
          </w:tcPr>
          <w:p w14:paraId="61FCD77E" w14:textId="42AE20A0" w:rsidR="00652898" w:rsidRPr="00652898" w:rsidRDefault="00652898" w:rsidP="00652898">
            <w:pPr>
              <w:widowControl w:val="0"/>
              <w:autoSpaceDE w:val="0"/>
              <w:autoSpaceDN w:val="0"/>
              <w:adjustRightInd w:val="0"/>
              <w:spacing w:line="240" w:lineRule="auto"/>
              <w:ind w:left="0"/>
              <w:jc w:val="left"/>
              <w:rPr>
                <w:lang w:val="en-US"/>
              </w:rPr>
            </w:pPr>
            <w:r>
              <w:rPr>
                <w:lang w:val="en-US"/>
              </w:rPr>
              <w:t>L</w:t>
            </w:r>
          </w:p>
        </w:tc>
      </w:tr>
      <w:tr w:rsidR="00652898" w:rsidRPr="00EA4042" w14:paraId="0DE53FB0" w14:textId="77777777" w:rsidTr="00652898">
        <w:tc>
          <w:tcPr>
            <w:tcW w:w="846" w:type="dxa"/>
          </w:tcPr>
          <w:p w14:paraId="333C2234" w14:textId="1C23481E" w:rsidR="00652898" w:rsidRPr="00EA4042" w:rsidRDefault="00652898" w:rsidP="00652898">
            <w:pPr>
              <w:widowControl w:val="0"/>
              <w:autoSpaceDE w:val="0"/>
              <w:autoSpaceDN w:val="0"/>
              <w:adjustRightInd w:val="0"/>
              <w:spacing w:line="240" w:lineRule="auto"/>
              <w:ind w:left="0"/>
              <w:jc w:val="left"/>
              <w:rPr>
                <w:lang w:val="id-ID"/>
              </w:rPr>
            </w:pPr>
            <w:r>
              <w:rPr>
                <w:lang w:val="en-US"/>
              </w:rPr>
              <w:t>7</w:t>
            </w:r>
            <w:r w:rsidRPr="00EA4042">
              <w:rPr>
                <w:lang w:val="id-ID"/>
              </w:rPr>
              <w:t>.</w:t>
            </w:r>
          </w:p>
        </w:tc>
        <w:tc>
          <w:tcPr>
            <w:tcW w:w="4438" w:type="dxa"/>
          </w:tcPr>
          <w:p w14:paraId="24F8E6C1" w14:textId="1346EB26" w:rsidR="00652898" w:rsidRPr="00EA4042" w:rsidRDefault="00652898" w:rsidP="00652898">
            <w:pPr>
              <w:widowControl w:val="0"/>
              <w:autoSpaceDE w:val="0"/>
              <w:autoSpaceDN w:val="0"/>
              <w:adjustRightInd w:val="0"/>
              <w:spacing w:line="240" w:lineRule="auto"/>
              <w:ind w:left="0"/>
              <w:jc w:val="left"/>
              <w:rPr>
                <w:lang w:val="id-ID"/>
              </w:rPr>
            </w:pPr>
            <w:r>
              <w:t>NR</w:t>
            </w:r>
          </w:p>
        </w:tc>
        <w:tc>
          <w:tcPr>
            <w:tcW w:w="2643" w:type="dxa"/>
          </w:tcPr>
          <w:p w14:paraId="7BB946FD" w14:textId="2C194BFD" w:rsidR="00652898" w:rsidRPr="00652898" w:rsidRDefault="00652898" w:rsidP="00652898">
            <w:pPr>
              <w:widowControl w:val="0"/>
              <w:autoSpaceDE w:val="0"/>
              <w:autoSpaceDN w:val="0"/>
              <w:adjustRightInd w:val="0"/>
              <w:spacing w:line="240" w:lineRule="auto"/>
              <w:ind w:left="0"/>
              <w:jc w:val="left"/>
              <w:rPr>
                <w:lang w:val="en-US"/>
              </w:rPr>
            </w:pPr>
            <w:r>
              <w:rPr>
                <w:lang w:val="en-US"/>
              </w:rPr>
              <w:t>L</w:t>
            </w:r>
          </w:p>
        </w:tc>
      </w:tr>
      <w:tr w:rsidR="00652898" w:rsidRPr="00EA4042" w14:paraId="1B9EF75C" w14:textId="77777777" w:rsidTr="00652898">
        <w:tc>
          <w:tcPr>
            <w:tcW w:w="846" w:type="dxa"/>
          </w:tcPr>
          <w:p w14:paraId="2EC90C72" w14:textId="4E6C63F9" w:rsidR="00652898" w:rsidRPr="00EA4042" w:rsidRDefault="00652898" w:rsidP="00652898">
            <w:pPr>
              <w:widowControl w:val="0"/>
              <w:autoSpaceDE w:val="0"/>
              <w:autoSpaceDN w:val="0"/>
              <w:adjustRightInd w:val="0"/>
              <w:spacing w:line="240" w:lineRule="auto"/>
              <w:ind w:left="0"/>
              <w:jc w:val="left"/>
              <w:rPr>
                <w:lang w:val="id-ID"/>
              </w:rPr>
            </w:pPr>
            <w:r>
              <w:rPr>
                <w:lang w:val="id-ID"/>
              </w:rPr>
              <w:t>8</w:t>
            </w:r>
            <w:r w:rsidRPr="00EA4042">
              <w:rPr>
                <w:lang w:val="id-ID"/>
              </w:rPr>
              <w:t>.</w:t>
            </w:r>
          </w:p>
        </w:tc>
        <w:tc>
          <w:tcPr>
            <w:tcW w:w="4438" w:type="dxa"/>
          </w:tcPr>
          <w:p w14:paraId="71EF2C28" w14:textId="7E0BDA2C" w:rsidR="00652898" w:rsidRPr="00EA4042" w:rsidRDefault="00652898" w:rsidP="00652898">
            <w:pPr>
              <w:widowControl w:val="0"/>
              <w:autoSpaceDE w:val="0"/>
              <w:autoSpaceDN w:val="0"/>
              <w:adjustRightInd w:val="0"/>
              <w:spacing w:line="240" w:lineRule="auto"/>
              <w:ind w:left="0"/>
              <w:jc w:val="left"/>
              <w:rPr>
                <w:lang w:val="id-ID"/>
              </w:rPr>
            </w:pPr>
            <w:r>
              <w:t>AAN</w:t>
            </w:r>
          </w:p>
        </w:tc>
        <w:tc>
          <w:tcPr>
            <w:tcW w:w="2643" w:type="dxa"/>
          </w:tcPr>
          <w:p w14:paraId="7F7DE3F4" w14:textId="75CB14C7" w:rsidR="00652898" w:rsidRPr="00652898" w:rsidRDefault="00652898" w:rsidP="00652898">
            <w:pPr>
              <w:widowControl w:val="0"/>
              <w:autoSpaceDE w:val="0"/>
              <w:autoSpaceDN w:val="0"/>
              <w:adjustRightInd w:val="0"/>
              <w:spacing w:line="240" w:lineRule="auto"/>
              <w:ind w:left="0"/>
              <w:jc w:val="left"/>
              <w:rPr>
                <w:lang w:val="en-US"/>
              </w:rPr>
            </w:pPr>
            <w:r>
              <w:rPr>
                <w:lang w:val="en-US"/>
              </w:rPr>
              <w:t>P</w:t>
            </w:r>
          </w:p>
        </w:tc>
      </w:tr>
      <w:tr w:rsidR="00652898" w:rsidRPr="00EA4042" w14:paraId="2164D911" w14:textId="77777777" w:rsidTr="00652898">
        <w:tc>
          <w:tcPr>
            <w:tcW w:w="846" w:type="dxa"/>
          </w:tcPr>
          <w:p w14:paraId="3C8457AB" w14:textId="645F2B09" w:rsidR="00652898" w:rsidRPr="00EA4042" w:rsidRDefault="00652898" w:rsidP="00652898">
            <w:pPr>
              <w:widowControl w:val="0"/>
              <w:autoSpaceDE w:val="0"/>
              <w:autoSpaceDN w:val="0"/>
              <w:adjustRightInd w:val="0"/>
              <w:spacing w:line="240" w:lineRule="auto"/>
              <w:ind w:left="0"/>
              <w:jc w:val="left"/>
              <w:rPr>
                <w:lang w:val="id-ID"/>
              </w:rPr>
            </w:pPr>
            <w:r>
              <w:rPr>
                <w:lang w:val="en-US"/>
              </w:rPr>
              <w:t>9</w:t>
            </w:r>
            <w:r w:rsidRPr="00EA4042">
              <w:rPr>
                <w:lang w:val="id-ID"/>
              </w:rPr>
              <w:t>.</w:t>
            </w:r>
          </w:p>
        </w:tc>
        <w:tc>
          <w:tcPr>
            <w:tcW w:w="4438" w:type="dxa"/>
          </w:tcPr>
          <w:p w14:paraId="3C240D65" w14:textId="349B40DC" w:rsidR="00652898" w:rsidRPr="00EA4042" w:rsidRDefault="00652898" w:rsidP="00652898">
            <w:pPr>
              <w:widowControl w:val="0"/>
              <w:autoSpaceDE w:val="0"/>
              <w:autoSpaceDN w:val="0"/>
              <w:adjustRightInd w:val="0"/>
              <w:spacing w:line="240" w:lineRule="auto"/>
              <w:ind w:left="0"/>
              <w:jc w:val="left"/>
              <w:rPr>
                <w:lang w:val="id-ID"/>
              </w:rPr>
            </w:pPr>
            <w:r>
              <w:t>KM</w:t>
            </w:r>
          </w:p>
        </w:tc>
        <w:tc>
          <w:tcPr>
            <w:tcW w:w="2643" w:type="dxa"/>
          </w:tcPr>
          <w:p w14:paraId="4E22A01A" w14:textId="0E6D99BD" w:rsidR="00652898" w:rsidRPr="00652898" w:rsidRDefault="00652898" w:rsidP="00652898">
            <w:pPr>
              <w:widowControl w:val="0"/>
              <w:autoSpaceDE w:val="0"/>
              <w:autoSpaceDN w:val="0"/>
              <w:adjustRightInd w:val="0"/>
              <w:spacing w:line="240" w:lineRule="auto"/>
              <w:ind w:left="0"/>
              <w:jc w:val="left"/>
              <w:rPr>
                <w:lang w:val="en-US"/>
              </w:rPr>
            </w:pPr>
            <w:r>
              <w:rPr>
                <w:lang w:val="en-US"/>
              </w:rPr>
              <w:t>P</w:t>
            </w:r>
          </w:p>
        </w:tc>
      </w:tr>
      <w:tr w:rsidR="00652898" w:rsidRPr="00EA4042" w14:paraId="38FF24AB" w14:textId="77777777" w:rsidTr="00652898">
        <w:tc>
          <w:tcPr>
            <w:tcW w:w="846" w:type="dxa"/>
          </w:tcPr>
          <w:p w14:paraId="34E82FED" w14:textId="03082E6A" w:rsidR="00652898" w:rsidRPr="00EA4042" w:rsidRDefault="00652898" w:rsidP="00652898">
            <w:pPr>
              <w:widowControl w:val="0"/>
              <w:autoSpaceDE w:val="0"/>
              <w:autoSpaceDN w:val="0"/>
              <w:adjustRightInd w:val="0"/>
              <w:spacing w:line="240" w:lineRule="auto"/>
              <w:ind w:left="0"/>
              <w:jc w:val="left"/>
              <w:rPr>
                <w:lang w:val="id-ID"/>
              </w:rPr>
            </w:pPr>
            <w:r>
              <w:rPr>
                <w:lang w:val="en-US"/>
              </w:rPr>
              <w:t>10</w:t>
            </w:r>
            <w:r w:rsidRPr="00EA4042">
              <w:rPr>
                <w:lang w:val="id-ID"/>
              </w:rPr>
              <w:t>.</w:t>
            </w:r>
          </w:p>
        </w:tc>
        <w:tc>
          <w:tcPr>
            <w:tcW w:w="4438" w:type="dxa"/>
          </w:tcPr>
          <w:p w14:paraId="4A836D44" w14:textId="74E30D09" w:rsidR="00652898" w:rsidRPr="00EA4042" w:rsidRDefault="00652898" w:rsidP="00652898">
            <w:pPr>
              <w:widowControl w:val="0"/>
              <w:autoSpaceDE w:val="0"/>
              <w:autoSpaceDN w:val="0"/>
              <w:adjustRightInd w:val="0"/>
              <w:spacing w:line="240" w:lineRule="auto"/>
              <w:ind w:left="0"/>
              <w:jc w:val="left"/>
              <w:rPr>
                <w:lang w:val="id-ID"/>
              </w:rPr>
            </w:pPr>
            <w:r>
              <w:t>AYY</w:t>
            </w:r>
          </w:p>
        </w:tc>
        <w:tc>
          <w:tcPr>
            <w:tcW w:w="2643" w:type="dxa"/>
          </w:tcPr>
          <w:p w14:paraId="2F039F33" w14:textId="26504CFC" w:rsidR="00652898" w:rsidRPr="00652898" w:rsidRDefault="00652898" w:rsidP="00652898">
            <w:pPr>
              <w:widowControl w:val="0"/>
              <w:autoSpaceDE w:val="0"/>
              <w:autoSpaceDN w:val="0"/>
              <w:adjustRightInd w:val="0"/>
              <w:spacing w:line="240" w:lineRule="auto"/>
              <w:ind w:left="0"/>
              <w:jc w:val="left"/>
              <w:rPr>
                <w:lang w:val="en-US"/>
              </w:rPr>
            </w:pPr>
            <w:r>
              <w:rPr>
                <w:lang w:val="en-US"/>
              </w:rPr>
              <w:t>P</w:t>
            </w:r>
          </w:p>
        </w:tc>
      </w:tr>
    </w:tbl>
    <w:p w14:paraId="64F9D23D" w14:textId="77777777" w:rsidR="0094689C" w:rsidRDefault="0094689C" w:rsidP="00203353">
      <w:pPr>
        <w:pStyle w:val="Caption"/>
        <w:ind w:left="0"/>
        <w:jc w:val="both"/>
      </w:pPr>
    </w:p>
    <w:p w14:paraId="1C32F692" w14:textId="77777777" w:rsidR="0094689C" w:rsidRDefault="0094689C" w:rsidP="00203353">
      <w:pPr>
        <w:pStyle w:val="Caption"/>
        <w:ind w:left="0"/>
        <w:jc w:val="both"/>
      </w:pPr>
    </w:p>
    <w:p w14:paraId="68A52877" w14:textId="77777777" w:rsidR="0094689C" w:rsidRDefault="0094689C" w:rsidP="00203353">
      <w:pPr>
        <w:pStyle w:val="Caption"/>
        <w:ind w:left="0"/>
        <w:jc w:val="both"/>
      </w:pPr>
    </w:p>
    <w:p w14:paraId="75DBE2C2" w14:textId="77777777" w:rsidR="0094689C" w:rsidRDefault="0094689C" w:rsidP="00203353">
      <w:pPr>
        <w:pStyle w:val="Caption"/>
        <w:ind w:left="0"/>
        <w:jc w:val="both"/>
      </w:pPr>
    </w:p>
    <w:p w14:paraId="31E54BA3" w14:textId="77777777" w:rsidR="0094689C" w:rsidRDefault="0094689C" w:rsidP="00203353">
      <w:pPr>
        <w:pStyle w:val="Caption"/>
        <w:ind w:left="0"/>
        <w:jc w:val="both"/>
      </w:pPr>
    </w:p>
    <w:p w14:paraId="685A11F9" w14:textId="77777777" w:rsidR="0094689C" w:rsidRDefault="0094689C" w:rsidP="00203353">
      <w:pPr>
        <w:pStyle w:val="Caption"/>
        <w:ind w:left="0"/>
        <w:jc w:val="both"/>
      </w:pPr>
    </w:p>
    <w:p w14:paraId="1032B256" w14:textId="77777777" w:rsidR="0094689C" w:rsidRDefault="0094689C" w:rsidP="00203353">
      <w:pPr>
        <w:pStyle w:val="Caption"/>
        <w:ind w:left="0"/>
        <w:jc w:val="both"/>
      </w:pPr>
    </w:p>
    <w:p w14:paraId="36006136" w14:textId="77777777" w:rsidR="0094689C" w:rsidRDefault="0094689C" w:rsidP="00203353">
      <w:pPr>
        <w:pStyle w:val="Caption"/>
        <w:ind w:left="0"/>
        <w:jc w:val="both"/>
      </w:pPr>
    </w:p>
    <w:p w14:paraId="23C99BFB" w14:textId="77777777" w:rsidR="0094689C" w:rsidRDefault="0094689C" w:rsidP="00203353">
      <w:pPr>
        <w:pStyle w:val="Caption"/>
        <w:ind w:left="0"/>
        <w:jc w:val="both"/>
      </w:pPr>
    </w:p>
    <w:p w14:paraId="1D9A5D40" w14:textId="77777777" w:rsidR="002A7A9F" w:rsidRPr="002A7A9F" w:rsidRDefault="002A7A9F" w:rsidP="002A7A9F"/>
    <w:p w14:paraId="09E7497E" w14:textId="77777777" w:rsidR="0094689C" w:rsidRDefault="0094689C" w:rsidP="00203353">
      <w:pPr>
        <w:pStyle w:val="Caption"/>
        <w:ind w:left="0"/>
        <w:jc w:val="both"/>
      </w:pPr>
    </w:p>
    <w:p w14:paraId="68BFB70D" w14:textId="0647A395" w:rsidR="00264E4A" w:rsidRPr="00EA4042" w:rsidRDefault="00203353" w:rsidP="00203353">
      <w:pPr>
        <w:pStyle w:val="Caption"/>
        <w:ind w:left="0"/>
        <w:jc w:val="both"/>
        <w:rPr>
          <w:b w:val="0"/>
          <w:bCs/>
          <w:lang w:val="id-ID"/>
        </w:rPr>
      </w:pPr>
      <w:r>
        <w:t xml:space="preserve">Lampiran </w:t>
      </w:r>
      <w:r w:rsidR="00D93C7B">
        <w:fldChar w:fldCharType="begin"/>
      </w:r>
      <w:r w:rsidR="00D93C7B">
        <w:instrText xml:space="preserve"> SEQ Lampiran \* ARABIC </w:instrText>
      </w:r>
      <w:r w:rsidR="00D93C7B">
        <w:fldChar w:fldCharType="separate"/>
      </w:r>
      <w:r w:rsidR="00AD35EF">
        <w:rPr>
          <w:noProof/>
        </w:rPr>
        <w:t>2</w:t>
      </w:r>
      <w:r w:rsidR="00D93C7B">
        <w:rPr>
          <w:noProof/>
        </w:rPr>
        <w:fldChar w:fldCharType="end"/>
      </w:r>
      <w:r>
        <w:t xml:space="preserve">. </w:t>
      </w:r>
      <w:r w:rsidR="00264E4A" w:rsidRPr="00EA4042">
        <w:rPr>
          <w:bCs/>
          <w:lang w:val="id-ID"/>
        </w:rPr>
        <w:t>Instrumen observasi awal</w:t>
      </w:r>
      <w:bookmarkEnd w:id="12"/>
      <w:bookmarkEnd w:id="13"/>
    </w:p>
    <w:p w14:paraId="3FAA2F37" w14:textId="4678CBAD" w:rsidR="00231B29" w:rsidRDefault="00203353" w:rsidP="00203353">
      <w:pPr>
        <w:pStyle w:val="Caption"/>
        <w:ind w:left="0"/>
        <w:jc w:val="both"/>
        <w:rPr>
          <w:bCs/>
          <w:lang w:val="id-ID"/>
        </w:rPr>
      </w:pPr>
      <w:r>
        <w:t>Lampiran 2.</w:t>
      </w:r>
      <w:fldSimple w:instr=" SEQ Lampiran_2. \* ARABIC ">
        <w:r w:rsidR="00B021B1">
          <w:rPr>
            <w:noProof/>
          </w:rPr>
          <w:t>1</w:t>
        </w:r>
      </w:fldSimple>
      <w:r>
        <w:t xml:space="preserve"> </w:t>
      </w:r>
      <w:bookmarkStart w:id="14" w:name="_Toc155149297"/>
      <w:r w:rsidR="00231B29" w:rsidRPr="00EA4042">
        <w:rPr>
          <w:bCs/>
          <w:lang w:val="id-ID"/>
        </w:rPr>
        <w:t xml:space="preserve">Angket kebutuhan </w:t>
      </w:r>
      <w:r w:rsidR="0047704B" w:rsidRPr="00EA4042">
        <w:rPr>
          <w:bCs/>
          <w:lang w:val="id-ID"/>
        </w:rPr>
        <w:t>peserta didik</w:t>
      </w:r>
      <w:bookmarkEnd w:id="14"/>
    </w:p>
    <w:p w14:paraId="22DD7732" w14:textId="78D70A9D" w:rsidR="005A0180" w:rsidRPr="005A0180" w:rsidRDefault="005A0180" w:rsidP="005A0180">
      <w:pPr>
        <w:ind w:left="0"/>
        <w:jc w:val="left"/>
        <w:rPr>
          <w:lang w:val="id-ID"/>
        </w:rPr>
      </w:pPr>
      <w:r>
        <w:rPr>
          <w:noProof/>
          <w:lang w:val="id-ID" w:eastAsia="id-ID"/>
        </w:rPr>
        <w:lastRenderedPageBreak/>
        <w:drawing>
          <wp:inline distT="0" distB="0" distL="0" distR="0" wp14:anchorId="6CBF2A49" wp14:editId="53378874">
            <wp:extent cx="5046453" cy="6546407"/>
            <wp:effectExtent l="0" t="0" r="1905" b="0"/>
            <wp:docPr id="10292440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244041" name="Picture 1029244041"/>
                    <pic:cNvPicPr/>
                  </pic:nvPicPr>
                  <pic:blipFill rotWithShape="1">
                    <a:blip r:embed="rId9">
                      <a:extLst>
                        <a:ext uri="{28A0092B-C50C-407E-A947-70E740481C1C}">
                          <a14:useLocalDpi xmlns:a14="http://schemas.microsoft.com/office/drawing/2010/main" val="0"/>
                        </a:ext>
                      </a:extLst>
                    </a:blip>
                    <a:srcRect l="18486" t="9320" r="13556" b="28339"/>
                    <a:stretch/>
                  </pic:blipFill>
                  <pic:spPr bwMode="auto">
                    <a:xfrm>
                      <a:off x="0" y="0"/>
                      <a:ext cx="5054575" cy="6556943"/>
                    </a:xfrm>
                    <a:prstGeom prst="rect">
                      <a:avLst/>
                    </a:prstGeom>
                    <a:ln>
                      <a:noFill/>
                    </a:ln>
                    <a:extLst>
                      <a:ext uri="{53640926-AAD7-44D8-BBD7-CCE9431645EC}">
                        <a14:shadowObscured xmlns:a14="http://schemas.microsoft.com/office/drawing/2010/main"/>
                      </a:ext>
                    </a:extLst>
                  </pic:spPr>
                </pic:pic>
              </a:graphicData>
            </a:graphic>
          </wp:inline>
        </w:drawing>
      </w:r>
    </w:p>
    <w:p w14:paraId="5EDC3D46" w14:textId="68126943" w:rsidR="006B31EC" w:rsidRPr="00EA4042" w:rsidRDefault="00521BC7" w:rsidP="00231B29">
      <w:pPr>
        <w:widowControl w:val="0"/>
        <w:autoSpaceDE w:val="0"/>
        <w:autoSpaceDN w:val="0"/>
        <w:adjustRightInd w:val="0"/>
        <w:spacing w:line="480" w:lineRule="auto"/>
        <w:ind w:left="0"/>
        <w:jc w:val="both"/>
        <w:rPr>
          <w:b/>
          <w:bCs/>
          <w:lang w:val="id-ID"/>
        </w:rPr>
      </w:pPr>
      <w:r>
        <w:rPr>
          <w:b/>
          <w:bCs/>
          <w:noProof/>
          <w:lang w:val="id-ID" w:eastAsia="id-ID"/>
        </w:rPr>
        <w:lastRenderedPageBreak/>
        <w:drawing>
          <wp:inline distT="0" distB="0" distL="0" distR="0" wp14:anchorId="255D2E32" wp14:editId="1D0A637D">
            <wp:extent cx="5158597" cy="7915661"/>
            <wp:effectExtent l="0" t="0" r="4445" b="0"/>
            <wp:docPr id="4556883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688322" name="Picture 455688322"/>
                    <pic:cNvPicPr/>
                  </pic:nvPicPr>
                  <pic:blipFill rotWithShape="1">
                    <a:blip r:embed="rId10">
                      <a:extLst>
                        <a:ext uri="{28A0092B-C50C-407E-A947-70E740481C1C}">
                          <a14:useLocalDpi xmlns:a14="http://schemas.microsoft.com/office/drawing/2010/main" val="0"/>
                        </a:ext>
                      </a:extLst>
                    </a:blip>
                    <a:srcRect l="17972" t="12466" r="11848" b="11382"/>
                    <a:stretch/>
                  </pic:blipFill>
                  <pic:spPr bwMode="auto">
                    <a:xfrm>
                      <a:off x="0" y="0"/>
                      <a:ext cx="5167574" cy="7929436"/>
                    </a:xfrm>
                    <a:prstGeom prst="rect">
                      <a:avLst/>
                    </a:prstGeom>
                    <a:ln>
                      <a:noFill/>
                    </a:ln>
                    <a:extLst>
                      <a:ext uri="{53640926-AAD7-44D8-BBD7-CCE9431645EC}">
                        <a14:shadowObscured xmlns:a14="http://schemas.microsoft.com/office/drawing/2010/main"/>
                      </a:ext>
                    </a:extLst>
                  </pic:spPr>
                </pic:pic>
              </a:graphicData>
            </a:graphic>
          </wp:inline>
        </w:drawing>
      </w:r>
    </w:p>
    <w:p w14:paraId="4839A3DB" w14:textId="16C0167A" w:rsidR="006B31EC" w:rsidRPr="00EA4042" w:rsidRDefault="00521BC7" w:rsidP="00231B29">
      <w:pPr>
        <w:widowControl w:val="0"/>
        <w:autoSpaceDE w:val="0"/>
        <w:autoSpaceDN w:val="0"/>
        <w:adjustRightInd w:val="0"/>
        <w:spacing w:line="480" w:lineRule="auto"/>
        <w:ind w:left="0"/>
        <w:jc w:val="both"/>
        <w:rPr>
          <w:b/>
          <w:bCs/>
          <w:lang w:val="id-ID"/>
        </w:rPr>
      </w:pPr>
      <w:r>
        <w:rPr>
          <w:b/>
          <w:bCs/>
          <w:noProof/>
          <w:lang w:val="id-ID" w:eastAsia="id-ID"/>
        </w:rPr>
        <w:lastRenderedPageBreak/>
        <w:drawing>
          <wp:inline distT="0" distB="0" distL="0" distR="0" wp14:anchorId="622AFE97" wp14:editId="21FD7851">
            <wp:extent cx="5089585" cy="4778488"/>
            <wp:effectExtent l="0" t="0" r="0" b="0"/>
            <wp:docPr id="185683008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830087" name="Picture 1856830087"/>
                    <pic:cNvPicPr/>
                  </pic:nvPicPr>
                  <pic:blipFill rotWithShape="1">
                    <a:blip r:embed="rId11">
                      <a:extLst>
                        <a:ext uri="{28A0092B-C50C-407E-A947-70E740481C1C}">
                          <a14:useLocalDpi xmlns:a14="http://schemas.microsoft.com/office/drawing/2010/main" val="0"/>
                        </a:ext>
                      </a:extLst>
                    </a:blip>
                    <a:srcRect l="17801" t="9198" r="12192" b="44322"/>
                    <a:stretch/>
                  </pic:blipFill>
                  <pic:spPr bwMode="auto">
                    <a:xfrm>
                      <a:off x="0" y="0"/>
                      <a:ext cx="5093815" cy="4782459"/>
                    </a:xfrm>
                    <a:prstGeom prst="rect">
                      <a:avLst/>
                    </a:prstGeom>
                    <a:ln>
                      <a:noFill/>
                    </a:ln>
                    <a:extLst>
                      <a:ext uri="{53640926-AAD7-44D8-BBD7-CCE9431645EC}">
                        <a14:shadowObscured xmlns:a14="http://schemas.microsoft.com/office/drawing/2010/main"/>
                      </a:ext>
                    </a:extLst>
                  </pic:spPr>
                </pic:pic>
              </a:graphicData>
            </a:graphic>
          </wp:inline>
        </w:drawing>
      </w:r>
    </w:p>
    <w:p w14:paraId="02CF715A" w14:textId="7A551A42" w:rsidR="0047704B" w:rsidRPr="00EA4042" w:rsidRDefault="0047704B" w:rsidP="00231B29">
      <w:pPr>
        <w:widowControl w:val="0"/>
        <w:autoSpaceDE w:val="0"/>
        <w:autoSpaceDN w:val="0"/>
        <w:adjustRightInd w:val="0"/>
        <w:spacing w:line="480" w:lineRule="auto"/>
        <w:ind w:left="0"/>
        <w:rPr>
          <w:b/>
          <w:bCs/>
          <w:lang w:val="id-ID"/>
        </w:rPr>
      </w:pPr>
    </w:p>
    <w:p w14:paraId="325EEB85" w14:textId="293863C0" w:rsidR="00231B29" w:rsidRPr="00EA4042" w:rsidRDefault="00231B29" w:rsidP="00231B29">
      <w:pPr>
        <w:widowControl w:val="0"/>
        <w:autoSpaceDE w:val="0"/>
        <w:autoSpaceDN w:val="0"/>
        <w:adjustRightInd w:val="0"/>
        <w:spacing w:line="480" w:lineRule="auto"/>
        <w:ind w:left="0"/>
        <w:rPr>
          <w:b/>
          <w:bCs/>
          <w:lang w:val="id-ID"/>
        </w:rPr>
      </w:pPr>
    </w:p>
    <w:p w14:paraId="7D36EA34" w14:textId="77777777" w:rsidR="00B10B73" w:rsidRPr="00EA4042" w:rsidRDefault="00B10B73" w:rsidP="00231B29">
      <w:pPr>
        <w:widowControl w:val="0"/>
        <w:autoSpaceDE w:val="0"/>
        <w:autoSpaceDN w:val="0"/>
        <w:adjustRightInd w:val="0"/>
        <w:spacing w:line="480" w:lineRule="auto"/>
        <w:ind w:left="0"/>
        <w:rPr>
          <w:b/>
          <w:bCs/>
          <w:lang w:val="id-ID"/>
        </w:rPr>
      </w:pPr>
    </w:p>
    <w:p w14:paraId="3F59B80C" w14:textId="77777777" w:rsidR="00B10B73" w:rsidRPr="00EA4042" w:rsidRDefault="00B10B73" w:rsidP="00231B29">
      <w:pPr>
        <w:widowControl w:val="0"/>
        <w:autoSpaceDE w:val="0"/>
        <w:autoSpaceDN w:val="0"/>
        <w:adjustRightInd w:val="0"/>
        <w:spacing w:line="480" w:lineRule="auto"/>
        <w:ind w:left="0"/>
        <w:rPr>
          <w:b/>
          <w:bCs/>
          <w:lang w:val="id-ID"/>
        </w:rPr>
      </w:pPr>
    </w:p>
    <w:p w14:paraId="5FDB2A9C" w14:textId="77777777" w:rsidR="00B10B73" w:rsidRPr="00EA4042" w:rsidRDefault="00B10B73" w:rsidP="00231B29">
      <w:pPr>
        <w:widowControl w:val="0"/>
        <w:autoSpaceDE w:val="0"/>
        <w:autoSpaceDN w:val="0"/>
        <w:adjustRightInd w:val="0"/>
        <w:spacing w:line="480" w:lineRule="auto"/>
        <w:ind w:left="0"/>
        <w:rPr>
          <w:b/>
          <w:bCs/>
          <w:lang w:val="id-ID"/>
        </w:rPr>
      </w:pPr>
    </w:p>
    <w:p w14:paraId="412EE5EA" w14:textId="77777777" w:rsidR="00B10B73" w:rsidRPr="00EA4042" w:rsidRDefault="00B10B73" w:rsidP="00231B29">
      <w:pPr>
        <w:widowControl w:val="0"/>
        <w:autoSpaceDE w:val="0"/>
        <w:autoSpaceDN w:val="0"/>
        <w:adjustRightInd w:val="0"/>
        <w:spacing w:line="480" w:lineRule="auto"/>
        <w:ind w:left="0"/>
        <w:rPr>
          <w:b/>
          <w:bCs/>
          <w:lang w:val="id-ID"/>
        </w:rPr>
      </w:pPr>
    </w:p>
    <w:p w14:paraId="3FD829A5" w14:textId="77777777" w:rsidR="00B10B73" w:rsidRPr="00EA4042" w:rsidRDefault="00B10B73" w:rsidP="00231B29">
      <w:pPr>
        <w:widowControl w:val="0"/>
        <w:autoSpaceDE w:val="0"/>
        <w:autoSpaceDN w:val="0"/>
        <w:adjustRightInd w:val="0"/>
        <w:spacing w:line="480" w:lineRule="auto"/>
        <w:ind w:left="0"/>
        <w:rPr>
          <w:b/>
          <w:bCs/>
          <w:lang w:val="id-ID"/>
        </w:rPr>
      </w:pPr>
    </w:p>
    <w:p w14:paraId="56534859" w14:textId="77777777" w:rsidR="00B10B73" w:rsidRPr="00EA4042" w:rsidRDefault="00B10B73" w:rsidP="00231B29">
      <w:pPr>
        <w:widowControl w:val="0"/>
        <w:autoSpaceDE w:val="0"/>
        <w:autoSpaceDN w:val="0"/>
        <w:adjustRightInd w:val="0"/>
        <w:spacing w:line="480" w:lineRule="auto"/>
        <w:ind w:left="0"/>
        <w:rPr>
          <w:b/>
          <w:bCs/>
          <w:lang w:val="id-ID"/>
        </w:rPr>
      </w:pPr>
    </w:p>
    <w:p w14:paraId="7EF53A8F" w14:textId="77777777" w:rsidR="00B10B73" w:rsidRPr="00EA4042" w:rsidRDefault="00B10B73" w:rsidP="00521BC7">
      <w:pPr>
        <w:widowControl w:val="0"/>
        <w:autoSpaceDE w:val="0"/>
        <w:autoSpaceDN w:val="0"/>
        <w:adjustRightInd w:val="0"/>
        <w:spacing w:line="480" w:lineRule="auto"/>
        <w:ind w:left="0"/>
        <w:jc w:val="both"/>
        <w:rPr>
          <w:b/>
          <w:bCs/>
          <w:lang w:val="id-ID"/>
        </w:rPr>
      </w:pPr>
    </w:p>
    <w:p w14:paraId="1EB09E8D" w14:textId="0A10AD26" w:rsidR="00B10B73" w:rsidRPr="00EA4042" w:rsidRDefault="00203353" w:rsidP="00203353">
      <w:pPr>
        <w:pStyle w:val="Caption"/>
        <w:ind w:left="0"/>
        <w:jc w:val="both"/>
        <w:rPr>
          <w:b w:val="0"/>
          <w:bCs/>
          <w:lang w:val="id-ID"/>
        </w:rPr>
      </w:pPr>
      <w:r>
        <w:lastRenderedPageBreak/>
        <w:t>Lampiran 2.</w:t>
      </w:r>
      <w:fldSimple w:instr=" SEQ Lampiran_2. \* ARABIC ">
        <w:r w:rsidR="00B021B1">
          <w:rPr>
            <w:noProof/>
          </w:rPr>
          <w:t>2</w:t>
        </w:r>
      </w:fldSimple>
      <w:r>
        <w:t xml:space="preserve"> </w:t>
      </w:r>
      <w:bookmarkStart w:id="15" w:name="_Toc155149298"/>
      <w:r w:rsidR="005D428B" w:rsidRPr="00EA4042">
        <w:rPr>
          <w:bCs/>
          <w:lang w:val="id-ID"/>
        </w:rPr>
        <w:t>Lembar refleksi guru</w:t>
      </w:r>
      <w:bookmarkEnd w:id="15"/>
    </w:p>
    <w:p w14:paraId="2CDF22EA" w14:textId="1BE016D1" w:rsidR="00B24EC8" w:rsidRPr="00EA4042" w:rsidRDefault="00B24EC8" w:rsidP="00B10B73">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2C67B4DA" wp14:editId="466DBBB5">
            <wp:extent cx="4983061" cy="7473921"/>
            <wp:effectExtent l="0" t="0" r="8255" b="0"/>
            <wp:docPr id="3723414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341400" name="Picture 372341400"/>
                    <pic:cNvPicPr/>
                  </pic:nvPicPr>
                  <pic:blipFill rotWithShape="1">
                    <a:blip r:embed="rId12">
                      <a:extLst>
                        <a:ext uri="{28A0092B-C50C-407E-A947-70E740481C1C}">
                          <a14:useLocalDpi xmlns:a14="http://schemas.microsoft.com/office/drawing/2010/main" val="0"/>
                        </a:ext>
                      </a:extLst>
                    </a:blip>
                    <a:srcRect l="14482" t="10481" r="12933" b="12493"/>
                    <a:stretch/>
                  </pic:blipFill>
                  <pic:spPr bwMode="auto">
                    <a:xfrm>
                      <a:off x="0" y="0"/>
                      <a:ext cx="4990080" cy="7484449"/>
                    </a:xfrm>
                    <a:prstGeom prst="rect">
                      <a:avLst/>
                    </a:prstGeom>
                    <a:ln>
                      <a:noFill/>
                    </a:ln>
                    <a:extLst>
                      <a:ext uri="{53640926-AAD7-44D8-BBD7-CCE9431645EC}">
                        <a14:shadowObscured xmlns:a14="http://schemas.microsoft.com/office/drawing/2010/main"/>
                      </a:ext>
                    </a:extLst>
                  </pic:spPr>
                </pic:pic>
              </a:graphicData>
            </a:graphic>
          </wp:inline>
        </w:drawing>
      </w:r>
      <w:r w:rsidR="0053296B">
        <w:rPr>
          <w:b/>
          <w:bCs/>
          <w:noProof/>
          <w:lang w:val="id-ID" w:eastAsia="id-ID"/>
        </w:rPr>
        <w:lastRenderedPageBreak/>
        <w:drawing>
          <wp:inline distT="0" distB="0" distL="0" distR="0" wp14:anchorId="7ED80A71" wp14:editId="29F60CD0">
            <wp:extent cx="5089585" cy="5818403"/>
            <wp:effectExtent l="0" t="0" r="0" b="0"/>
            <wp:docPr id="115687697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876971" name="Picture 14"/>
                    <pic:cNvPicPr/>
                  </pic:nvPicPr>
                  <pic:blipFill rotWithShape="1">
                    <a:blip r:embed="rId13">
                      <a:extLst>
                        <a:ext uri="{28A0092B-C50C-407E-A947-70E740481C1C}">
                          <a14:useLocalDpi xmlns:a14="http://schemas.microsoft.com/office/drawing/2010/main" val="0"/>
                        </a:ext>
                      </a:extLst>
                    </a:blip>
                    <a:srcRect l="14891" t="9682" r="13392" b="32341"/>
                    <a:stretch/>
                  </pic:blipFill>
                  <pic:spPr bwMode="auto">
                    <a:xfrm>
                      <a:off x="0" y="0"/>
                      <a:ext cx="5091719" cy="5820842"/>
                    </a:xfrm>
                    <a:prstGeom prst="rect">
                      <a:avLst/>
                    </a:prstGeom>
                    <a:ln>
                      <a:noFill/>
                    </a:ln>
                    <a:extLst>
                      <a:ext uri="{53640926-AAD7-44D8-BBD7-CCE9431645EC}">
                        <a14:shadowObscured xmlns:a14="http://schemas.microsoft.com/office/drawing/2010/main"/>
                      </a:ext>
                    </a:extLst>
                  </pic:spPr>
                </pic:pic>
              </a:graphicData>
            </a:graphic>
          </wp:inline>
        </w:drawing>
      </w:r>
    </w:p>
    <w:p w14:paraId="0ECCAAA3" w14:textId="77777777" w:rsidR="0053296B" w:rsidRDefault="0053296B" w:rsidP="00203353">
      <w:pPr>
        <w:pStyle w:val="Caption"/>
        <w:ind w:left="0"/>
        <w:jc w:val="both"/>
      </w:pPr>
    </w:p>
    <w:p w14:paraId="0AF036F2" w14:textId="77777777" w:rsidR="0053296B" w:rsidRDefault="0053296B" w:rsidP="00203353">
      <w:pPr>
        <w:pStyle w:val="Caption"/>
        <w:ind w:left="0"/>
        <w:jc w:val="both"/>
      </w:pPr>
    </w:p>
    <w:p w14:paraId="7C1E6B6F" w14:textId="77777777" w:rsidR="0053296B" w:rsidRDefault="0053296B" w:rsidP="00203353">
      <w:pPr>
        <w:pStyle w:val="Caption"/>
        <w:ind w:left="0"/>
        <w:jc w:val="both"/>
      </w:pPr>
    </w:p>
    <w:p w14:paraId="15A46E51" w14:textId="77777777" w:rsidR="0053296B" w:rsidRDefault="0053296B" w:rsidP="00203353">
      <w:pPr>
        <w:pStyle w:val="Caption"/>
        <w:ind w:left="0"/>
        <w:jc w:val="both"/>
      </w:pPr>
    </w:p>
    <w:p w14:paraId="1A8591DB" w14:textId="77777777" w:rsidR="0053296B" w:rsidRDefault="0053296B" w:rsidP="00203353">
      <w:pPr>
        <w:pStyle w:val="Caption"/>
        <w:ind w:left="0"/>
        <w:jc w:val="both"/>
      </w:pPr>
    </w:p>
    <w:p w14:paraId="5DC50C76" w14:textId="77777777" w:rsidR="0053296B" w:rsidRDefault="0053296B" w:rsidP="00203353">
      <w:pPr>
        <w:pStyle w:val="Caption"/>
        <w:ind w:left="0"/>
        <w:jc w:val="both"/>
      </w:pPr>
    </w:p>
    <w:p w14:paraId="45566258" w14:textId="1139497D" w:rsidR="00B24EC8" w:rsidRPr="00EA4042" w:rsidRDefault="00203353" w:rsidP="00203353">
      <w:pPr>
        <w:pStyle w:val="Caption"/>
        <w:ind w:left="0"/>
        <w:jc w:val="both"/>
        <w:rPr>
          <w:b w:val="0"/>
          <w:bCs/>
          <w:lang w:val="id-ID"/>
        </w:rPr>
      </w:pPr>
      <w:r>
        <w:lastRenderedPageBreak/>
        <w:t>Lampiran 2.</w:t>
      </w:r>
      <w:fldSimple w:instr=" SEQ Lampiran_2. \* ARABIC ">
        <w:r w:rsidR="00B021B1">
          <w:rPr>
            <w:noProof/>
          </w:rPr>
          <w:t>3</w:t>
        </w:r>
      </w:fldSimple>
      <w:r>
        <w:t xml:space="preserve"> </w:t>
      </w:r>
      <w:bookmarkStart w:id="16" w:name="_Toc155149299"/>
      <w:r w:rsidR="00822F4A" w:rsidRPr="00EA4042">
        <w:rPr>
          <w:bCs/>
          <w:lang w:val="id-ID"/>
        </w:rPr>
        <w:t>Hasil observasi</w:t>
      </w:r>
      <w:bookmarkEnd w:id="16"/>
    </w:p>
    <w:p w14:paraId="40A62E74" w14:textId="33C239FD" w:rsidR="00807E67" w:rsidRPr="00EA4042" w:rsidRDefault="00807E67" w:rsidP="00B24EC8">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3D37796D" wp14:editId="745EE50F">
            <wp:extent cx="5076480" cy="6451134"/>
            <wp:effectExtent l="0" t="0" r="0" b="6985"/>
            <wp:docPr id="9851770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177039" name="Picture 985177039"/>
                    <pic:cNvPicPr/>
                  </pic:nvPicPr>
                  <pic:blipFill rotWithShape="1">
                    <a:blip r:embed="rId14">
                      <a:extLst>
                        <a:ext uri="{28A0092B-C50C-407E-A947-70E740481C1C}">
                          <a14:useLocalDpi xmlns:a14="http://schemas.microsoft.com/office/drawing/2010/main" val="0"/>
                        </a:ext>
                      </a:extLst>
                    </a:blip>
                    <a:srcRect l="11152" t="7773" r="10774" b="22030"/>
                    <a:stretch/>
                  </pic:blipFill>
                  <pic:spPr bwMode="auto">
                    <a:xfrm>
                      <a:off x="0" y="0"/>
                      <a:ext cx="5082158" cy="6458350"/>
                    </a:xfrm>
                    <a:prstGeom prst="rect">
                      <a:avLst/>
                    </a:prstGeom>
                    <a:ln>
                      <a:noFill/>
                    </a:ln>
                    <a:extLst>
                      <a:ext uri="{53640926-AAD7-44D8-BBD7-CCE9431645EC}">
                        <a14:shadowObscured xmlns:a14="http://schemas.microsoft.com/office/drawing/2010/main"/>
                      </a:ext>
                    </a:extLst>
                  </pic:spPr>
                </pic:pic>
              </a:graphicData>
            </a:graphic>
          </wp:inline>
        </w:drawing>
      </w:r>
    </w:p>
    <w:p w14:paraId="6E2A2078"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05D7E4A7"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279D8E97"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27C0ED59" w14:textId="0AF416DA" w:rsidR="00712C58" w:rsidRPr="00EA4042" w:rsidRDefault="00203353" w:rsidP="00203353">
      <w:pPr>
        <w:pStyle w:val="Caption"/>
        <w:ind w:left="0"/>
        <w:jc w:val="both"/>
        <w:rPr>
          <w:b w:val="0"/>
          <w:bCs/>
          <w:lang w:val="id-ID"/>
        </w:rPr>
      </w:pPr>
      <w:r>
        <w:lastRenderedPageBreak/>
        <w:t>Lampiran 2.</w:t>
      </w:r>
      <w:fldSimple w:instr=" SEQ Lampiran_2. \* ARABIC ">
        <w:r w:rsidR="00B021B1">
          <w:rPr>
            <w:noProof/>
          </w:rPr>
          <w:t>4</w:t>
        </w:r>
      </w:fldSimple>
      <w:r>
        <w:t xml:space="preserve"> </w:t>
      </w:r>
      <w:bookmarkStart w:id="17" w:name="_Toc155149300"/>
      <w:r w:rsidR="00712C58" w:rsidRPr="00EA4042">
        <w:rPr>
          <w:bCs/>
          <w:lang w:val="id-ID"/>
        </w:rPr>
        <w:t>Hasil analisis angket kebutuhan peserta didik</w:t>
      </w:r>
      <w:bookmarkEnd w:id="17"/>
    </w:p>
    <w:tbl>
      <w:tblPr>
        <w:tblStyle w:val="TableGrid"/>
        <w:tblW w:w="0" w:type="auto"/>
        <w:tblLook w:val="04A0" w:firstRow="1" w:lastRow="0" w:firstColumn="1" w:lastColumn="0" w:noHBand="0" w:noVBand="1"/>
      </w:tblPr>
      <w:tblGrid>
        <w:gridCol w:w="640"/>
        <w:gridCol w:w="1003"/>
        <w:gridCol w:w="630"/>
        <w:gridCol w:w="629"/>
        <w:gridCol w:w="629"/>
        <w:gridCol w:w="628"/>
        <w:gridCol w:w="628"/>
        <w:gridCol w:w="628"/>
        <w:gridCol w:w="628"/>
        <w:gridCol w:w="628"/>
        <w:gridCol w:w="628"/>
        <w:gridCol w:w="628"/>
      </w:tblGrid>
      <w:tr w:rsidR="003E706F" w:rsidRPr="00EA4042" w14:paraId="6F73CCC0" w14:textId="20EDC1F5" w:rsidTr="00153C97">
        <w:tc>
          <w:tcPr>
            <w:tcW w:w="640" w:type="dxa"/>
            <w:vMerge w:val="restart"/>
          </w:tcPr>
          <w:p w14:paraId="6EF5181B" w14:textId="77777777"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No</w:t>
            </w:r>
          </w:p>
        </w:tc>
        <w:tc>
          <w:tcPr>
            <w:tcW w:w="1003" w:type="dxa"/>
            <w:vMerge w:val="restart"/>
          </w:tcPr>
          <w:p w14:paraId="4BAAB879" w14:textId="77777777"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Nama</w:t>
            </w:r>
          </w:p>
        </w:tc>
        <w:tc>
          <w:tcPr>
            <w:tcW w:w="6284" w:type="dxa"/>
            <w:gridSpan w:val="10"/>
          </w:tcPr>
          <w:p w14:paraId="5C3686F4" w14:textId="537B2515"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Jawaban</w:t>
            </w:r>
          </w:p>
        </w:tc>
      </w:tr>
      <w:tr w:rsidR="003E706F" w:rsidRPr="00EA4042" w14:paraId="5473EED9" w14:textId="77777777" w:rsidTr="00E548EB">
        <w:tc>
          <w:tcPr>
            <w:tcW w:w="640" w:type="dxa"/>
            <w:vMerge/>
          </w:tcPr>
          <w:p w14:paraId="307D06EB" w14:textId="77777777" w:rsidR="003E706F" w:rsidRPr="00EA4042" w:rsidRDefault="003E706F" w:rsidP="002C4938">
            <w:pPr>
              <w:widowControl w:val="0"/>
              <w:autoSpaceDE w:val="0"/>
              <w:autoSpaceDN w:val="0"/>
              <w:adjustRightInd w:val="0"/>
              <w:spacing w:line="240" w:lineRule="auto"/>
              <w:ind w:left="0"/>
              <w:rPr>
                <w:b/>
                <w:bCs/>
                <w:lang w:val="id-ID"/>
              </w:rPr>
            </w:pPr>
          </w:p>
        </w:tc>
        <w:tc>
          <w:tcPr>
            <w:tcW w:w="1003" w:type="dxa"/>
            <w:vMerge/>
          </w:tcPr>
          <w:p w14:paraId="477F44C1" w14:textId="77777777" w:rsidR="003E706F" w:rsidRPr="00EA4042" w:rsidRDefault="003E706F" w:rsidP="002C4938">
            <w:pPr>
              <w:widowControl w:val="0"/>
              <w:autoSpaceDE w:val="0"/>
              <w:autoSpaceDN w:val="0"/>
              <w:adjustRightInd w:val="0"/>
              <w:spacing w:line="240" w:lineRule="auto"/>
              <w:ind w:left="0"/>
              <w:rPr>
                <w:b/>
                <w:bCs/>
                <w:lang w:val="id-ID"/>
              </w:rPr>
            </w:pPr>
          </w:p>
        </w:tc>
        <w:tc>
          <w:tcPr>
            <w:tcW w:w="630" w:type="dxa"/>
          </w:tcPr>
          <w:p w14:paraId="787D82B7" w14:textId="327328F8"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1</w:t>
            </w:r>
          </w:p>
        </w:tc>
        <w:tc>
          <w:tcPr>
            <w:tcW w:w="629" w:type="dxa"/>
          </w:tcPr>
          <w:p w14:paraId="020CA82F" w14:textId="06F78FD5"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2</w:t>
            </w:r>
          </w:p>
        </w:tc>
        <w:tc>
          <w:tcPr>
            <w:tcW w:w="629" w:type="dxa"/>
          </w:tcPr>
          <w:p w14:paraId="3A9CD6BC" w14:textId="62559AC5"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3</w:t>
            </w:r>
          </w:p>
        </w:tc>
        <w:tc>
          <w:tcPr>
            <w:tcW w:w="628" w:type="dxa"/>
          </w:tcPr>
          <w:p w14:paraId="2DE6C4F7" w14:textId="091F60D8"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4</w:t>
            </w:r>
          </w:p>
        </w:tc>
        <w:tc>
          <w:tcPr>
            <w:tcW w:w="628" w:type="dxa"/>
          </w:tcPr>
          <w:p w14:paraId="091EF9F9" w14:textId="13D2F9D1"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5</w:t>
            </w:r>
          </w:p>
        </w:tc>
        <w:tc>
          <w:tcPr>
            <w:tcW w:w="628" w:type="dxa"/>
          </w:tcPr>
          <w:p w14:paraId="04686874" w14:textId="1FC67502"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6</w:t>
            </w:r>
          </w:p>
        </w:tc>
        <w:tc>
          <w:tcPr>
            <w:tcW w:w="628" w:type="dxa"/>
          </w:tcPr>
          <w:p w14:paraId="347BD6F3" w14:textId="1B839C67"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7</w:t>
            </w:r>
          </w:p>
        </w:tc>
        <w:tc>
          <w:tcPr>
            <w:tcW w:w="628" w:type="dxa"/>
          </w:tcPr>
          <w:p w14:paraId="0DF1F395" w14:textId="2313EA9F"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8</w:t>
            </w:r>
          </w:p>
        </w:tc>
        <w:tc>
          <w:tcPr>
            <w:tcW w:w="628" w:type="dxa"/>
          </w:tcPr>
          <w:p w14:paraId="161A63AA" w14:textId="4E1C8903"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9</w:t>
            </w:r>
          </w:p>
        </w:tc>
        <w:tc>
          <w:tcPr>
            <w:tcW w:w="628" w:type="dxa"/>
          </w:tcPr>
          <w:p w14:paraId="0D6E1DA5" w14:textId="063E191A" w:rsidR="003E706F" w:rsidRPr="00EA4042" w:rsidRDefault="003E706F" w:rsidP="002C4938">
            <w:pPr>
              <w:widowControl w:val="0"/>
              <w:autoSpaceDE w:val="0"/>
              <w:autoSpaceDN w:val="0"/>
              <w:adjustRightInd w:val="0"/>
              <w:spacing w:line="240" w:lineRule="auto"/>
              <w:ind w:left="0"/>
              <w:rPr>
                <w:b/>
                <w:bCs/>
                <w:lang w:val="id-ID"/>
              </w:rPr>
            </w:pPr>
            <w:r w:rsidRPr="00EA4042">
              <w:rPr>
                <w:b/>
                <w:bCs/>
                <w:lang w:val="id-ID"/>
              </w:rPr>
              <w:t>10</w:t>
            </w:r>
          </w:p>
        </w:tc>
      </w:tr>
      <w:tr w:rsidR="005B5C58" w:rsidRPr="00EA4042" w14:paraId="6C064B86" w14:textId="32E42C43" w:rsidTr="00E548EB">
        <w:tc>
          <w:tcPr>
            <w:tcW w:w="640" w:type="dxa"/>
          </w:tcPr>
          <w:p w14:paraId="4882D6F0" w14:textId="77777777" w:rsidR="005B5C58" w:rsidRPr="00EA4042" w:rsidRDefault="005B5C58" w:rsidP="002C4938">
            <w:pPr>
              <w:widowControl w:val="0"/>
              <w:autoSpaceDE w:val="0"/>
              <w:autoSpaceDN w:val="0"/>
              <w:adjustRightInd w:val="0"/>
              <w:spacing w:line="240" w:lineRule="auto"/>
              <w:ind w:left="0"/>
              <w:jc w:val="left"/>
              <w:rPr>
                <w:lang w:val="id-ID"/>
              </w:rPr>
            </w:pPr>
            <w:r w:rsidRPr="00EA4042">
              <w:rPr>
                <w:lang w:val="id-ID"/>
              </w:rPr>
              <w:t>1.</w:t>
            </w:r>
          </w:p>
        </w:tc>
        <w:tc>
          <w:tcPr>
            <w:tcW w:w="1003" w:type="dxa"/>
          </w:tcPr>
          <w:p w14:paraId="5E7C9252" w14:textId="77777777" w:rsidR="005B5C58" w:rsidRPr="00EA4042" w:rsidRDefault="005B5C58" w:rsidP="002C4938">
            <w:pPr>
              <w:widowControl w:val="0"/>
              <w:autoSpaceDE w:val="0"/>
              <w:autoSpaceDN w:val="0"/>
              <w:adjustRightInd w:val="0"/>
              <w:spacing w:line="240" w:lineRule="auto"/>
              <w:ind w:left="0"/>
              <w:jc w:val="left"/>
              <w:rPr>
                <w:lang w:val="id-ID"/>
              </w:rPr>
            </w:pPr>
            <w:r w:rsidRPr="00EA4042">
              <w:rPr>
                <w:lang w:val="id-ID"/>
              </w:rPr>
              <w:t>AYY</w:t>
            </w:r>
          </w:p>
        </w:tc>
        <w:tc>
          <w:tcPr>
            <w:tcW w:w="630" w:type="dxa"/>
          </w:tcPr>
          <w:p w14:paraId="167B5194" w14:textId="30BEE4B1" w:rsidR="005B5C58" w:rsidRPr="00EA4042" w:rsidRDefault="00315C6B" w:rsidP="00A82EC9">
            <w:pPr>
              <w:widowControl w:val="0"/>
              <w:autoSpaceDE w:val="0"/>
              <w:autoSpaceDN w:val="0"/>
              <w:adjustRightInd w:val="0"/>
              <w:spacing w:line="240" w:lineRule="auto"/>
              <w:ind w:left="0"/>
              <w:rPr>
                <w:lang w:val="id-ID"/>
              </w:rPr>
            </w:pPr>
            <w:r w:rsidRPr="00EA4042">
              <w:rPr>
                <w:lang w:val="id-ID"/>
              </w:rPr>
              <w:t>0</w:t>
            </w:r>
          </w:p>
        </w:tc>
        <w:tc>
          <w:tcPr>
            <w:tcW w:w="629" w:type="dxa"/>
          </w:tcPr>
          <w:p w14:paraId="554E8BF6" w14:textId="26583A70"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9" w:type="dxa"/>
          </w:tcPr>
          <w:p w14:paraId="7478E848" w14:textId="21C68FE4"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0A23990D" w14:textId="598ACFF4"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2945C830" w14:textId="3D58B156"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118C8A1F" w14:textId="0E980716"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54A37346" w14:textId="79549E78"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57884871" w14:textId="3E506CBC"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4407A819" w14:textId="2E684DFA"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7682D636" w14:textId="728435F3"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r>
      <w:tr w:rsidR="005B5C58" w:rsidRPr="00EA4042" w14:paraId="1198C886" w14:textId="1460C796" w:rsidTr="00E548EB">
        <w:tc>
          <w:tcPr>
            <w:tcW w:w="640" w:type="dxa"/>
          </w:tcPr>
          <w:p w14:paraId="488C378F" w14:textId="77777777" w:rsidR="005B5C58" w:rsidRPr="00EA4042" w:rsidRDefault="005B5C58" w:rsidP="005B5C58">
            <w:pPr>
              <w:widowControl w:val="0"/>
              <w:autoSpaceDE w:val="0"/>
              <w:autoSpaceDN w:val="0"/>
              <w:adjustRightInd w:val="0"/>
              <w:spacing w:line="240" w:lineRule="auto"/>
              <w:ind w:left="0"/>
              <w:jc w:val="left"/>
              <w:rPr>
                <w:lang w:val="id-ID"/>
              </w:rPr>
            </w:pPr>
            <w:r w:rsidRPr="00EA4042">
              <w:rPr>
                <w:lang w:val="id-ID"/>
              </w:rPr>
              <w:t>2.</w:t>
            </w:r>
          </w:p>
        </w:tc>
        <w:tc>
          <w:tcPr>
            <w:tcW w:w="1003" w:type="dxa"/>
          </w:tcPr>
          <w:p w14:paraId="463C47BC" w14:textId="77777777" w:rsidR="005B5C58" w:rsidRPr="00EA4042" w:rsidRDefault="005B5C58" w:rsidP="005B5C58">
            <w:pPr>
              <w:widowControl w:val="0"/>
              <w:autoSpaceDE w:val="0"/>
              <w:autoSpaceDN w:val="0"/>
              <w:adjustRightInd w:val="0"/>
              <w:spacing w:line="240" w:lineRule="auto"/>
              <w:ind w:left="0"/>
              <w:jc w:val="left"/>
              <w:rPr>
                <w:lang w:val="id-ID"/>
              </w:rPr>
            </w:pPr>
            <w:r w:rsidRPr="00EA4042">
              <w:rPr>
                <w:lang w:val="id-ID"/>
              </w:rPr>
              <w:t>AAN</w:t>
            </w:r>
          </w:p>
        </w:tc>
        <w:tc>
          <w:tcPr>
            <w:tcW w:w="630" w:type="dxa"/>
          </w:tcPr>
          <w:p w14:paraId="45710A91" w14:textId="610C3327" w:rsidR="005B5C58" w:rsidRPr="00EA4042" w:rsidRDefault="005B5C58" w:rsidP="00A82EC9">
            <w:pPr>
              <w:widowControl w:val="0"/>
              <w:autoSpaceDE w:val="0"/>
              <w:autoSpaceDN w:val="0"/>
              <w:adjustRightInd w:val="0"/>
              <w:spacing w:line="240" w:lineRule="auto"/>
              <w:ind w:left="0"/>
              <w:rPr>
                <w:lang w:val="id-ID"/>
              </w:rPr>
            </w:pPr>
            <w:r w:rsidRPr="00EA4042">
              <w:rPr>
                <w:lang w:val="id-ID"/>
              </w:rPr>
              <w:t>0</w:t>
            </w:r>
          </w:p>
        </w:tc>
        <w:tc>
          <w:tcPr>
            <w:tcW w:w="629" w:type="dxa"/>
          </w:tcPr>
          <w:p w14:paraId="0AD77293" w14:textId="2C135076"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9" w:type="dxa"/>
          </w:tcPr>
          <w:p w14:paraId="49DFBA82" w14:textId="7C028AEB"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7FE1D17B" w14:textId="0898413A"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0EDB2353" w14:textId="540AF841"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059D755C" w14:textId="43E2B991"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566A723B" w14:textId="6BF5D55A" w:rsidR="005B5C58" w:rsidRPr="00EA4042" w:rsidRDefault="005B5C58" w:rsidP="00A82EC9">
            <w:pPr>
              <w:widowControl w:val="0"/>
              <w:autoSpaceDE w:val="0"/>
              <w:autoSpaceDN w:val="0"/>
              <w:adjustRightInd w:val="0"/>
              <w:spacing w:line="240" w:lineRule="auto"/>
              <w:ind w:left="0"/>
              <w:rPr>
                <w:lang w:val="id-ID"/>
              </w:rPr>
            </w:pPr>
            <w:r w:rsidRPr="00EA4042">
              <w:rPr>
                <w:lang w:val="id-ID"/>
              </w:rPr>
              <w:t>0</w:t>
            </w:r>
          </w:p>
        </w:tc>
        <w:tc>
          <w:tcPr>
            <w:tcW w:w="628" w:type="dxa"/>
          </w:tcPr>
          <w:p w14:paraId="73A7A0A8" w14:textId="5106CA31"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4E11E395" w14:textId="0C87943E"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5FD5839B" w14:textId="484ECB37"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r>
      <w:tr w:rsidR="005B5C58" w:rsidRPr="00EA4042" w14:paraId="1A1DA1F8" w14:textId="1D26C167" w:rsidTr="00E548EB">
        <w:tc>
          <w:tcPr>
            <w:tcW w:w="640" w:type="dxa"/>
          </w:tcPr>
          <w:p w14:paraId="2D516C43" w14:textId="77777777" w:rsidR="005B5C58" w:rsidRPr="00EA4042" w:rsidRDefault="005B5C58" w:rsidP="002C4938">
            <w:pPr>
              <w:widowControl w:val="0"/>
              <w:autoSpaceDE w:val="0"/>
              <w:autoSpaceDN w:val="0"/>
              <w:adjustRightInd w:val="0"/>
              <w:spacing w:line="240" w:lineRule="auto"/>
              <w:ind w:left="0"/>
              <w:jc w:val="left"/>
              <w:rPr>
                <w:lang w:val="id-ID"/>
              </w:rPr>
            </w:pPr>
            <w:r w:rsidRPr="00EA4042">
              <w:rPr>
                <w:lang w:val="id-ID"/>
              </w:rPr>
              <w:t>3.</w:t>
            </w:r>
          </w:p>
        </w:tc>
        <w:tc>
          <w:tcPr>
            <w:tcW w:w="1003" w:type="dxa"/>
          </w:tcPr>
          <w:p w14:paraId="27B306EE" w14:textId="77777777" w:rsidR="005B5C58" w:rsidRPr="00EA4042" w:rsidRDefault="005B5C58" w:rsidP="002C4938">
            <w:pPr>
              <w:widowControl w:val="0"/>
              <w:autoSpaceDE w:val="0"/>
              <w:autoSpaceDN w:val="0"/>
              <w:adjustRightInd w:val="0"/>
              <w:spacing w:line="240" w:lineRule="auto"/>
              <w:ind w:left="0"/>
              <w:jc w:val="left"/>
              <w:rPr>
                <w:lang w:val="id-ID"/>
              </w:rPr>
            </w:pPr>
            <w:r w:rsidRPr="00EA4042">
              <w:rPr>
                <w:lang w:val="id-ID"/>
              </w:rPr>
              <w:t>BNA</w:t>
            </w:r>
          </w:p>
        </w:tc>
        <w:tc>
          <w:tcPr>
            <w:tcW w:w="630" w:type="dxa"/>
          </w:tcPr>
          <w:p w14:paraId="06C8AEC7" w14:textId="42F18E8A" w:rsidR="005B5C58" w:rsidRPr="00EA4042" w:rsidRDefault="005B5C58" w:rsidP="00A82EC9">
            <w:pPr>
              <w:widowControl w:val="0"/>
              <w:autoSpaceDE w:val="0"/>
              <w:autoSpaceDN w:val="0"/>
              <w:adjustRightInd w:val="0"/>
              <w:spacing w:line="240" w:lineRule="auto"/>
              <w:ind w:left="0"/>
              <w:rPr>
                <w:lang w:val="id-ID"/>
              </w:rPr>
            </w:pPr>
            <w:r w:rsidRPr="00EA4042">
              <w:rPr>
                <w:lang w:val="id-ID"/>
              </w:rPr>
              <w:t>0</w:t>
            </w:r>
          </w:p>
        </w:tc>
        <w:tc>
          <w:tcPr>
            <w:tcW w:w="629" w:type="dxa"/>
          </w:tcPr>
          <w:p w14:paraId="3F197925" w14:textId="47F62B29" w:rsidR="005B5C58" w:rsidRPr="00EA4042" w:rsidRDefault="005B5C58" w:rsidP="00A82EC9">
            <w:pPr>
              <w:widowControl w:val="0"/>
              <w:autoSpaceDE w:val="0"/>
              <w:autoSpaceDN w:val="0"/>
              <w:adjustRightInd w:val="0"/>
              <w:spacing w:line="240" w:lineRule="auto"/>
              <w:ind w:left="0"/>
              <w:rPr>
                <w:lang w:val="id-ID"/>
              </w:rPr>
            </w:pPr>
            <w:r w:rsidRPr="00EA4042">
              <w:rPr>
                <w:lang w:val="id-ID"/>
              </w:rPr>
              <w:t>0</w:t>
            </w:r>
          </w:p>
        </w:tc>
        <w:tc>
          <w:tcPr>
            <w:tcW w:w="629" w:type="dxa"/>
          </w:tcPr>
          <w:p w14:paraId="37E84C02" w14:textId="49E2945E"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2FA4787C" w14:textId="1462B723"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3C8C791D" w14:textId="2A187D27"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52E52CFF" w14:textId="088606EE" w:rsidR="005B5C58" w:rsidRPr="00EA4042" w:rsidRDefault="005B5C58"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2758457A" w14:textId="3A8BBBDF" w:rsidR="005B5C58" w:rsidRPr="00EA4042" w:rsidRDefault="00315C6B" w:rsidP="00A82EC9">
            <w:pPr>
              <w:widowControl w:val="0"/>
              <w:autoSpaceDE w:val="0"/>
              <w:autoSpaceDN w:val="0"/>
              <w:adjustRightInd w:val="0"/>
              <w:spacing w:line="240" w:lineRule="auto"/>
              <w:ind w:left="0"/>
              <w:rPr>
                <w:lang w:val="id-ID"/>
              </w:rPr>
            </w:pPr>
            <w:r w:rsidRPr="00EA4042">
              <w:rPr>
                <w:lang w:val="id-ID"/>
              </w:rPr>
              <w:t>0</w:t>
            </w:r>
          </w:p>
        </w:tc>
        <w:tc>
          <w:tcPr>
            <w:tcW w:w="628" w:type="dxa"/>
          </w:tcPr>
          <w:p w14:paraId="0FE944CB" w14:textId="1DB322EB" w:rsidR="005B5C58" w:rsidRPr="00EA4042" w:rsidRDefault="00315C6B" w:rsidP="00A82EC9">
            <w:pPr>
              <w:widowControl w:val="0"/>
              <w:autoSpaceDE w:val="0"/>
              <w:autoSpaceDN w:val="0"/>
              <w:adjustRightInd w:val="0"/>
              <w:spacing w:line="240" w:lineRule="auto"/>
              <w:ind w:left="0"/>
              <w:rPr>
                <w:lang w:val="id-ID"/>
              </w:rPr>
            </w:pPr>
            <w:r w:rsidRPr="00EA4042">
              <w:rPr>
                <w:lang w:val="id-ID"/>
              </w:rPr>
              <w:t>0</w:t>
            </w:r>
          </w:p>
        </w:tc>
        <w:tc>
          <w:tcPr>
            <w:tcW w:w="628" w:type="dxa"/>
          </w:tcPr>
          <w:p w14:paraId="0BD9A053" w14:textId="7C4F6117" w:rsidR="005B5C58" w:rsidRPr="00EA4042" w:rsidRDefault="00315C6B" w:rsidP="00A82EC9">
            <w:pPr>
              <w:widowControl w:val="0"/>
              <w:autoSpaceDE w:val="0"/>
              <w:autoSpaceDN w:val="0"/>
              <w:adjustRightInd w:val="0"/>
              <w:spacing w:line="240" w:lineRule="auto"/>
              <w:ind w:left="0"/>
              <w:rPr>
                <w:lang w:val="id-ID"/>
              </w:rPr>
            </w:pPr>
            <w:r w:rsidRPr="00EA4042">
              <w:rPr>
                <w:lang w:val="id-ID"/>
              </w:rPr>
              <w:t>0</w:t>
            </w:r>
          </w:p>
        </w:tc>
        <w:tc>
          <w:tcPr>
            <w:tcW w:w="628" w:type="dxa"/>
          </w:tcPr>
          <w:p w14:paraId="72D65C10" w14:textId="0C4CB9C0"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r>
      <w:tr w:rsidR="005B5C58" w:rsidRPr="00EA4042" w14:paraId="4E8892FA" w14:textId="2496D53D" w:rsidTr="00E548EB">
        <w:tc>
          <w:tcPr>
            <w:tcW w:w="640" w:type="dxa"/>
          </w:tcPr>
          <w:p w14:paraId="7DDB61D6" w14:textId="77777777" w:rsidR="005B5C58" w:rsidRPr="00EA4042" w:rsidRDefault="005B5C58" w:rsidP="002C4938">
            <w:pPr>
              <w:widowControl w:val="0"/>
              <w:autoSpaceDE w:val="0"/>
              <w:autoSpaceDN w:val="0"/>
              <w:adjustRightInd w:val="0"/>
              <w:spacing w:line="240" w:lineRule="auto"/>
              <w:ind w:left="0"/>
              <w:jc w:val="left"/>
              <w:rPr>
                <w:lang w:val="id-ID"/>
              </w:rPr>
            </w:pPr>
            <w:r w:rsidRPr="00EA4042">
              <w:rPr>
                <w:lang w:val="id-ID"/>
              </w:rPr>
              <w:t>4.</w:t>
            </w:r>
          </w:p>
        </w:tc>
        <w:tc>
          <w:tcPr>
            <w:tcW w:w="1003" w:type="dxa"/>
          </w:tcPr>
          <w:p w14:paraId="6445382A" w14:textId="77777777" w:rsidR="005B5C58" w:rsidRPr="00EA4042" w:rsidRDefault="005B5C58" w:rsidP="002C4938">
            <w:pPr>
              <w:widowControl w:val="0"/>
              <w:autoSpaceDE w:val="0"/>
              <w:autoSpaceDN w:val="0"/>
              <w:adjustRightInd w:val="0"/>
              <w:spacing w:line="240" w:lineRule="auto"/>
              <w:ind w:left="0"/>
              <w:jc w:val="left"/>
              <w:rPr>
                <w:lang w:val="id-ID"/>
              </w:rPr>
            </w:pPr>
            <w:r w:rsidRPr="00EA4042">
              <w:rPr>
                <w:lang w:val="id-ID"/>
              </w:rPr>
              <w:t>ABP</w:t>
            </w:r>
          </w:p>
        </w:tc>
        <w:tc>
          <w:tcPr>
            <w:tcW w:w="630" w:type="dxa"/>
          </w:tcPr>
          <w:p w14:paraId="18A057E3" w14:textId="767EC11B" w:rsidR="005B5C58" w:rsidRPr="00EA4042" w:rsidRDefault="00315C6B" w:rsidP="00A82EC9">
            <w:pPr>
              <w:widowControl w:val="0"/>
              <w:autoSpaceDE w:val="0"/>
              <w:autoSpaceDN w:val="0"/>
              <w:adjustRightInd w:val="0"/>
              <w:spacing w:line="240" w:lineRule="auto"/>
              <w:ind w:left="0"/>
              <w:rPr>
                <w:lang w:val="id-ID"/>
              </w:rPr>
            </w:pPr>
            <w:r w:rsidRPr="00EA4042">
              <w:rPr>
                <w:lang w:val="id-ID"/>
              </w:rPr>
              <w:t>0</w:t>
            </w:r>
          </w:p>
        </w:tc>
        <w:tc>
          <w:tcPr>
            <w:tcW w:w="629" w:type="dxa"/>
          </w:tcPr>
          <w:p w14:paraId="48E612B0" w14:textId="77C31826" w:rsidR="005B5C58" w:rsidRPr="00EA4042" w:rsidRDefault="00315C6B" w:rsidP="00A82EC9">
            <w:pPr>
              <w:widowControl w:val="0"/>
              <w:autoSpaceDE w:val="0"/>
              <w:autoSpaceDN w:val="0"/>
              <w:adjustRightInd w:val="0"/>
              <w:spacing w:line="240" w:lineRule="auto"/>
              <w:ind w:left="0"/>
              <w:rPr>
                <w:lang w:val="id-ID"/>
              </w:rPr>
            </w:pPr>
            <w:r w:rsidRPr="00EA4042">
              <w:rPr>
                <w:lang w:val="id-ID"/>
              </w:rPr>
              <w:t>0</w:t>
            </w:r>
          </w:p>
        </w:tc>
        <w:tc>
          <w:tcPr>
            <w:tcW w:w="629" w:type="dxa"/>
          </w:tcPr>
          <w:p w14:paraId="7C3DE425" w14:textId="12826703"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7B0736E3" w14:textId="2FB6A5A6"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00E587E7" w14:textId="0CFD96B1"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2DC2071F" w14:textId="778ABF6B"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1991986A" w14:textId="20DE51C7" w:rsidR="005B5C58" w:rsidRPr="00EA4042" w:rsidRDefault="00315C6B" w:rsidP="00A82EC9">
            <w:pPr>
              <w:widowControl w:val="0"/>
              <w:autoSpaceDE w:val="0"/>
              <w:autoSpaceDN w:val="0"/>
              <w:adjustRightInd w:val="0"/>
              <w:spacing w:line="240" w:lineRule="auto"/>
              <w:ind w:left="0"/>
              <w:rPr>
                <w:lang w:val="id-ID"/>
              </w:rPr>
            </w:pPr>
            <w:r w:rsidRPr="00EA4042">
              <w:rPr>
                <w:lang w:val="id-ID"/>
              </w:rPr>
              <w:t>0</w:t>
            </w:r>
          </w:p>
        </w:tc>
        <w:tc>
          <w:tcPr>
            <w:tcW w:w="628" w:type="dxa"/>
          </w:tcPr>
          <w:p w14:paraId="54A80CDE" w14:textId="0BF3F3F9"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05F61A7E" w14:textId="28E33F2C"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497F4FB7" w14:textId="30FB38CD" w:rsidR="005B5C58" w:rsidRPr="00EA4042" w:rsidRDefault="00315C6B" w:rsidP="00A82EC9">
            <w:pPr>
              <w:widowControl w:val="0"/>
              <w:autoSpaceDE w:val="0"/>
              <w:autoSpaceDN w:val="0"/>
              <w:adjustRightInd w:val="0"/>
              <w:spacing w:line="240" w:lineRule="auto"/>
              <w:ind w:left="0"/>
              <w:rPr>
                <w:lang w:val="id-ID"/>
              </w:rPr>
            </w:pPr>
            <w:r w:rsidRPr="00EA4042">
              <w:rPr>
                <w:lang w:val="id-ID"/>
              </w:rPr>
              <w:t>1</w:t>
            </w:r>
          </w:p>
        </w:tc>
      </w:tr>
      <w:tr w:rsidR="005B5C58" w:rsidRPr="00EA4042" w14:paraId="0B39B04D" w14:textId="3421EF0E" w:rsidTr="00E548EB">
        <w:tc>
          <w:tcPr>
            <w:tcW w:w="640" w:type="dxa"/>
          </w:tcPr>
          <w:p w14:paraId="687B53FD" w14:textId="77777777" w:rsidR="005B5C58" w:rsidRPr="00EA4042" w:rsidRDefault="005B5C58" w:rsidP="002C4938">
            <w:pPr>
              <w:widowControl w:val="0"/>
              <w:autoSpaceDE w:val="0"/>
              <w:autoSpaceDN w:val="0"/>
              <w:adjustRightInd w:val="0"/>
              <w:spacing w:line="240" w:lineRule="auto"/>
              <w:ind w:left="0"/>
              <w:jc w:val="left"/>
              <w:rPr>
                <w:lang w:val="id-ID"/>
              </w:rPr>
            </w:pPr>
            <w:r w:rsidRPr="00EA4042">
              <w:rPr>
                <w:lang w:val="id-ID"/>
              </w:rPr>
              <w:t>5.</w:t>
            </w:r>
          </w:p>
        </w:tc>
        <w:tc>
          <w:tcPr>
            <w:tcW w:w="1003" w:type="dxa"/>
          </w:tcPr>
          <w:p w14:paraId="5E520293" w14:textId="77777777" w:rsidR="005B5C58" w:rsidRPr="00EA4042" w:rsidRDefault="005B5C58" w:rsidP="002C4938">
            <w:pPr>
              <w:widowControl w:val="0"/>
              <w:autoSpaceDE w:val="0"/>
              <w:autoSpaceDN w:val="0"/>
              <w:adjustRightInd w:val="0"/>
              <w:spacing w:line="240" w:lineRule="auto"/>
              <w:ind w:left="0"/>
              <w:jc w:val="left"/>
              <w:rPr>
                <w:lang w:val="id-ID"/>
              </w:rPr>
            </w:pPr>
            <w:r w:rsidRPr="00EA4042">
              <w:rPr>
                <w:lang w:val="id-ID"/>
              </w:rPr>
              <w:t>RP</w:t>
            </w:r>
          </w:p>
        </w:tc>
        <w:tc>
          <w:tcPr>
            <w:tcW w:w="630" w:type="dxa"/>
          </w:tcPr>
          <w:p w14:paraId="09D194F5" w14:textId="73B029B3" w:rsidR="005B5C58" w:rsidRPr="00EA4042" w:rsidRDefault="00CB3693" w:rsidP="00A82EC9">
            <w:pPr>
              <w:widowControl w:val="0"/>
              <w:autoSpaceDE w:val="0"/>
              <w:autoSpaceDN w:val="0"/>
              <w:adjustRightInd w:val="0"/>
              <w:spacing w:line="240" w:lineRule="auto"/>
              <w:ind w:left="0"/>
              <w:rPr>
                <w:lang w:val="id-ID"/>
              </w:rPr>
            </w:pPr>
            <w:r w:rsidRPr="00EA4042">
              <w:rPr>
                <w:lang w:val="id-ID"/>
              </w:rPr>
              <w:t>0</w:t>
            </w:r>
          </w:p>
        </w:tc>
        <w:tc>
          <w:tcPr>
            <w:tcW w:w="629" w:type="dxa"/>
          </w:tcPr>
          <w:p w14:paraId="4E86F538" w14:textId="483CAD5D" w:rsidR="005B5C58" w:rsidRPr="00EA4042" w:rsidRDefault="00CB3693" w:rsidP="00A82EC9">
            <w:pPr>
              <w:widowControl w:val="0"/>
              <w:autoSpaceDE w:val="0"/>
              <w:autoSpaceDN w:val="0"/>
              <w:adjustRightInd w:val="0"/>
              <w:spacing w:line="240" w:lineRule="auto"/>
              <w:ind w:left="0"/>
              <w:rPr>
                <w:lang w:val="id-ID"/>
              </w:rPr>
            </w:pPr>
            <w:r w:rsidRPr="00EA4042">
              <w:rPr>
                <w:lang w:val="id-ID"/>
              </w:rPr>
              <w:t>0</w:t>
            </w:r>
          </w:p>
        </w:tc>
        <w:tc>
          <w:tcPr>
            <w:tcW w:w="629" w:type="dxa"/>
          </w:tcPr>
          <w:p w14:paraId="0C5EA408" w14:textId="5AD3B402" w:rsidR="005B5C58" w:rsidRPr="00EA4042" w:rsidRDefault="00CB3693"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28D948A2" w14:textId="06AD87CC" w:rsidR="005B5C58" w:rsidRPr="00EA4042" w:rsidRDefault="00CB3693"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606000F4" w14:textId="4A3F5322" w:rsidR="005B5C58" w:rsidRPr="00EA4042" w:rsidRDefault="00CB3693"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6CAED14C" w14:textId="7A6517C4" w:rsidR="005B5C58" w:rsidRPr="00EA4042" w:rsidRDefault="00CB3693"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2A74C2A5" w14:textId="134DA0EF" w:rsidR="005B5C58" w:rsidRPr="00EA4042" w:rsidRDefault="00CB3693" w:rsidP="00A82EC9">
            <w:pPr>
              <w:widowControl w:val="0"/>
              <w:autoSpaceDE w:val="0"/>
              <w:autoSpaceDN w:val="0"/>
              <w:adjustRightInd w:val="0"/>
              <w:spacing w:line="240" w:lineRule="auto"/>
              <w:ind w:left="0"/>
              <w:rPr>
                <w:lang w:val="id-ID"/>
              </w:rPr>
            </w:pPr>
            <w:r w:rsidRPr="00EA4042">
              <w:rPr>
                <w:lang w:val="id-ID"/>
              </w:rPr>
              <w:t>0</w:t>
            </w:r>
          </w:p>
        </w:tc>
        <w:tc>
          <w:tcPr>
            <w:tcW w:w="628" w:type="dxa"/>
          </w:tcPr>
          <w:p w14:paraId="50CFDE39" w14:textId="2423A580" w:rsidR="005B5C58" w:rsidRPr="00EA4042" w:rsidRDefault="00CB3693"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6D4D5A92" w14:textId="0690ED94" w:rsidR="005B5C58" w:rsidRPr="00EA4042" w:rsidRDefault="00CB3693" w:rsidP="00A82EC9">
            <w:pPr>
              <w:widowControl w:val="0"/>
              <w:autoSpaceDE w:val="0"/>
              <w:autoSpaceDN w:val="0"/>
              <w:adjustRightInd w:val="0"/>
              <w:spacing w:line="240" w:lineRule="auto"/>
              <w:ind w:left="0"/>
              <w:rPr>
                <w:lang w:val="id-ID"/>
              </w:rPr>
            </w:pPr>
            <w:r w:rsidRPr="00EA4042">
              <w:rPr>
                <w:lang w:val="id-ID"/>
              </w:rPr>
              <w:t>1</w:t>
            </w:r>
          </w:p>
        </w:tc>
        <w:tc>
          <w:tcPr>
            <w:tcW w:w="628" w:type="dxa"/>
          </w:tcPr>
          <w:p w14:paraId="14DCC22E" w14:textId="00F70496" w:rsidR="005B5C58" w:rsidRPr="00EA4042" w:rsidRDefault="00CB3693" w:rsidP="00A82EC9">
            <w:pPr>
              <w:widowControl w:val="0"/>
              <w:autoSpaceDE w:val="0"/>
              <w:autoSpaceDN w:val="0"/>
              <w:adjustRightInd w:val="0"/>
              <w:spacing w:line="240" w:lineRule="auto"/>
              <w:ind w:left="0"/>
              <w:rPr>
                <w:lang w:val="id-ID"/>
              </w:rPr>
            </w:pPr>
            <w:r w:rsidRPr="00EA4042">
              <w:rPr>
                <w:lang w:val="id-ID"/>
              </w:rPr>
              <w:t>1</w:t>
            </w:r>
          </w:p>
        </w:tc>
      </w:tr>
    </w:tbl>
    <w:p w14:paraId="1541E16C"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7372DEFB" w14:textId="19A451F6" w:rsidR="00CD080D" w:rsidRPr="00EA4042" w:rsidRDefault="00A82EC9" w:rsidP="00712C58">
      <w:pPr>
        <w:widowControl w:val="0"/>
        <w:autoSpaceDE w:val="0"/>
        <w:autoSpaceDN w:val="0"/>
        <w:adjustRightInd w:val="0"/>
        <w:spacing w:line="480" w:lineRule="auto"/>
        <w:ind w:left="0"/>
        <w:jc w:val="both"/>
        <w:rPr>
          <w:lang w:val="id-ID"/>
        </w:rPr>
      </w:pPr>
      <w:r w:rsidRPr="00EA4042">
        <w:rPr>
          <w:lang w:val="id-ID"/>
        </w:rPr>
        <w:t>Keterangan:</w:t>
      </w:r>
    </w:p>
    <w:p w14:paraId="3C3ECC86" w14:textId="14A4E6B3" w:rsidR="00A82EC9" w:rsidRPr="00EA4042" w:rsidRDefault="00A82EC9" w:rsidP="00712C58">
      <w:pPr>
        <w:widowControl w:val="0"/>
        <w:autoSpaceDE w:val="0"/>
        <w:autoSpaceDN w:val="0"/>
        <w:adjustRightInd w:val="0"/>
        <w:spacing w:line="480" w:lineRule="auto"/>
        <w:ind w:left="0"/>
        <w:jc w:val="both"/>
        <w:rPr>
          <w:lang w:val="id-ID"/>
        </w:rPr>
      </w:pPr>
      <w:r w:rsidRPr="00EA4042">
        <w:rPr>
          <w:lang w:val="id-ID"/>
        </w:rPr>
        <w:t>Ya: 1</w:t>
      </w:r>
    </w:p>
    <w:p w14:paraId="7D387768" w14:textId="672A220E" w:rsidR="00A82EC9" w:rsidRPr="00EA4042" w:rsidRDefault="00A82EC9" w:rsidP="00712C58">
      <w:pPr>
        <w:widowControl w:val="0"/>
        <w:autoSpaceDE w:val="0"/>
        <w:autoSpaceDN w:val="0"/>
        <w:adjustRightInd w:val="0"/>
        <w:spacing w:line="480" w:lineRule="auto"/>
        <w:ind w:left="0"/>
        <w:jc w:val="both"/>
        <w:rPr>
          <w:lang w:val="id-ID"/>
        </w:rPr>
      </w:pPr>
      <w:r w:rsidRPr="00EA4042">
        <w:rPr>
          <w:lang w:val="id-ID"/>
        </w:rPr>
        <w:t>Tidak: 0</w:t>
      </w:r>
    </w:p>
    <w:p w14:paraId="1444E5C1"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486CA962"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35B5ABCE"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54581AC1"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5A6715DE"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150F8136"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45CFA85C"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5F7915F7"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6D3823D0"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58CFE788"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794A12AE"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1E9291AC"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15B800B8"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29FAA0A6"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6E7E784B" w14:textId="77777777" w:rsidR="00CD080D" w:rsidRPr="00EA4042" w:rsidRDefault="00CD080D" w:rsidP="00712C58">
      <w:pPr>
        <w:widowControl w:val="0"/>
        <w:autoSpaceDE w:val="0"/>
        <w:autoSpaceDN w:val="0"/>
        <w:adjustRightInd w:val="0"/>
        <w:spacing w:line="480" w:lineRule="auto"/>
        <w:ind w:left="0"/>
        <w:jc w:val="both"/>
        <w:rPr>
          <w:b/>
          <w:bCs/>
          <w:highlight w:val="yellow"/>
          <w:lang w:val="id-ID"/>
        </w:rPr>
      </w:pPr>
    </w:p>
    <w:p w14:paraId="50C31EA9" w14:textId="5FA86BCA" w:rsidR="00CD080D" w:rsidRPr="00EA4042" w:rsidRDefault="00203353" w:rsidP="00203353">
      <w:pPr>
        <w:pStyle w:val="Caption"/>
        <w:ind w:left="0"/>
        <w:jc w:val="both"/>
        <w:rPr>
          <w:b w:val="0"/>
          <w:bCs/>
          <w:lang w:val="id-ID"/>
        </w:rPr>
      </w:pPr>
      <w:r>
        <w:lastRenderedPageBreak/>
        <w:t>Lampiran 2.</w:t>
      </w:r>
      <w:fldSimple w:instr=" SEQ Lampiran_2. \* ARABIC ">
        <w:r w:rsidR="00B021B1">
          <w:rPr>
            <w:noProof/>
          </w:rPr>
          <w:t>5</w:t>
        </w:r>
      </w:fldSimple>
      <w:r>
        <w:t xml:space="preserve"> </w:t>
      </w:r>
      <w:bookmarkStart w:id="18" w:name="_Toc155149301"/>
      <w:r w:rsidR="00CD080D" w:rsidRPr="00EA4042">
        <w:rPr>
          <w:bCs/>
          <w:lang w:val="id-ID"/>
        </w:rPr>
        <w:t>Hasil angket kebutuhan peserta didik</w:t>
      </w:r>
      <w:bookmarkEnd w:id="18"/>
    </w:p>
    <w:p w14:paraId="07740637" w14:textId="77777777" w:rsidR="00850327" w:rsidRDefault="00850327" w:rsidP="00CD080D">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38C0F239" wp14:editId="336890D1">
            <wp:extent cx="5029200" cy="6376494"/>
            <wp:effectExtent l="0" t="0" r="0" b="5715"/>
            <wp:docPr id="122335748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357489" name="Picture 1223357489"/>
                    <pic:cNvPicPr/>
                  </pic:nvPicPr>
                  <pic:blipFill rotWithShape="1">
                    <a:blip r:embed="rId15">
                      <a:extLst>
                        <a:ext uri="{28A0092B-C50C-407E-A947-70E740481C1C}">
                          <a14:useLocalDpi xmlns:a14="http://schemas.microsoft.com/office/drawing/2010/main" val="0"/>
                        </a:ext>
                      </a:extLst>
                    </a:blip>
                    <a:srcRect l="19497" t="8273" r="14290" b="32765"/>
                    <a:stretch/>
                  </pic:blipFill>
                  <pic:spPr bwMode="auto">
                    <a:xfrm>
                      <a:off x="0" y="0"/>
                      <a:ext cx="5035327" cy="6384263"/>
                    </a:xfrm>
                    <a:prstGeom prst="rect">
                      <a:avLst/>
                    </a:prstGeom>
                    <a:ln>
                      <a:noFill/>
                    </a:ln>
                    <a:extLst>
                      <a:ext uri="{53640926-AAD7-44D8-BBD7-CCE9431645EC}">
                        <a14:shadowObscured xmlns:a14="http://schemas.microsoft.com/office/drawing/2010/main"/>
                      </a:ext>
                    </a:extLst>
                  </pic:spPr>
                </pic:pic>
              </a:graphicData>
            </a:graphic>
          </wp:inline>
        </w:drawing>
      </w:r>
      <w:r w:rsidR="003D6942" w:rsidRPr="00EA4042">
        <w:rPr>
          <w:b/>
          <w:bCs/>
          <w:noProof/>
          <w:lang w:val="id-ID" w:eastAsia="id-ID"/>
        </w:rPr>
        <w:lastRenderedPageBreak/>
        <w:drawing>
          <wp:inline distT="0" distB="0" distL="0" distR="0" wp14:anchorId="0E5A79A3" wp14:editId="2E1ED557">
            <wp:extent cx="5023555" cy="7916376"/>
            <wp:effectExtent l="0" t="0" r="5715" b="8890"/>
            <wp:docPr id="13351699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69958" name="Picture 1335169958"/>
                    <pic:cNvPicPr/>
                  </pic:nvPicPr>
                  <pic:blipFill rotWithShape="1">
                    <a:blip r:embed="rId16" cstate="print">
                      <a:extLst>
                        <a:ext uri="{28A0092B-C50C-407E-A947-70E740481C1C}">
                          <a14:useLocalDpi xmlns:a14="http://schemas.microsoft.com/office/drawing/2010/main" val="0"/>
                        </a:ext>
                      </a:extLst>
                    </a:blip>
                    <a:srcRect l="17919" t="5164" r="9725" b="15177"/>
                    <a:stretch/>
                  </pic:blipFill>
                  <pic:spPr bwMode="auto">
                    <a:xfrm>
                      <a:off x="0" y="0"/>
                      <a:ext cx="5027380" cy="7922404"/>
                    </a:xfrm>
                    <a:prstGeom prst="rect">
                      <a:avLst/>
                    </a:prstGeom>
                    <a:ln>
                      <a:noFill/>
                    </a:ln>
                    <a:extLst>
                      <a:ext uri="{53640926-AAD7-44D8-BBD7-CCE9431645EC}">
                        <a14:shadowObscured xmlns:a14="http://schemas.microsoft.com/office/drawing/2010/main"/>
                      </a:ext>
                    </a:extLst>
                  </pic:spPr>
                </pic:pic>
              </a:graphicData>
            </a:graphic>
          </wp:inline>
        </w:drawing>
      </w:r>
    </w:p>
    <w:p w14:paraId="7E1F9241" w14:textId="2CDA22F8" w:rsidR="00CD080D" w:rsidRPr="00EA4042" w:rsidRDefault="00850327" w:rsidP="00CD080D">
      <w:pPr>
        <w:widowControl w:val="0"/>
        <w:autoSpaceDE w:val="0"/>
        <w:autoSpaceDN w:val="0"/>
        <w:adjustRightInd w:val="0"/>
        <w:spacing w:line="480" w:lineRule="auto"/>
        <w:ind w:left="0"/>
        <w:jc w:val="both"/>
        <w:rPr>
          <w:b/>
          <w:bCs/>
          <w:highlight w:val="yellow"/>
          <w:lang w:val="id-ID"/>
        </w:rPr>
      </w:pPr>
      <w:r>
        <w:rPr>
          <w:b/>
          <w:bCs/>
          <w:noProof/>
          <w:lang w:val="id-ID" w:eastAsia="id-ID"/>
        </w:rPr>
        <w:lastRenderedPageBreak/>
        <w:drawing>
          <wp:inline distT="0" distB="0" distL="0" distR="0" wp14:anchorId="4C43FCA2" wp14:editId="0D090559">
            <wp:extent cx="5039207" cy="4544704"/>
            <wp:effectExtent l="0" t="0" r="9525" b="8255"/>
            <wp:docPr id="165486555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865559" name="Picture 1654865559"/>
                    <pic:cNvPicPr/>
                  </pic:nvPicPr>
                  <pic:blipFill rotWithShape="1">
                    <a:blip r:embed="rId17" cstate="print">
                      <a:extLst>
                        <a:ext uri="{28A0092B-C50C-407E-A947-70E740481C1C}">
                          <a14:useLocalDpi xmlns:a14="http://schemas.microsoft.com/office/drawing/2010/main" val="0"/>
                        </a:ext>
                      </a:extLst>
                    </a:blip>
                    <a:srcRect l="19226" t="6181" r="13201" b="51018"/>
                    <a:stretch/>
                  </pic:blipFill>
                  <pic:spPr bwMode="auto">
                    <a:xfrm>
                      <a:off x="0" y="0"/>
                      <a:ext cx="5047689" cy="4552353"/>
                    </a:xfrm>
                    <a:prstGeom prst="rect">
                      <a:avLst/>
                    </a:prstGeom>
                    <a:ln>
                      <a:noFill/>
                    </a:ln>
                    <a:extLst>
                      <a:ext uri="{53640926-AAD7-44D8-BBD7-CCE9431645EC}">
                        <a14:shadowObscured xmlns:a14="http://schemas.microsoft.com/office/drawing/2010/main"/>
                      </a:ext>
                    </a:extLst>
                  </pic:spPr>
                </pic:pic>
              </a:graphicData>
            </a:graphic>
          </wp:inline>
        </w:drawing>
      </w:r>
    </w:p>
    <w:p w14:paraId="2C948FF9" w14:textId="77777777" w:rsidR="003D6942" w:rsidRPr="00EA4042" w:rsidRDefault="003D6942" w:rsidP="00712C58">
      <w:pPr>
        <w:widowControl w:val="0"/>
        <w:autoSpaceDE w:val="0"/>
        <w:autoSpaceDN w:val="0"/>
        <w:adjustRightInd w:val="0"/>
        <w:spacing w:line="480" w:lineRule="auto"/>
        <w:ind w:left="0"/>
        <w:jc w:val="both"/>
        <w:rPr>
          <w:b/>
          <w:bCs/>
          <w:lang w:val="id-ID"/>
        </w:rPr>
      </w:pPr>
    </w:p>
    <w:p w14:paraId="4CCECDC1" w14:textId="77777777" w:rsidR="003D6942" w:rsidRPr="00EA4042" w:rsidRDefault="003D6942" w:rsidP="00712C58">
      <w:pPr>
        <w:widowControl w:val="0"/>
        <w:autoSpaceDE w:val="0"/>
        <w:autoSpaceDN w:val="0"/>
        <w:adjustRightInd w:val="0"/>
        <w:spacing w:line="480" w:lineRule="auto"/>
        <w:ind w:left="0"/>
        <w:jc w:val="both"/>
        <w:rPr>
          <w:b/>
          <w:bCs/>
          <w:lang w:val="id-ID"/>
        </w:rPr>
      </w:pPr>
    </w:p>
    <w:p w14:paraId="1E7E9AD9" w14:textId="77777777" w:rsidR="003D6942" w:rsidRPr="00EA4042" w:rsidRDefault="003D6942" w:rsidP="00712C58">
      <w:pPr>
        <w:widowControl w:val="0"/>
        <w:autoSpaceDE w:val="0"/>
        <w:autoSpaceDN w:val="0"/>
        <w:adjustRightInd w:val="0"/>
        <w:spacing w:line="480" w:lineRule="auto"/>
        <w:ind w:left="0"/>
        <w:jc w:val="both"/>
        <w:rPr>
          <w:b/>
          <w:bCs/>
          <w:lang w:val="id-ID"/>
        </w:rPr>
      </w:pPr>
    </w:p>
    <w:p w14:paraId="02926BFC" w14:textId="77777777" w:rsidR="003D6942" w:rsidRPr="00EA4042" w:rsidRDefault="003D6942" w:rsidP="00712C58">
      <w:pPr>
        <w:widowControl w:val="0"/>
        <w:autoSpaceDE w:val="0"/>
        <w:autoSpaceDN w:val="0"/>
        <w:adjustRightInd w:val="0"/>
        <w:spacing w:line="480" w:lineRule="auto"/>
        <w:ind w:left="0"/>
        <w:jc w:val="both"/>
        <w:rPr>
          <w:b/>
          <w:bCs/>
          <w:lang w:val="id-ID"/>
        </w:rPr>
      </w:pPr>
    </w:p>
    <w:p w14:paraId="6B8C46AA" w14:textId="77777777" w:rsidR="003D6942" w:rsidRPr="00EA4042" w:rsidRDefault="003D6942" w:rsidP="00712C58">
      <w:pPr>
        <w:widowControl w:val="0"/>
        <w:autoSpaceDE w:val="0"/>
        <w:autoSpaceDN w:val="0"/>
        <w:adjustRightInd w:val="0"/>
        <w:spacing w:line="480" w:lineRule="auto"/>
        <w:ind w:left="0"/>
        <w:jc w:val="both"/>
        <w:rPr>
          <w:b/>
          <w:bCs/>
          <w:lang w:val="id-ID"/>
        </w:rPr>
      </w:pPr>
    </w:p>
    <w:p w14:paraId="666057CD" w14:textId="77777777" w:rsidR="003D6942" w:rsidRPr="00EA4042" w:rsidRDefault="003D6942" w:rsidP="00712C58">
      <w:pPr>
        <w:widowControl w:val="0"/>
        <w:autoSpaceDE w:val="0"/>
        <w:autoSpaceDN w:val="0"/>
        <w:adjustRightInd w:val="0"/>
        <w:spacing w:line="480" w:lineRule="auto"/>
        <w:ind w:left="0"/>
        <w:jc w:val="both"/>
        <w:rPr>
          <w:b/>
          <w:bCs/>
          <w:lang w:val="id-ID"/>
        </w:rPr>
      </w:pPr>
    </w:p>
    <w:p w14:paraId="61F2E89F" w14:textId="77777777" w:rsidR="003D6942" w:rsidRPr="00EA4042" w:rsidRDefault="003D6942" w:rsidP="00712C58">
      <w:pPr>
        <w:widowControl w:val="0"/>
        <w:autoSpaceDE w:val="0"/>
        <w:autoSpaceDN w:val="0"/>
        <w:adjustRightInd w:val="0"/>
        <w:spacing w:line="480" w:lineRule="auto"/>
        <w:ind w:left="0"/>
        <w:jc w:val="both"/>
        <w:rPr>
          <w:b/>
          <w:bCs/>
          <w:lang w:val="id-ID"/>
        </w:rPr>
      </w:pPr>
    </w:p>
    <w:p w14:paraId="4166811D" w14:textId="77777777" w:rsidR="003D6942" w:rsidRPr="00EA4042" w:rsidRDefault="003D6942" w:rsidP="00712C58">
      <w:pPr>
        <w:widowControl w:val="0"/>
        <w:autoSpaceDE w:val="0"/>
        <w:autoSpaceDN w:val="0"/>
        <w:adjustRightInd w:val="0"/>
        <w:spacing w:line="480" w:lineRule="auto"/>
        <w:ind w:left="0"/>
        <w:jc w:val="both"/>
        <w:rPr>
          <w:b/>
          <w:bCs/>
          <w:lang w:val="id-ID"/>
        </w:rPr>
      </w:pPr>
    </w:p>
    <w:p w14:paraId="4E1DDA46" w14:textId="77777777" w:rsidR="003D6942" w:rsidRPr="00EA4042" w:rsidRDefault="003D6942" w:rsidP="00712C58">
      <w:pPr>
        <w:widowControl w:val="0"/>
        <w:autoSpaceDE w:val="0"/>
        <w:autoSpaceDN w:val="0"/>
        <w:adjustRightInd w:val="0"/>
        <w:spacing w:line="480" w:lineRule="auto"/>
        <w:ind w:left="0"/>
        <w:jc w:val="both"/>
        <w:rPr>
          <w:b/>
          <w:bCs/>
          <w:lang w:val="id-ID"/>
        </w:rPr>
      </w:pPr>
    </w:p>
    <w:p w14:paraId="6CE6E45E" w14:textId="77777777" w:rsidR="003D6942" w:rsidRPr="00EA4042" w:rsidRDefault="003D6942" w:rsidP="00712C58">
      <w:pPr>
        <w:widowControl w:val="0"/>
        <w:autoSpaceDE w:val="0"/>
        <w:autoSpaceDN w:val="0"/>
        <w:adjustRightInd w:val="0"/>
        <w:spacing w:line="480" w:lineRule="auto"/>
        <w:ind w:left="0"/>
        <w:jc w:val="both"/>
        <w:rPr>
          <w:b/>
          <w:bCs/>
          <w:lang w:val="id-ID"/>
        </w:rPr>
      </w:pPr>
    </w:p>
    <w:p w14:paraId="2F5E371D" w14:textId="4C533C56" w:rsidR="00712C58" w:rsidRPr="00EA4042" w:rsidRDefault="00203353" w:rsidP="00203353">
      <w:pPr>
        <w:pStyle w:val="Caption"/>
        <w:ind w:left="0"/>
        <w:jc w:val="both"/>
        <w:rPr>
          <w:b w:val="0"/>
          <w:bCs/>
          <w:lang w:val="id-ID"/>
        </w:rPr>
      </w:pPr>
      <w:r>
        <w:lastRenderedPageBreak/>
        <w:t>Lampiran 2.</w:t>
      </w:r>
      <w:fldSimple w:instr=" SEQ Lampiran_2. \* ARABIC ">
        <w:r w:rsidR="00B021B1">
          <w:rPr>
            <w:noProof/>
          </w:rPr>
          <w:t>6</w:t>
        </w:r>
      </w:fldSimple>
      <w:r>
        <w:t xml:space="preserve"> </w:t>
      </w:r>
      <w:bookmarkStart w:id="19" w:name="_Toc155149302"/>
      <w:r w:rsidR="00712C58" w:rsidRPr="00EA4042">
        <w:rPr>
          <w:bCs/>
          <w:lang w:val="id-ID"/>
        </w:rPr>
        <w:t>Hasil analisis refleksi guru</w:t>
      </w:r>
      <w:bookmarkEnd w:id="19"/>
    </w:p>
    <w:p w14:paraId="2CC6B058" w14:textId="664F678E" w:rsidR="00CD080D" w:rsidRPr="00EA4042" w:rsidRDefault="001606E4" w:rsidP="00712C58">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40E3C839" wp14:editId="2AEF3AA0">
            <wp:extent cx="5011947" cy="7758880"/>
            <wp:effectExtent l="0" t="0" r="0" b="0"/>
            <wp:docPr id="46247409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474095" name="Picture 462474095"/>
                    <pic:cNvPicPr/>
                  </pic:nvPicPr>
                  <pic:blipFill rotWithShape="1">
                    <a:blip r:embed="rId18">
                      <a:extLst>
                        <a:ext uri="{28A0092B-C50C-407E-A947-70E740481C1C}">
                          <a14:useLocalDpi xmlns:a14="http://schemas.microsoft.com/office/drawing/2010/main" val="0"/>
                        </a:ext>
                      </a:extLst>
                    </a:blip>
                    <a:srcRect l="15403" t="10167" r="13388" b="11880"/>
                    <a:stretch/>
                  </pic:blipFill>
                  <pic:spPr bwMode="auto">
                    <a:xfrm>
                      <a:off x="0" y="0"/>
                      <a:ext cx="5019602" cy="7770730"/>
                    </a:xfrm>
                    <a:prstGeom prst="rect">
                      <a:avLst/>
                    </a:prstGeom>
                    <a:ln>
                      <a:noFill/>
                    </a:ln>
                    <a:extLst>
                      <a:ext uri="{53640926-AAD7-44D8-BBD7-CCE9431645EC}">
                        <a14:shadowObscured xmlns:a14="http://schemas.microsoft.com/office/drawing/2010/main"/>
                      </a:ext>
                    </a:extLst>
                  </pic:spPr>
                </pic:pic>
              </a:graphicData>
            </a:graphic>
          </wp:inline>
        </w:drawing>
      </w:r>
      <w:r>
        <w:rPr>
          <w:b/>
          <w:bCs/>
          <w:noProof/>
          <w:lang w:val="id-ID" w:eastAsia="id-ID"/>
        </w:rPr>
        <w:lastRenderedPageBreak/>
        <w:drawing>
          <wp:inline distT="0" distB="0" distL="0" distR="0" wp14:anchorId="0E839464" wp14:editId="2A5E2E82">
            <wp:extent cx="5055080" cy="5473778"/>
            <wp:effectExtent l="0" t="0" r="0" b="0"/>
            <wp:docPr id="183119717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197177" name="Picture 1831197177"/>
                    <pic:cNvPicPr/>
                  </pic:nvPicPr>
                  <pic:blipFill rotWithShape="1">
                    <a:blip r:embed="rId19">
                      <a:extLst>
                        <a:ext uri="{28A0092B-C50C-407E-A947-70E740481C1C}">
                          <a14:useLocalDpi xmlns:a14="http://schemas.microsoft.com/office/drawing/2010/main" val="0"/>
                        </a:ext>
                      </a:extLst>
                    </a:blip>
                    <a:srcRect l="14719" t="9682" r="13036" b="34999"/>
                    <a:stretch/>
                  </pic:blipFill>
                  <pic:spPr bwMode="auto">
                    <a:xfrm>
                      <a:off x="0" y="0"/>
                      <a:ext cx="5060954" cy="5480138"/>
                    </a:xfrm>
                    <a:prstGeom prst="rect">
                      <a:avLst/>
                    </a:prstGeom>
                    <a:ln>
                      <a:noFill/>
                    </a:ln>
                    <a:extLst>
                      <a:ext uri="{53640926-AAD7-44D8-BBD7-CCE9431645EC}">
                        <a14:shadowObscured xmlns:a14="http://schemas.microsoft.com/office/drawing/2010/main"/>
                      </a:ext>
                    </a:extLst>
                  </pic:spPr>
                </pic:pic>
              </a:graphicData>
            </a:graphic>
          </wp:inline>
        </w:drawing>
      </w:r>
    </w:p>
    <w:p w14:paraId="393905B6" w14:textId="77777777" w:rsidR="00CD080D" w:rsidRDefault="00CD080D" w:rsidP="00DB1A71">
      <w:pPr>
        <w:widowControl w:val="0"/>
        <w:autoSpaceDE w:val="0"/>
        <w:autoSpaceDN w:val="0"/>
        <w:adjustRightInd w:val="0"/>
        <w:spacing w:line="480" w:lineRule="auto"/>
        <w:ind w:left="0"/>
        <w:jc w:val="both"/>
        <w:rPr>
          <w:b/>
          <w:bCs/>
          <w:lang w:val="id-ID"/>
        </w:rPr>
      </w:pPr>
    </w:p>
    <w:p w14:paraId="5610A925" w14:textId="77777777" w:rsidR="001606E4" w:rsidRDefault="001606E4" w:rsidP="00DB1A71">
      <w:pPr>
        <w:widowControl w:val="0"/>
        <w:autoSpaceDE w:val="0"/>
        <w:autoSpaceDN w:val="0"/>
        <w:adjustRightInd w:val="0"/>
        <w:spacing w:line="480" w:lineRule="auto"/>
        <w:ind w:left="0"/>
        <w:jc w:val="both"/>
        <w:rPr>
          <w:b/>
          <w:bCs/>
          <w:lang w:val="id-ID"/>
        </w:rPr>
      </w:pPr>
    </w:p>
    <w:p w14:paraId="5CB276AF" w14:textId="77777777" w:rsidR="001606E4" w:rsidRDefault="001606E4" w:rsidP="00DB1A71">
      <w:pPr>
        <w:widowControl w:val="0"/>
        <w:autoSpaceDE w:val="0"/>
        <w:autoSpaceDN w:val="0"/>
        <w:adjustRightInd w:val="0"/>
        <w:spacing w:line="480" w:lineRule="auto"/>
        <w:ind w:left="0"/>
        <w:jc w:val="both"/>
        <w:rPr>
          <w:b/>
          <w:bCs/>
          <w:lang w:val="id-ID"/>
        </w:rPr>
      </w:pPr>
    </w:p>
    <w:p w14:paraId="60125DFE" w14:textId="77777777" w:rsidR="001606E4" w:rsidRDefault="001606E4" w:rsidP="00DB1A71">
      <w:pPr>
        <w:widowControl w:val="0"/>
        <w:autoSpaceDE w:val="0"/>
        <w:autoSpaceDN w:val="0"/>
        <w:adjustRightInd w:val="0"/>
        <w:spacing w:line="480" w:lineRule="auto"/>
        <w:ind w:left="0"/>
        <w:jc w:val="both"/>
        <w:rPr>
          <w:b/>
          <w:bCs/>
          <w:lang w:val="id-ID"/>
        </w:rPr>
      </w:pPr>
    </w:p>
    <w:p w14:paraId="7C733062" w14:textId="77777777" w:rsidR="001606E4" w:rsidRDefault="001606E4" w:rsidP="00DB1A71">
      <w:pPr>
        <w:widowControl w:val="0"/>
        <w:autoSpaceDE w:val="0"/>
        <w:autoSpaceDN w:val="0"/>
        <w:adjustRightInd w:val="0"/>
        <w:spacing w:line="480" w:lineRule="auto"/>
        <w:ind w:left="0"/>
        <w:jc w:val="both"/>
        <w:rPr>
          <w:b/>
          <w:bCs/>
          <w:lang w:val="id-ID"/>
        </w:rPr>
      </w:pPr>
    </w:p>
    <w:p w14:paraId="05667F13" w14:textId="77777777" w:rsidR="001606E4" w:rsidRDefault="001606E4" w:rsidP="00DB1A71">
      <w:pPr>
        <w:widowControl w:val="0"/>
        <w:autoSpaceDE w:val="0"/>
        <w:autoSpaceDN w:val="0"/>
        <w:adjustRightInd w:val="0"/>
        <w:spacing w:line="480" w:lineRule="auto"/>
        <w:ind w:left="0"/>
        <w:jc w:val="both"/>
        <w:rPr>
          <w:b/>
          <w:bCs/>
          <w:lang w:val="id-ID"/>
        </w:rPr>
      </w:pPr>
    </w:p>
    <w:p w14:paraId="7C8D7030" w14:textId="77777777" w:rsidR="001606E4" w:rsidRPr="00EA4042" w:rsidRDefault="001606E4" w:rsidP="00DB1A71">
      <w:pPr>
        <w:widowControl w:val="0"/>
        <w:autoSpaceDE w:val="0"/>
        <w:autoSpaceDN w:val="0"/>
        <w:adjustRightInd w:val="0"/>
        <w:spacing w:line="480" w:lineRule="auto"/>
        <w:ind w:left="0"/>
        <w:jc w:val="both"/>
        <w:rPr>
          <w:b/>
          <w:bCs/>
          <w:lang w:val="id-ID"/>
        </w:rPr>
      </w:pPr>
    </w:p>
    <w:p w14:paraId="0D6EBBA8" w14:textId="24FC061B" w:rsidR="00DB1A71" w:rsidRPr="00EA4042" w:rsidRDefault="00203353" w:rsidP="00203353">
      <w:pPr>
        <w:pStyle w:val="Caption"/>
        <w:ind w:left="0"/>
        <w:jc w:val="both"/>
        <w:rPr>
          <w:b w:val="0"/>
          <w:bCs/>
          <w:lang w:val="id-ID"/>
        </w:rPr>
      </w:pPr>
      <w:bookmarkStart w:id="20" w:name="_Toc155149376"/>
      <w:bookmarkStart w:id="21" w:name="_Toc155149673"/>
      <w:r>
        <w:lastRenderedPageBreak/>
        <w:t xml:space="preserve">Lampiran </w:t>
      </w:r>
      <w:r w:rsidR="00D93C7B">
        <w:fldChar w:fldCharType="begin"/>
      </w:r>
      <w:r w:rsidR="00D93C7B">
        <w:instrText xml:space="preserve"> SEQ Lampiran \* ARABIC </w:instrText>
      </w:r>
      <w:r w:rsidR="00D93C7B">
        <w:fldChar w:fldCharType="separate"/>
      </w:r>
      <w:r w:rsidR="00AD35EF">
        <w:rPr>
          <w:noProof/>
        </w:rPr>
        <w:t>3</w:t>
      </w:r>
      <w:r w:rsidR="00D93C7B">
        <w:rPr>
          <w:noProof/>
        </w:rPr>
        <w:fldChar w:fldCharType="end"/>
      </w:r>
      <w:r>
        <w:t xml:space="preserve">. </w:t>
      </w:r>
      <w:r w:rsidR="00DB1A71" w:rsidRPr="00EA4042">
        <w:rPr>
          <w:bCs/>
          <w:lang w:val="id-ID"/>
        </w:rPr>
        <w:t xml:space="preserve">Modul Ajar IPA Terpadu berbasis </w:t>
      </w:r>
      <w:r w:rsidR="00DB1A71" w:rsidRPr="00EA4042">
        <w:rPr>
          <w:bCs/>
          <w:i/>
          <w:lang w:val="id-ID"/>
        </w:rPr>
        <w:t xml:space="preserve">Scientific issues </w:t>
      </w:r>
      <w:r w:rsidR="00DB1A71" w:rsidRPr="00EA4042">
        <w:rPr>
          <w:bCs/>
          <w:lang w:val="id-ID"/>
        </w:rPr>
        <w:t>Materi Suhu</w:t>
      </w:r>
      <w:bookmarkEnd w:id="20"/>
      <w:bookmarkEnd w:id="21"/>
    </w:p>
    <w:p w14:paraId="53CAAA41" w14:textId="27A885E3" w:rsidR="0075447B" w:rsidRPr="00EA4042" w:rsidRDefault="0082472F" w:rsidP="00DB1A71">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07251CE0" wp14:editId="492AE110">
            <wp:extent cx="5039995" cy="7129145"/>
            <wp:effectExtent l="0" t="0" r="8255" b="0"/>
            <wp:docPr id="128211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110324" name="Picture 128211032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779B8BB9" w14:textId="797016A1" w:rsidR="0075447B" w:rsidRPr="00EA4042" w:rsidRDefault="0075447B" w:rsidP="00DB1A71">
      <w:pPr>
        <w:widowControl w:val="0"/>
        <w:autoSpaceDE w:val="0"/>
        <w:autoSpaceDN w:val="0"/>
        <w:adjustRightInd w:val="0"/>
        <w:spacing w:line="480" w:lineRule="auto"/>
        <w:ind w:left="0"/>
        <w:jc w:val="both"/>
        <w:rPr>
          <w:b/>
          <w:bCs/>
          <w:lang w:val="id-ID"/>
        </w:rPr>
      </w:pPr>
      <w:r w:rsidRPr="00EA4042">
        <w:rPr>
          <w:b/>
          <w:bCs/>
          <w:noProof/>
          <w:lang w:val="id-ID" w:eastAsia="id-ID"/>
        </w:rPr>
        <w:lastRenderedPageBreak/>
        <w:drawing>
          <wp:inline distT="0" distB="0" distL="0" distR="0" wp14:anchorId="5C210B48" wp14:editId="4AEEE097">
            <wp:extent cx="5039995" cy="7129145"/>
            <wp:effectExtent l="0" t="0" r="8255" b="0"/>
            <wp:docPr id="18543122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12243" name="Picture 185431224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128E0FEF" w14:textId="6F40A1CD" w:rsidR="0075447B" w:rsidRPr="00EA4042" w:rsidRDefault="0082472F" w:rsidP="00DB1A71">
      <w:pPr>
        <w:widowControl w:val="0"/>
        <w:autoSpaceDE w:val="0"/>
        <w:autoSpaceDN w:val="0"/>
        <w:adjustRightInd w:val="0"/>
        <w:spacing w:line="480" w:lineRule="auto"/>
        <w:ind w:left="0"/>
        <w:jc w:val="both"/>
        <w:rPr>
          <w:b/>
          <w:bCs/>
          <w:lang w:val="id-ID"/>
        </w:rPr>
      </w:pPr>
      <w:r>
        <w:rPr>
          <w:b/>
          <w:bCs/>
          <w:noProof/>
          <w:lang w:val="id-ID" w:eastAsia="id-ID"/>
        </w:rPr>
        <w:lastRenderedPageBreak/>
        <w:drawing>
          <wp:inline distT="0" distB="0" distL="0" distR="0" wp14:anchorId="1D8C3561" wp14:editId="47ACCADA">
            <wp:extent cx="5039995" cy="7129145"/>
            <wp:effectExtent l="0" t="0" r="8255" b="0"/>
            <wp:docPr id="10334930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493024" name="Picture 103349302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1371C9C0" w14:textId="77777777" w:rsidR="0075447B" w:rsidRPr="00EA4042" w:rsidRDefault="0075447B" w:rsidP="00DB1A71">
      <w:pPr>
        <w:widowControl w:val="0"/>
        <w:autoSpaceDE w:val="0"/>
        <w:autoSpaceDN w:val="0"/>
        <w:adjustRightInd w:val="0"/>
        <w:spacing w:line="480" w:lineRule="auto"/>
        <w:ind w:left="0"/>
        <w:jc w:val="both"/>
        <w:rPr>
          <w:b/>
          <w:bCs/>
          <w:lang w:val="id-ID"/>
        </w:rPr>
      </w:pPr>
    </w:p>
    <w:p w14:paraId="741545E4" w14:textId="77777777" w:rsidR="0075447B" w:rsidRPr="00EA4042" w:rsidRDefault="0075447B" w:rsidP="00DB1A71">
      <w:pPr>
        <w:widowControl w:val="0"/>
        <w:autoSpaceDE w:val="0"/>
        <w:autoSpaceDN w:val="0"/>
        <w:adjustRightInd w:val="0"/>
        <w:spacing w:line="480" w:lineRule="auto"/>
        <w:ind w:left="0"/>
        <w:jc w:val="both"/>
        <w:rPr>
          <w:b/>
          <w:bCs/>
          <w:lang w:val="id-ID"/>
        </w:rPr>
      </w:pPr>
    </w:p>
    <w:p w14:paraId="4E9E7795" w14:textId="3B487298" w:rsidR="0075447B" w:rsidRPr="00EA4042" w:rsidRDefault="00F46CC5" w:rsidP="00DB1A71">
      <w:pPr>
        <w:widowControl w:val="0"/>
        <w:autoSpaceDE w:val="0"/>
        <w:autoSpaceDN w:val="0"/>
        <w:adjustRightInd w:val="0"/>
        <w:spacing w:line="480" w:lineRule="auto"/>
        <w:ind w:left="0"/>
        <w:jc w:val="both"/>
        <w:rPr>
          <w:b/>
          <w:bCs/>
          <w:lang w:val="id-ID"/>
        </w:rPr>
      </w:pPr>
      <w:r w:rsidRPr="00EA4042">
        <w:rPr>
          <w:b/>
          <w:bCs/>
          <w:noProof/>
          <w:lang w:val="id-ID" w:eastAsia="id-ID"/>
        </w:rPr>
        <w:lastRenderedPageBreak/>
        <w:drawing>
          <wp:inline distT="0" distB="0" distL="0" distR="0" wp14:anchorId="6EB29313" wp14:editId="2F203123">
            <wp:extent cx="5039995" cy="7129145"/>
            <wp:effectExtent l="0" t="0" r="8255" b="0"/>
            <wp:docPr id="77114279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42796" name="Picture 77114279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66D00C67" wp14:editId="50B4474D">
            <wp:extent cx="5039995" cy="7129145"/>
            <wp:effectExtent l="0" t="0" r="8255" b="0"/>
            <wp:docPr id="24255334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53345" name="Picture 24255334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0010134C" wp14:editId="146062A0">
            <wp:extent cx="5039995" cy="7129145"/>
            <wp:effectExtent l="0" t="0" r="8255" b="0"/>
            <wp:docPr id="13212053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20536" name="Picture 13212053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7377169E" wp14:editId="3602616D">
            <wp:extent cx="5039995" cy="7129145"/>
            <wp:effectExtent l="0" t="0" r="8255" b="0"/>
            <wp:docPr id="180573960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39600" name="Picture 180573960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79A6A9DD" wp14:editId="0A428C05">
            <wp:extent cx="5039995" cy="7129145"/>
            <wp:effectExtent l="0" t="0" r="8255" b="0"/>
            <wp:docPr id="1667253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25348" name="Picture 16672534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72FE79F0" wp14:editId="3042B5BB">
            <wp:extent cx="5039995" cy="7129145"/>
            <wp:effectExtent l="0" t="0" r="8255" b="0"/>
            <wp:docPr id="23364023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640236" name="Picture 23364023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04BCCD53" wp14:editId="673D285F">
            <wp:extent cx="5039995" cy="7129145"/>
            <wp:effectExtent l="0" t="0" r="8255" b="0"/>
            <wp:docPr id="1071173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17326" name="Picture 10711732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6561098F" wp14:editId="6C5DD83A">
            <wp:extent cx="5039995" cy="7129145"/>
            <wp:effectExtent l="0" t="0" r="8255" b="0"/>
            <wp:docPr id="111076575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765754" name="Picture 111076575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0E1ED1F9" w14:textId="65570435" w:rsidR="00035496" w:rsidRPr="00EA4042" w:rsidRDefault="0082472F" w:rsidP="00035496">
      <w:pPr>
        <w:widowControl w:val="0"/>
        <w:autoSpaceDE w:val="0"/>
        <w:autoSpaceDN w:val="0"/>
        <w:adjustRightInd w:val="0"/>
        <w:spacing w:line="480" w:lineRule="auto"/>
        <w:ind w:left="0"/>
        <w:jc w:val="left"/>
        <w:rPr>
          <w:b/>
          <w:bCs/>
          <w:lang w:val="id-ID"/>
        </w:rPr>
      </w:pPr>
      <w:r>
        <w:rPr>
          <w:b/>
          <w:bCs/>
          <w:noProof/>
          <w:lang w:val="id-ID" w:eastAsia="id-ID"/>
        </w:rPr>
        <w:lastRenderedPageBreak/>
        <w:drawing>
          <wp:inline distT="0" distB="0" distL="0" distR="0" wp14:anchorId="564953B2" wp14:editId="3D88E458">
            <wp:extent cx="5039995" cy="7129145"/>
            <wp:effectExtent l="0" t="0" r="8255" b="0"/>
            <wp:docPr id="2019690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9045" name="Picture 20196904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2A62EDF9" w14:textId="0357FB1D" w:rsidR="00306D1E" w:rsidRPr="00EA4042" w:rsidRDefault="00306D1E" w:rsidP="00035496">
      <w:pPr>
        <w:widowControl w:val="0"/>
        <w:autoSpaceDE w:val="0"/>
        <w:autoSpaceDN w:val="0"/>
        <w:adjustRightInd w:val="0"/>
        <w:spacing w:line="480" w:lineRule="auto"/>
        <w:ind w:left="0"/>
        <w:jc w:val="left"/>
        <w:rPr>
          <w:b/>
          <w:bCs/>
          <w:lang w:val="id-ID"/>
        </w:rPr>
      </w:pPr>
      <w:r w:rsidRPr="00EA4042">
        <w:rPr>
          <w:b/>
          <w:bCs/>
          <w:noProof/>
          <w:lang w:val="id-ID" w:eastAsia="id-ID"/>
        </w:rPr>
        <w:lastRenderedPageBreak/>
        <w:drawing>
          <wp:inline distT="0" distB="0" distL="0" distR="0" wp14:anchorId="27F26E1B" wp14:editId="5C90E408">
            <wp:extent cx="5039995" cy="7129145"/>
            <wp:effectExtent l="0" t="0" r="8255" b="0"/>
            <wp:docPr id="110089344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893441" name="Picture 110089344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597212A2" wp14:editId="75C9DF85">
            <wp:extent cx="5039995" cy="7129145"/>
            <wp:effectExtent l="0" t="0" r="8255" b="0"/>
            <wp:docPr id="163976604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766048" name="Picture 163976604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5C89CDFC" wp14:editId="2FB4881D">
            <wp:extent cx="5039995" cy="7129145"/>
            <wp:effectExtent l="0" t="0" r="8255" b="0"/>
            <wp:docPr id="127611023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110237" name="Picture 127611023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6608AE43" wp14:editId="7FFBB133">
            <wp:extent cx="5039995" cy="7129145"/>
            <wp:effectExtent l="0" t="0" r="8255" b="0"/>
            <wp:docPr id="127404909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049090" name="Picture 127404909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54D74551" wp14:editId="504847EA">
            <wp:extent cx="5039995" cy="7129145"/>
            <wp:effectExtent l="0" t="0" r="8255" b="0"/>
            <wp:docPr id="156380936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809365" name="Picture 156380936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21A9343A" wp14:editId="232C2662">
            <wp:extent cx="5039995" cy="7129145"/>
            <wp:effectExtent l="0" t="0" r="8255" b="0"/>
            <wp:docPr id="155949017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490172" name="Picture 155949017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69B33985" wp14:editId="79230A1F">
            <wp:extent cx="5039995" cy="7129145"/>
            <wp:effectExtent l="0" t="0" r="8255" b="0"/>
            <wp:docPr id="44159741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597412" name="Picture 44159741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000C39D6" wp14:editId="76C18548">
            <wp:extent cx="5039995" cy="7129145"/>
            <wp:effectExtent l="0" t="0" r="8255" b="0"/>
            <wp:docPr id="199394248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942486" name="Picture 199394248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17D56651" wp14:editId="42489D26">
            <wp:extent cx="5039995" cy="7129145"/>
            <wp:effectExtent l="0" t="0" r="8255" b="0"/>
            <wp:docPr id="121440369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403690" name="Picture 121440369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61494919" wp14:editId="3981C3FD">
            <wp:extent cx="5039995" cy="7129145"/>
            <wp:effectExtent l="0" t="0" r="8255" b="0"/>
            <wp:docPr id="151452382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523823" name="Picture 151452382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301E621C" w14:textId="24FD60CA" w:rsidR="002E3127" w:rsidRPr="00EA4042" w:rsidRDefault="002E3127" w:rsidP="00035496">
      <w:pPr>
        <w:widowControl w:val="0"/>
        <w:autoSpaceDE w:val="0"/>
        <w:autoSpaceDN w:val="0"/>
        <w:adjustRightInd w:val="0"/>
        <w:spacing w:line="480" w:lineRule="auto"/>
        <w:ind w:left="0"/>
        <w:jc w:val="left"/>
        <w:rPr>
          <w:b/>
          <w:bCs/>
          <w:lang w:val="id-ID"/>
        </w:rPr>
      </w:pPr>
      <w:r w:rsidRPr="00EA4042">
        <w:rPr>
          <w:b/>
          <w:bCs/>
          <w:noProof/>
          <w:lang w:val="id-ID" w:eastAsia="id-ID"/>
        </w:rPr>
        <w:lastRenderedPageBreak/>
        <w:drawing>
          <wp:inline distT="0" distB="0" distL="0" distR="0" wp14:anchorId="4476180E" wp14:editId="6C5CA70E">
            <wp:extent cx="5039995" cy="7129145"/>
            <wp:effectExtent l="0" t="0" r="8255" b="0"/>
            <wp:docPr id="1603128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128554" name="Picture 160312855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47002056" wp14:editId="27F4909D">
            <wp:extent cx="5039995" cy="7129145"/>
            <wp:effectExtent l="0" t="0" r="8255" b="0"/>
            <wp:docPr id="2560134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13430" name="Picture 2560134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48A5B409" wp14:editId="32F624F5">
            <wp:extent cx="5039995" cy="7129145"/>
            <wp:effectExtent l="0" t="0" r="8255" b="0"/>
            <wp:docPr id="19437867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786787" name="Picture 194378678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12ACE71F" wp14:editId="6A1B436A">
            <wp:extent cx="5039995" cy="7129145"/>
            <wp:effectExtent l="0" t="0" r="8255" b="0"/>
            <wp:docPr id="204052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52945" name="Picture 20405294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4196C677" wp14:editId="4D7DB1CF">
            <wp:extent cx="5039995" cy="7129145"/>
            <wp:effectExtent l="0" t="0" r="8255" b="0"/>
            <wp:docPr id="17678536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853620" name="Picture 176785362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791822FB" wp14:editId="3D61015A">
            <wp:extent cx="5039995" cy="7129145"/>
            <wp:effectExtent l="0" t="0" r="8255" b="0"/>
            <wp:docPr id="18466701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670123" name="Picture 184667012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0DB1D022" wp14:editId="03DFD7A8">
            <wp:extent cx="5039995" cy="7129145"/>
            <wp:effectExtent l="0" t="0" r="8255" b="0"/>
            <wp:docPr id="13589915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91537" name="Picture 135899153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15E49C4F" wp14:editId="2A7C76A1">
            <wp:extent cx="5039995" cy="7129145"/>
            <wp:effectExtent l="0" t="0" r="8255" b="0"/>
            <wp:docPr id="12445242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24286" name="Picture 124452428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0B0CDC15" wp14:editId="28178CAC">
            <wp:extent cx="5039995" cy="7129145"/>
            <wp:effectExtent l="0" t="0" r="8255" b="0"/>
            <wp:docPr id="5931705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170557" name="Picture 59317055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4C2DC2BB" wp14:editId="7C3C15A6">
            <wp:extent cx="5039995" cy="7129145"/>
            <wp:effectExtent l="0" t="0" r="8255" b="0"/>
            <wp:docPr id="18852146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14621" name="Picture 188521462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1A6DB191" wp14:editId="3AEB9EE9">
            <wp:extent cx="5039995" cy="7129145"/>
            <wp:effectExtent l="0" t="0" r="8255" b="0"/>
            <wp:docPr id="8518257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825764" name="Picture 851825764"/>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7B4E1FC4" wp14:editId="24751677">
            <wp:extent cx="5039995" cy="7129145"/>
            <wp:effectExtent l="0" t="0" r="8255" b="0"/>
            <wp:docPr id="212704958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49584" name="Picture 212704958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64689992" wp14:editId="289CDA72">
            <wp:extent cx="5039995" cy="7129145"/>
            <wp:effectExtent l="0" t="0" r="8255" b="0"/>
            <wp:docPr id="106890636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906368" name="Picture 1068906368"/>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263E9A86" wp14:editId="45D572AB">
            <wp:extent cx="5039995" cy="7129145"/>
            <wp:effectExtent l="0" t="0" r="8255" b="0"/>
            <wp:docPr id="1175484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8456" name="Picture 117548456"/>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12BE3E2D" wp14:editId="334A5617">
            <wp:extent cx="5039995" cy="7129145"/>
            <wp:effectExtent l="0" t="0" r="8255" b="0"/>
            <wp:docPr id="23604502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045024" name="Picture 23604502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3A2914C3" wp14:editId="6F9B48F2">
            <wp:extent cx="5039995" cy="7129145"/>
            <wp:effectExtent l="0" t="0" r="8255" b="0"/>
            <wp:docPr id="2275890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589070" name="Picture 22758907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3284D188" wp14:editId="34886519">
            <wp:extent cx="5039995" cy="7129145"/>
            <wp:effectExtent l="0" t="0" r="8255" b="0"/>
            <wp:docPr id="111577817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778173" name="Picture 111577817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11A4DC88" wp14:editId="053099C9">
            <wp:extent cx="5039995" cy="7129145"/>
            <wp:effectExtent l="0" t="0" r="8255" b="0"/>
            <wp:docPr id="43113982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139829" name="Picture 43113982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05CFFB4B" wp14:editId="5A583686">
            <wp:extent cx="5039995" cy="7129145"/>
            <wp:effectExtent l="0" t="0" r="8255" b="0"/>
            <wp:docPr id="166197240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72405" name="Picture 1661972405"/>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370B0B5A" wp14:editId="1DCCF177">
            <wp:extent cx="5039995" cy="7129145"/>
            <wp:effectExtent l="0" t="0" r="8255" b="0"/>
            <wp:docPr id="3397522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752215" name="Picture 339752215"/>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26D41B93" wp14:editId="6897ACCC">
            <wp:extent cx="5039995" cy="7129145"/>
            <wp:effectExtent l="0" t="0" r="8255" b="0"/>
            <wp:docPr id="5181518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15186" name="Picture 5181518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5B06B600" wp14:editId="50F881C8">
            <wp:extent cx="5039995" cy="7129145"/>
            <wp:effectExtent l="0" t="0" r="8255" b="0"/>
            <wp:docPr id="159044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4424" name="Picture 1590442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40EC7EFF" wp14:editId="4F497ACA">
            <wp:extent cx="5039995" cy="7129145"/>
            <wp:effectExtent l="0" t="0" r="8255" b="0"/>
            <wp:docPr id="5572490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249096" name="Picture 55724909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2776E41A" wp14:editId="679B639D">
            <wp:extent cx="5039995" cy="7129145"/>
            <wp:effectExtent l="0" t="0" r="8255" b="0"/>
            <wp:docPr id="115812851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128511" name="Picture 115812851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171224D8" w14:textId="77777777" w:rsidR="00CB6590" w:rsidRPr="00EA4042" w:rsidRDefault="00CB6590" w:rsidP="00035496">
      <w:pPr>
        <w:widowControl w:val="0"/>
        <w:autoSpaceDE w:val="0"/>
        <w:autoSpaceDN w:val="0"/>
        <w:adjustRightInd w:val="0"/>
        <w:spacing w:line="480" w:lineRule="auto"/>
        <w:ind w:left="0"/>
        <w:jc w:val="left"/>
        <w:rPr>
          <w:b/>
          <w:bCs/>
          <w:lang w:val="id-ID"/>
        </w:rPr>
      </w:pPr>
    </w:p>
    <w:p w14:paraId="481BC871" w14:textId="40C95FD0" w:rsidR="00FE47D8" w:rsidRPr="00EA4042" w:rsidRDefault="008F00C2" w:rsidP="00035496">
      <w:pPr>
        <w:widowControl w:val="0"/>
        <w:autoSpaceDE w:val="0"/>
        <w:autoSpaceDN w:val="0"/>
        <w:adjustRightInd w:val="0"/>
        <w:spacing w:line="480" w:lineRule="auto"/>
        <w:ind w:left="0"/>
        <w:jc w:val="left"/>
        <w:rPr>
          <w:b/>
          <w:bCs/>
          <w:lang w:val="id-ID"/>
        </w:rPr>
      </w:pPr>
      <w:r w:rsidRPr="00EA4042">
        <w:rPr>
          <w:b/>
          <w:bCs/>
          <w:noProof/>
          <w:lang w:val="id-ID" w:eastAsia="id-ID"/>
        </w:rPr>
        <w:lastRenderedPageBreak/>
        <w:drawing>
          <wp:inline distT="0" distB="0" distL="0" distR="0" wp14:anchorId="0759E4DD" wp14:editId="32DC6D40">
            <wp:extent cx="5039995" cy="7129145"/>
            <wp:effectExtent l="0" t="0" r="8255" b="0"/>
            <wp:docPr id="8654532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45328" name="Picture 8654532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7BA28019" wp14:editId="6F0F23C7">
            <wp:extent cx="5039995" cy="7129145"/>
            <wp:effectExtent l="0" t="0" r="8255" b="0"/>
            <wp:docPr id="7735871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587130" name="Picture 77358713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2104FBC6" wp14:editId="2FEE9677">
            <wp:extent cx="5039995" cy="7129145"/>
            <wp:effectExtent l="0" t="0" r="8255" b="0"/>
            <wp:docPr id="88938427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384278" name="Picture 889384278"/>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03221B2B" wp14:editId="750A871F">
            <wp:extent cx="5039995" cy="7129145"/>
            <wp:effectExtent l="0" t="0" r="8255" b="0"/>
            <wp:docPr id="189902135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021353" name="Picture 189902135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2B6FE496" wp14:editId="6589DDB0">
            <wp:extent cx="5039995" cy="7129145"/>
            <wp:effectExtent l="0" t="0" r="8255" b="0"/>
            <wp:docPr id="33822807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28076" name="Picture 33822807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2D838341" wp14:editId="630C2F92">
            <wp:extent cx="5039995" cy="7129145"/>
            <wp:effectExtent l="0" t="0" r="8255" b="0"/>
            <wp:docPr id="112908191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081916" name="Picture 112908191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080C119D" wp14:editId="4327A5B0">
            <wp:extent cx="5039995" cy="7129145"/>
            <wp:effectExtent l="0" t="0" r="8255" b="0"/>
            <wp:docPr id="70269607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696074" name="Picture 702696074"/>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EA4042">
        <w:rPr>
          <w:b/>
          <w:bCs/>
          <w:noProof/>
          <w:lang w:val="id-ID" w:eastAsia="id-ID"/>
        </w:rPr>
        <w:lastRenderedPageBreak/>
        <w:drawing>
          <wp:inline distT="0" distB="0" distL="0" distR="0" wp14:anchorId="086D930C" wp14:editId="4BB03D2C">
            <wp:extent cx="5039995" cy="7129145"/>
            <wp:effectExtent l="0" t="0" r="8255" b="0"/>
            <wp:docPr id="175784069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840698" name="Picture 1757840698"/>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3746CBB4" w14:textId="7F14CCF8" w:rsidR="008F00C2" w:rsidRPr="00EA4042" w:rsidRDefault="008F00C2" w:rsidP="00035496">
      <w:pPr>
        <w:widowControl w:val="0"/>
        <w:autoSpaceDE w:val="0"/>
        <w:autoSpaceDN w:val="0"/>
        <w:adjustRightInd w:val="0"/>
        <w:spacing w:line="480" w:lineRule="auto"/>
        <w:ind w:left="0"/>
        <w:jc w:val="left"/>
        <w:rPr>
          <w:b/>
          <w:bCs/>
          <w:lang w:val="id-ID"/>
        </w:rPr>
      </w:pPr>
      <w:r w:rsidRPr="00EA4042">
        <w:rPr>
          <w:b/>
          <w:bCs/>
          <w:noProof/>
          <w:lang w:val="id-ID" w:eastAsia="id-ID"/>
        </w:rPr>
        <w:lastRenderedPageBreak/>
        <w:drawing>
          <wp:inline distT="0" distB="0" distL="0" distR="0" wp14:anchorId="5C083210" wp14:editId="59707E75">
            <wp:extent cx="5039995" cy="7129145"/>
            <wp:effectExtent l="0" t="0" r="8255" b="0"/>
            <wp:docPr id="114992471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924712" name="Picture 114992471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6FBF3EDE" w14:textId="60D01547" w:rsidR="008F00C2" w:rsidRPr="00EA4042" w:rsidRDefault="00577E32" w:rsidP="00035496">
      <w:pPr>
        <w:widowControl w:val="0"/>
        <w:autoSpaceDE w:val="0"/>
        <w:autoSpaceDN w:val="0"/>
        <w:adjustRightInd w:val="0"/>
        <w:spacing w:line="480" w:lineRule="auto"/>
        <w:ind w:left="0"/>
        <w:jc w:val="left"/>
        <w:rPr>
          <w:b/>
          <w:bCs/>
          <w:lang w:val="id-ID"/>
        </w:rPr>
      </w:pPr>
      <w:r>
        <w:rPr>
          <w:b/>
          <w:bCs/>
          <w:noProof/>
          <w:lang w:val="id-ID" w:eastAsia="id-ID"/>
        </w:rPr>
        <w:lastRenderedPageBreak/>
        <w:drawing>
          <wp:inline distT="0" distB="0" distL="0" distR="0" wp14:anchorId="29CD35B6" wp14:editId="1593F143">
            <wp:extent cx="5039995" cy="7129145"/>
            <wp:effectExtent l="0" t="0" r="8255" b="0"/>
            <wp:docPr id="2307296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729683" name="Picture 230729683"/>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p>
    <w:p w14:paraId="7D0ADE97" w14:textId="77777777" w:rsidR="00FE47D8" w:rsidRPr="00EA4042" w:rsidRDefault="00FE47D8" w:rsidP="00035496">
      <w:pPr>
        <w:widowControl w:val="0"/>
        <w:autoSpaceDE w:val="0"/>
        <w:autoSpaceDN w:val="0"/>
        <w:adjustRightInd w:val="0"/>
        <w:spacing w:line="480" w:lineRule="auto"/>
        <w:ind w:left="0"/>
        <w:jc w:val="left"/>
        <w:rPr>
          <w:b/>
          <w:bCs/>
          <w:lang w:val="id-ID"/>
        </w:rPr>
      </w:pPr>
    </w:p>
    <w:p w14:paraId="006F44C0" w14:textId="77777777" w:rsidR="008F00C2" w:rsidRPr="00EA4042" w:rsidRDefault="008F00C2" w:rsidP="00035496">
      <w:pPr>
        <w:widowControl w:val="0"/>
        <w:autoSpaceDE w:val="0"/>
        <w:autoSpaceDN w:val="0"/>
        <w:adjustRightInd w:val="0"/>
        <w:spacing w:line="480" w:lineRule="auto"/>
        <w:ind w:left="0"/>
        <w:jc w:val="left"/>
        <w:rPr>
          <w:b/>
          <w:bCs/>
          <w:lang w:val="id-ID"/>
        </w:rPr>
      </w:pPr>
    </w:p>
    <w:p w14:paraId="16AB1852" w14:textId="5D9BCDBB" w:rsidR="00FE47D8" w:rsidRPr="00EA4042" w:rsidRDefault="00F533C9" w:rsidP="00F533C9">
      <w:pPr>
        <w:pStyle w:val="Caption"/>
        <w:ind w:left="0"/>
        <w:jc w:val="both"/>
        <w:rPr>
          <w:b w:val="0"/>
          <w:bCs/>
          <w:lang w:val="id-ID"/>
        </w:rPr>
      </w:pPr>
      <w:bookmarkStart w:id="22" w:name="_Toc155149377"/>
      <w:bookmarkStart w:id="23" w:name="_Toc155149674"/>
      <w:r>
        <w:lastRenderedPageBreak/>
        <w:t xml:space="preserve">Lampiran </w:t>
      </w:r>
      <w:r w:rsidR="00D93C7B">
        <w:fldChar w:fldCharType="begin"/>
      </w:r>
      <w:r w:rsidR="00D93C7B">
        <w:instrText xml:space="preserve"> SEQ Lampiran \* ARABIC </w:instrText>
      </w:r>
      <w:r w:rsidR="00D93C7B">
        <w:fldChar w:fldCharType="separate"/>
      </w:r>
      <w:r w:rsidR="00AD35EF">
        <w:rPr>
          <w:noProof/>
        </w:rPr>
        <w:t>4</w:t>
      </w:r>
      <w:r w:rsidR="00D93C7B">
        <w:rPr>
          <w:noProof/>
        </w:rPr>
        <w:fldChar w:fldCharType="end"/>
      </w:r>
      <w:r>
        <w:t xml:space="preserve">. </w:t>
      </w:r>
      <w:r w:rsidR="00FE47D8" w:rsidRPr="00EA4042">
        <w:rPr>
          <w:bCs/>
          <w:lang w:val="id-ID"/>
        </w:rPr>
        <w:t>Instrumen vaiditas modul</w:t>
      </w:r>
      <w:bookmarkEnd w:id="22"/>
      <w:bookmarkEnd w:id="23"/>
    </w:p>
    <w:p w14:paraId="7239B659" w14:textId="4F9FD20D" w:rsidR="00672AC3" w:rsidRPr="00EA4042" w:rsidRDefault="00F533C9" w:rsidP="00F533C9">
      <w:pPr>
        <w:pStyle w:val="Caption"/>
        <w:ind w:left="0"/>
        <w:jc w:val="both"/>
        <w:rPr>
          <w:b w:val="0"/>
          <w:bCs/>
          <w:lang w:val="id-ID"/>
        </w:rPr>
      </w:pPr>
      <w:r>
        <w:t>Lampiran 4.</w:t>
      </w:r>
      <w:fldSimple w:instr=" SEQ Lampiran_4. \* ARABIC ">
        <w:r w:rsidR="00B021B1">
          <w:rPr>
            <w:noProof/>
          </w:rPr>
          <w:t>1</w:t>
        </w:r>
      </w:fldSimple>
      <w:r>
        <w:t xml:space="preserve"> </w:t>
      </w:r>
      <w:bookmarkStart w:id="24" w:name="_Toc155149540"/>
      <w:r w:rsidR="00672AC3" w:rsidRPr="00EA4042">
        <w:rPr>
          <w:bCs/>
          <w:lang w:val="id-ID"/>
        </w:rPr>
        <w:t>Kisi-kisi instrumen ahli media dan ahli materi</w:t>
      </w:r>
      <w:bookmarkEnd w:id="24"/>
    </w:p>
    <w:p w14:paraId="532FA67D" w14:textId="77777777" w:rsidR="00687F39" w:rsidRPr="00EA4042" w:rsidRDefault="00E11A27" w:rsidP="00FE47D8">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509CB41C" wp14:editId="402B7862">
            <wp:extent cx="5130800" cy="2856923"/>
            <wp:effectExtent l="0" t="0" r="0" b="635"/>
            <wp:docPr id="146246543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465436" name="Picture 1462465436"/>
                    <pic:cNvPicPr/>
                  </pic:nvPicPr>
                  <pic:blipFill rotWithShape="1">
                    <a:blip r:embed="rId76">
                      <a:extLst>
                        <a:ext uri="{28A0092B-C50C-407E-A947-70E740481C1C}">
                          <a14:useLocalDpi xmlns:a14="http://schemas.microsoft.com/office/drawing/2010/main" val="0"/>
                        </a:ext>
                      </a:extLst>
                    </a:blip>
                    <a:srcRect l="17942" t="8558" r="11100" b="63487"/>
                    <a:stretch/>
                  </pic:blipFill>
                  <pic:spPr bwMode="auto">
                    <a:xfrm>
                      <a:off x="0" y="0"/>
                      <a:ext cx="5141396" cy="2862823"/>
                    </a:xfrm>
                    <a:prstGeom prst="rect">
                      <a:avLst/>
                    </a:prstGeom>
                    <a:ln>
                      <a:noFill/>
                    </a:ln>
                    <a:extLst>
                      <a:ext uri="{53640926-AAD7-44D8-BBD7-CCE9431645EC}">
                        <a14:shadowObscured xmlns:a14="http://schemas.microsoft.com/office/drawing/2010/main"/>
                      </a:ext>
                    </a:extLst>
                  </pic:spPr>
                </pic:pic>
              </a:graphicData>
            </a:graphic>
          </wp:inline>
        </w:drawing>
      </w:r>
    </w:p>
    <w:p w14:paraId="37CC82E9"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5B2677D7"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6C722295"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796BE3A9"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01692470"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6ADF9D9D"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01F53E8E"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5D41E5DF"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15772020"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380BE77F"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524D444E"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7F3FED6D"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3B7678D9" w14:textId="77777777" w:rsidR="00687F39" w:rsidRPr="00EA4042" w:rsidRDefault="00687F39" w:rsidP="00FE47D8">
      <w:pPr>
        <w:widowControl w:val="0"/>
        <w:autoSpaceDE w:val="0"/>
        <w:autoSpaceDN w:val="0"/>
        <w:adjustRightInd w:val="0"/>
        <w:spacing w:line="480" w:lineRule="auto"/>
        <w:ind w:left="0"/>
        <w:jc w:val="both"/>
        <w:rPr>
          <w:b/>
          <w:bCs/>
          <w:lang w:val="id-ID"/>
        </w:rPr>
      </w:pPr>
    </w:p>
    <w:p w14:paraId="5B5F29A9" w14:textId="6BFA7D71" w:rsidR="00687F39" w:rsidRPr="00EA4042" w:rsidRDefault="00F533C9" w:rsidP="00F533C9">
      <w:pPr>
        <w:pStyle w:val="Caption"/>
        <w:ind w:left="0"/>
        <w:jc w:val="both"/>
        <w:rPr>
          <w:b w:val="0"/>
          <w:bCs/>
          <w:lang w:val="id-ID"/>
        </w:rPr>
      </w:pPr>
      <w:r>
        <w:lastRenderedPageBreak/>
        <w:t>Lampiran 4.</w:t>
      </w:r>
      <w:fldSimple w:instr=" SEQ Lampiran_4. \* ARABIC ">
        <w:r w:rsidR="00B021B1">
          <w:rPr>
            <w:noProof/>
          </w:rPr>
          <w:t>2</w:t>
        </w:r>
      </w:fldSimple>
      <w:r>
        <w:t xml:space="preserve"> </w:t>
      </w:r>
      <w:bookmarkStart w:id="25" w:name="_Toc155149541"/>
      <w:r w:rsidR="00687F39" w:rsidRPr="00EA4042">
        <w:rPr>
          <w:bCs/>
          <w:lang w:val="id-ID"/>
        </w:rPr>
        <w:t>Instrumen penilaian ahli materi</w:t>
      </w:r>
      <w:bookmarkEnd w:id="25"/>
    </w:p>
    <w:p w14:paraId="1402319A" w14:textId="62EB1EEA" w:rsidR="00687F39" w:rsidRPr="00EA4042" w:rsidRDefault="005F7D03" w:rsidP="00FE47D8">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71821F3E" wp14:editId="18A1E326">
            <wp:extent cx="5056495" cy="7434986"/>
            <wp:effectExtent l="0" t="0" r="0" b="0"/>
            <wp:docPr id="160737390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373909" name="Picture 1607373909"/>
                    <pic:cNvPicPr/>
                  </pic:nvPicPr>
                  <pic:blipFill rotWithShape="1">
                    <a:blip r:embed="rId77" cstate="print">
                      <a:extLst>
                        <a:ext uri="{28A0092B-C50C-407E-A947-70E740481C1C}">
                          <a14:useLocalDpi xmlns:a14="http://schemas.microsoft.com/office/drawing/2010/main" val="0"/>
                        </a:ext>
                      </a:extLst>
                    </a:blip>
                    <a:srcRect l="11102" t="8139" r="11172" b="11045"/>
                    <a:stretch/>
                  </pic:blipFill>
                  <pic:spPr bwMode="auto">
                    <a:xfrm>
                      <a:off x="0" y="0"/>
                      <a:ext cx="5062543" cy="7443879"/>
                    </a:xfrm>
                    <a:prstGeom prst="rect">
                      <a:avLst/>
                    </a:prstGeom>
                    <a:ln>
                      <a:noFill/>
                    </a:ln>
                    <a:extLst>
                      <a:ext uri="{53640926-AAD7-44D8-BBD7-CCE9431645EC}">
                        <a14:shadowObscured xmlns:a14="http://schemas.microsoft.com/office/drawing/2010/main"/>
                      </a:ext>
                    </a:extLst>
                  </pic:spPr>
                </pic:pic>
              </a:graphicData>
            </a:graphic>
          </wp:inline>
        </w:drawing>
      </w:r>
      <w:r>
        <w:rPr>
          <w:b/>
          <w:bCs/>
          <w:noProof/>
          <w:lang w:val="id-ID" w:eastAsia="id-ID"/>
        </w:rPr>
        <w:lastRenderedPageBreak/>
        <w:drawing>
          <wp:inline distT="0" distB="0" distL="0" distR="0" wp14:anchorId="710DD3FE" wp14:editId="789F76EA">
            <wp:extent cx="5036024" cy="7615666"/>
            <wp:effectExtent l="0" t="0" r="0" b="0"/>
            <wp:docPr id="681824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82427" name="Picture 68182427"/>
                    <pic:cNvPicPr/>
                  </pic:nvPicPr>
                  <pic:blipFill rotWithShape="1">
                    <a:blip r:embed="rId78" cstate="print">
                      <a:extLst>
                        <a:ext uri="{28A0092B-C50C-407E-A947-70E740481C1C}">
                          <a14:useLocalDpi xmlns:a14="http://schemas.microsoft.com/office/drawing/2010/main" val="0"/>
                        </a:ext>
                      </a:extLst>
                    </a:blip>
                    <a:srcRect l="11102" t="7852" r="11443" b="9321"/>
                    <a:stretch/>
                  </pic:blipFill>
                  <pic:spPr bwMode="auto">
                    <a:xfrm>
                      <a:off x="0" y="0"/>
                      <a:ext cx="5040929" cy="7623084"/>
                    </a:xfrm>
                    <a:prstGeom prst="rect">
                      <a:avLst/>
                    </a:prstGeom>
                    <a:ln>
                      <a:noFill/>
                    </a:ln>
                    <a:extLst>
                      <a:ext uri="{53640926-AAD7-44D8-BBD7-CCE9431645EC}">
                        <a14:shadowObscured xmlns:a14="http://schemas.microsoft.com/office/drawing/2010/main"/>
                      </a:ext>
                    </a:extLst>
                  </pic:spPr>
                </pic:pic>
              </a:graphicData>
            </a:graphic>
          </wp:inline>
        </w:drawing>
      </w:r>
    </w:p>
    <w:p w14:paraId="679D810C" w14:textId="77777777" w:rsidR="005F7D03" w:rsidRDefault="005F7D03" w:rsidP="00F533C9">
      <w:pPr>
        <w:pStyle w:val="Caption"/>
        <w:ind w:left="0"/>
        <w:jc w:val="both"/>
      </w:pPr>
    </w:p>
    <w:p w14:paraId="33359971" w14:textId="60563E36" w:rsidR="00687F39" w:rsidRPr="00EA4042" w:rsidRDefault="00F533C9" w:rsidP="00F533C9">
      <w:pPr>
        <w:pStyle w:val="Caption"/>
        <w:ind w:left="0"/>
        <w:jc w:val="both"/>
        <w:rPr>
          <w:b w:val="0"/>
          <w:bCs/>
          <w:lang w:val="id-ID"/>
        </w:rPr>
      </w:pPr>
      <w:r>
        <w:lastRenderedPageBreak/>
        <w:t>Lampiran 4.</w:t>
      </w:r>
      <w:fldSimple w:instr=" SEQ Lampiran_4. \* ARABIC ">
        <w:r w:rsidR="00B021B1">
          <w:rPr>
            <w:noProof/>
          </w:rPr>
          <w:t>3</w:t>
        </w:r>
      </w:fldSimple>
      <w:r>
        <w:t xml:space="preserve"> </w:t>
      </w:r>
      <w:bookmarkStart w:id="26" w:name="_Toc155149542"/>
      <w:r w:rsidR="00687F39" w:rsidRPr="00EA4042">
        <w:rPr>
          <w:bCs/>
          <w:lang w:val="id-ID"/>
        </w:rPr>
        <w:t>Instrumen penilaian ahli media</w:t>
      </w:r>
      <w:bookmarkEnd w:id="26"/>
    </w:p>
    <w:p w14:paraId="70AD6DFE" w14:textId="4951ACBB" w:rsidR="00FE47D8" w:rsidRDefault="005F7D03" w:rsidP="00FE47D8">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2FAAE70F" wp14:editId="04F9A79A">
            <wp:extent cx="5073648" cy="7390262"/>
            <wp:effectExtent l="0" t="0" r="0" b="1270"/>
            <wp:docPr id="213617320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173207" name="Picture 2136173207"/>
                    <pic:cNvPicPr/>
                  </pic:nvPicPr>
                  <pic:blipFill rotWithShape="1">
                    <a:blip r:embed="rId79" cstate="print">
                      <a:extLst>
                        <a:ext uri="{28A0092B-C50C-407E-A947-70E740481C1C}">
                          <a14:useLocalDpi xmlns:a14="http://schemas.microsoft.com/office/drawing/2010/main" val="0"/>
                        </a:ext>
                      </a:extLst>
                    </a:blip>
                    <a:srcRect l="11101" t="8521" r="10902" b="11141"/>
                    <a:stretch/>
                  </pic:blipFill>
                  <pic:spPr bwMode="auto">
                    <a:xfrm>
                      <a:off x="0" y="0"/>
                      <a:ext cx="5081906" cy="7402291"/>
                    </a:xfrm>
                    <a:prstGeom prst="rect">
                      <a:avLst/>
                    </a:prstGeom>
                    <a:ln>
                      <a:noFill/>
                    </a:ln>
                    <a:extLst>
                      <a:ext uri="{53640926-AAD7-44D8-BBD7-CCE9431645EC}">
                        <a14:shadowObscured xmlns:a14="http://schemas.microsoft.com/office/drawing/2010/main"/>
                      </a:ext>
                    </a:extLst>
                  </pic:spPr>
                </pic:pic>
              </a:graphicData>
            </a:graphic>
          </wp:inline>
        </w:drawing>
      </w:r>
      <w:r>
        <w:rPr>
          <w:b/>
          <w:bCs/>
          <w:noProof/>
          <w:lang w:val="id-ID" w:eastAsia="id-ID"/>
        </w:rPr>
        <w:lastRenderedPageBreak/>
        <w:drawing>
          <wp:inline distT="0" distB="0" distL="0" distR="0" wp14:anchorId="5D5C6B0E" wp14:editId="7B1F908F">
            <wp:extent cx="5015552" cy="6863420"/>
            <wp:effectExtent l="0" t="0" r="0" b="0"/>
            <wp:docPr id="26257413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74134" name="Picture 262574134"/>
                    <pic:cNvPicPr/>
                  </pic:nvPicPr>
                  <pic:blipFill rotWithShape="1">
                    <a:blip r:embed="rId80" cstate="print">
                      <a:extLst>
                        <a:ext uri="{28A0092B-C50C-407E-A947-70E740481C1C}">
                          <a14:useLocalDpi xmlns:a14="http://schemas.microsoft.com/office/drawing/2010/main" val="0"/>
                        </a:ext>
                      </a:extLst>
                    </a:blip>
                    <a:srcRect l="11510" t="7947" r="11316" b="17373"/>
                    <a:stretch/>
                  </pic:blipFill>
                  <pic:spPr bwMode="auto">
                    <a:xfrm>
                      <a:off x="0" y="0"/>
                      <a:ext cx="5019352" cy="6868620"/>
                    </a:xfrm>
                    <a:prstGeom prst="rect">
                      <a:avLst/>
                    </a:prstGeom>
                    <a:ln>
                      <a:noFill/>
                    </a:ln>
                    <a:extLst>
                      <a:ext uri="{53640926-AAD7-44D8-BBD7-CCE9431645EC}">
                        <a14:shadowObscured xmlns:a14="http://schemas.microsoft.com/office/drawing/2010/main"/>
                      </a:ext>
                    </a:extLst>
                  </pic:spPr>
                </pic:pic>
              </a:graphicData>
            </a:graphic>
          </wp:inline>
        </w:drawing>
      </w:r>
    </w:p>
    <w:p w14:paraId="7753A438" w14:textId="1A691E81" w:rsidR="005F7D03" w:rsidRPr="00EA4042" w:rsidRDefault="005F7D03" w:rsidP="00FE47D8">
      <w:pPr>
        <w:widowControl w:val="0"/>
        <w:autoSpaceDE w:val="0"/>
        <w:autoSpaceDN w:val="0"/>
        <w:adjustRightInd w:val="0"/>
        <w:spacing w:line="480" w:lineRule="auto"/>
        <w:ind w:left="0"/>
        <w:jc w:val="both"/>
        <w:rPr>
          <w:b/>
          <w:bCs/>
          <w:lang w:val="id-ID"/>
        </w:rPr>
      </w:pPr>
      <w:r>
        <w:rPr>
          <w:b/>
          <w:bCs/>
          <w:noProof/>
          <w:lang w:val="id-ID" w:eastAsia="id-ID"/>
        </w:rPr>
        <w:lastRenderedPageBreak/>
        <w:drawing>
          <wp:inline distT="0" distB="0" distL="0" distR="0" wp14:anchorId="4DC40D35" wp14:editId="4DCAE0D1">
            <wp:extent cx="5054625" cy="6939886"/>
            <wp:effectExtent l="0" t="0" r="0" b="0"/>
            <wp:docPr id="172335205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352053" name="Picture 1723352053"/>
                    <pic:cNvPicPr/>
                  </pic:nvPicPr>
                  <pic:blipFill rotWithShape="1">
                    <a:blip r:embed="rId81" cstate="print">
                      <a:extLst>
                        <a:ext uri="{28A0092B-C50C-407E-A947-70E740481C1C}">
                          <a14:useLocalDpi xmlns:a14="http://schemas.microsoft.com/office/drawing/2010/main" val="0"/>
                        </a:ext>
                      </a:extLst>
                    </a:blip>
                    <a:srcRect l="11101" t="8425" r="11576" b="16503"/>
                    <a:stretch/>
                  </pic:blipFill>
                  <pic:spPr bwMode="auto">
                    <a:xfrm>
                      <a:off x="0" y="0"/>
                      <a:ext cx="5061054" cy="6948713"/>
                    </a:xfrm>
                    <a:prstGeom prst="rect">
                      <a:avLst/>
                    </a:prstGeom>
                    <a:ln>
                      <a:noFill/>
                    </a:ln>
                    <a:extLst>
                      <a:ext uri="{53640926-AAD7-44D8-BBD7-CCE9431645EC}">
                        <a14:shadowObscured xmlns:a14="http://schemas.microsoft.com/office/drawing/2010/main"/>
                      </a:ext>
                    </a:extLst>
                  </pic:spPr>
                </pic:pic>
              </a:graphicData>
            </a:graphic>
          </wp:inline>
        </w:drawing>
      </w:r>
    </w:p>
    <w:p w14:paraId="19F63980" w14:textId="77777777" w:rsidR="00F5617C" w:rsidRDefault="00F5617C" w:rsidP="00F533C9">
      <w:pPr>
        <w:pStyle w:val="Caption"/>
        <w:ind w:left="0"/>
        <w:jc w:val="both"/>
      </w:pPr>
    </w:p>
    <w:p w14:paraId="622A6B47" w14:textId="77777777" w:rsidR="00F5617C" w:rsidRDefault="00F5617C" w:rsidP="00F533C9">
      <w:pPr>
        <w:pStyle w:val="Caption"/>
        <w:ind w:left="0"/>
        <w:jc w:val="both"/>
      </w:pPr>
    </w:p>
    <w:p w14:paraId="2851E6FB" w14:textId="77777777" w:rsidR="00F5617C" w:rsidRDefault="00F5617C" w:rsidP="00F533C9">
      <w:pPr>
        <w:pStyle w:val="Caption"/>
        <w:ind w:left="0"/>
        <w:jc w:val="both"/>
      </w:pPr>
    </w:p>
    <w:p w14:paraId="19E9EFD4" w14:textId="69170625" w:rsidR="005E45A1" w:rsidRPr="00F5617C" w:rsidRDefault="00F533C9" w:rsidP="00F533C9">
      <w:pPr>
        <w:pStyle w:val="Caption"/>
        <w:ind w:left="0"/>
        <w:jc w:val="both"/>
        <w:rPr>
          <w:b w:val="0"/>
          <w:bCs/>
          <w:lang w:val="en-US"/>
        </w:rPr>
      </w:pPr>
      <w:r>
        <w:t>Lampiran 4.</w:t>
      </w:r>
      <w:fldSimple w:instr=" SEQ Lampiran_4. \* ARABIC ">
        <w:r w:rsidR="00B021B1">
          <w:rPr>
            <w:noProof/>
          </w:rPr>
          <w:t>4</w:t>
        </w:r>
      </w:fldSimple>
      <w:r>
        <w:t xml:space="preserve"> </w:t>
      </w:r>
      <w:bookmarkStart w:id="27" w:name="_Toc155149543"/>
      <w:r w:rsidR="005E45A1" w:rsidRPr="00EA4042">
        <w:rPr>
          <w:bCs/>
          <w:lang w:val="id-ID"/>
        </w:rPr>
        <w:t>Hasil analisis penilaian ahli materi</w:t>
      </w:r>
      <w:bookmarkEnd w:id="27"/>
      <w:r w:rsidR="00F5617C">
        <w:rPr>
          <w:bCs/>
          <w:lang w:val="en-US"/>
        </w:rPr>
        <w:t xml:space="preserve"> </w:t>
      </w:r>
    </w:p>
    <w:p w14:paraId="41BFD7C3" w14:textId="77777777" w:rsidR="001602B7" w:rsidRDefault="001602B7" w:rsidP="005E45A1">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59C2C7A3" wp14:editId="2CF5DA69">
            <wp:extent cx="5076967" cy="7578394"/>
            <wp:effectExtent l="0" t="0" r="0" b="3810"/>
            <wp:docPr id="1925673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673780" name="Picture 1"/>
                    <pic:cNvPicPr/>
                  </pic:nvPicPr>
                  <pic:blipFill rotWithShape="1">
                    <a:blip r:embed="rId82">
                      <a:extLst>
                        <a:ext uri="{28A0092B-C50C-407E-A947-70E740481C1C}">
                          <a14:useLocalDpi xmlns:a14="http://schemas.microsoft.com/office/drawing/2010/main" val="0"/>
                        </a:ext>
                      </a:extLst>
                    </a:blip>
                    <a:srcRect l="14081" t="5600" r="11717" b="16745"/>
                    <a:stretch/>
                  </pic:blipFill>
                  <pic:spPr bwMode="auto">
                    <a:xfrm>
                      <a:off x="0" y="0"/>
                      <a:ext cx="5084162" cy="7589133"/>
                    </a:xfrm>
                    <a:prstGeom prst="rect">
                      <a:avLst/>
                    </a:prstGeom>
                    <a:ln>
                      <a:noFill/>
                    </a:ln>
                    <a:extLst>
                      <a:ext uri="{53640926-AAD7-44D8-BBD7-CCE9431645EC}">
                        <a14:shadowObscured xmlns:a14="http://schemas.microsoft.com/office/drawing/2010/main"/>
                      </a:ext>
                    </a:extLst>
                  </pic:spPr>
                </pic:pic>
              </a:graphicData>
            </a:graphic>
          </wp:inline>
        </w:drawing>
      </w:r>
    </w:p>
    <w:p w14:paraId="2FDA6D71" w14:textId="623700BA" w:rsidR="00641515" w:rsidRPr="00EA4042" w:rsidRDefault="001602B7" w:rsidP="005E45A1">
      <w:pPr>
        <w:widowControl w:val="0"/>
        <w:autoSpaceDE w:val="0"/>
        <w:autoSpaceDN w:val="0"/>
        <w:adjustRightInd w:val="0"/>
        <w:spacing w:line="480" w:lineRule="auto"/>
        <w:ind w:left="0"/>
        <w:jc w:val="both"/>
        <w:rPr>
          <w:b/>
          <w:bCs/>
          <w:highlight w:val="yellow"/>
          <w:lang w:val="id-ID"/>
        </w:rPr>
      </w:pPr>
      <w:r>
        <w:rPr>
          <w:b/>
          <w:bCs/>
          <w:noProof/>
          <w:lang w:val="id-ID" w:eastAsia="id-ID"/>
        </w:rPr>
        <w:drawing>
          <wp:inline distT="0" distB="0" distL="0" distR="0" wp14:anchorId="7323C6E5" wp14:editId="1F9076F5">
            <wp:extent cx="5001183" cy="2574499"/>
            <wp:effectExtent l="0" t="0" r="9525" b="0"/>
            <wp:docPr id="21081376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37677" name="Picture 2108137677"/>
                    <pic:cNvPicPr/>
                  </pic:nvPicPr>
                  <pic:blipFill rotWithShape="1">
                    <a:blip r:embed="rId83">
                      <a:extLst>
                        <a:ext uri="{28A0092B-C50C-407E-A947-70E740481C1C}">
                          <a14:useLocalDpi xmlns:a14="http://schemas.microsoft.com/office/drawing/2010/main" val="0"/>
                        </a:ext>
                      </a:extLst>
                    </a:blip>
                    <a:srcRect l="12735" t="6119" r="13450" b="67644"/>
                    <a:stretch/>
                  </pic:blipFill>
                  <pic:spPr bwMode="auto">
                    <a:xfrm>
                      <a:off x="0" y="0"/>
                      <a:ext cx="5018931" cy="2583635"/>
                    </a:xfrm>
                    <a:prstGeom prst="rect">
                      <a:avLst/>
                    </a:prstGeom>
                    <a:ln>
                      <a:noFill/>
                    </a:ln>
                    <a:extLst>
                      <a:ext uri="{53640926-AAD7-44D8-BBD7-CCE9431645EC}">
                        <a14:shadowObscured xmlns:a14="http://schemas.microsoft.com/office/drawing/2010/main"/>
                      </a:ext>
                    </a:extLst>
                  </pic:spPr>
                </pic:pic>
              </a:graphicData>
            </a:graphic>
          </wp:inline>
        </w:drawing>
      </w:r>
      <w:r w:rsidR="008C1C54" w:rsidRPr="00EA4042">
        <w:rPr>
          <w:b/>
          <w:bCs/>
          <w:noProof/>
          <w:lang w:val="id-ID" w:eastAsia="id-ID"/>
        </w:rPr>
        <w:drawing>
          <wp:inline distT="0" distB="0" distL="0" distR="0" wp14:anchorId="6B8DAB3F" wp14:editId="0EF450C2">
            <wp:extent cx="5001895" cy="5362197"/>
            <wp:effectExtent l="0" t="0" r="8255" b="0"/>
            <wp:docPr id="15849933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93309" name="Picture 1584993309"/>
                    <pic:cNvPicPr/>
                  </pic:nvPicPr>
                  <pic:blipFill rotWithShape="1">
                    <a:blip r:embed="rId84" cstate="print">
                      <a:extLst>
                        <a:ext uri="{28A0092B-C50C-407E-A947-70E740481C1C}">
                          <a14:useLocalDpi xmlns:a14="http://schemas.microsoft.com/office/drawing/2010/main" val="0"/>
                        </a:ext>
                      </a:extLst>
                    </a:blip>
                    <a:srcRect l="10367" t="35470" r="11414" b="6480"/>
                    <a:stretch/>
                  </pic:blipFill>
                  <pic:spPr bwMode="auto">
                    <a:xfrm>
                      <a:off x="0" y="0"/>
                      <a:ext cx="5011427" cy="5372416"/>
                    </a:xfrm>
                    <a:prstGeom prst="rect">
                      <a:avLst/>
                    </a:prstGeom>
                    <a:ln>
                      <a:noFill/>
                    </a:ln>
                    <a:extLst>
                      <a:ext uri="{53640926-AAD7-44D8-BBD7-CCE9431645EC}">
                        <a14:shadowObscured xmlns:a14="http://schemas.microsoft.com/office/drawing/2010/main"/>
                      </a:ext>
                    </a:extLst>
                  </pic:spPr>
                </pic:pic>
              </a:graphicData>
            </a:graphic>
          </wp:inline>
        </w:drawing>
      </w:r>
    </w:p>
    <w:p w14:paraId="3EA261E5" w14:textId="745A4C43" w:rsidR="005E45A1" w:rsidRPr="00EA4042" w:rsidRDefault="00F533C9" w:rsidP="00F533C9">
      <w:pPr>
        <w:pStyle w:val="Caption"/>
        <w:ind w:left="0"/>
        <w:jc w:val="both"/>
        <w:rPr>
          <w:b w:val="0"/>
          <w:bCs/>
          <w:lang w:val="id-ID"/>
        </w:rPr>
      </w:pPr>
      <w:r>
        <w:t>Lampiran 4.</w:t>
      </w:r>
      <w:fldSimple w:instr=" SEQ Lampiran_4. \* ARABIC ">
        <w:r w:rsidR="00B021B1">
          <w:rPr>
            <w:noProof/>
          </w:rPr>
          <w:t>5</w:t>
        </w:r>
      </w:fldSimple>
      <w:r>
        <w:t xml:space="preserve"> </w:t>
      </w:r>
      <w:bookmarkStart w:id="28" w:name="_Toc155149544"/>
      <w:r w:rsidR="005E45A1" w:rsidRPr="00EA4042">
        <w:rPr>
          <w:bCs/>
          <w:lang w:val="id-ID"/>
        </w:rPr>
        <w:t>Hasil analisis penilaian ahli media</w:t>
      </w:r>
      <w:bookmarkEnd w:id="28"/>
    </w:p>
    <w:p w14:paraId="1ADD43A4" w14:textId="363D86ED" w:rsidR="001B382E" w:rsidRPr="00EA4042" w:rsidRDefault="001602B7" w:rsidP="005E45A1">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716DFC59" wp14:editId="2CDA4650">
            <wp:extent cx="5049671" cy="7411029"/>
            <wp:effectExtent l="0" t="0" r="0" b="0"/>
            <wp:docPr id="20128143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814360" name="Picture 2012814360"/>
                    <pic:cNvPicPr/>
                  </pic:nvPicPr>
                  <pic:blipFill rotWithShape="1">
                    <a:blip r:embed="rId85">
                      <a:extLst>
                        <a:ext uri="{28A0092B-C50C-407E-A947-70E740481C1C}">
                          <a14:useLocalDpi xmlns:a14="http://schemas.microsoft.com/office/drawing/2010/main" val="0"/>
                        </a:ext>
                      </a:extLst>
                    </a:blip>
                    <a:srcRect l="13946" t="5794" r="10772" b="16690"/>
                    <a:stretch/>
                  </pic:blipFill>
                  <pic:spPr bwMode="auto">
                    <a:xfrm>
                      <a:off x="0" y="0"/>
                      <a:ext cx="5054602" cy="7418267"/>
                    </a:xfrm>
                    <a:prstGeom prst="rect">
                      <a:avLst/>
                    </a:prstGeom>
                    <a:ln>
                      <a:noFill/>
                    </a:ln>
                    <a:extLst>
                      <a:ext uri="{53640926-AAD7-44D8-BBD7-CCE9431645EC}">
                        <a14:shadowObscured xmlns:a14="http://schemas.microsoft.com/office/drawing/2010/main"/>
                      </a:ext>
                    </a:extLst>
                  </pic:spPr>
                </pic:pic>
              </a:graphicData>
            </a:graphic>
          </wp:inline>
        </w:drawing>
      </w:r>
      <w:r w:rsidR="001B382E" w:rsidRPr="00EA4042">
        <w:rPr>
          <w:b/>
          <w:bCs/>
          <w:noProof/>
          <w:lang w:val="id-ID" w:eastAsia="id-ID"/>
        </w:rPr>
        <w:drawing>
          <wp:inline distT="0" distB="0" distL="0" distR="0" wp14:anchorId="19593D3E" wp14:editId="0373DD10">
            <wp:extent cx="4986938" cy="6915754"/>
            <wp:effectExtent l="0" t="0" r="4445" b="0"/>
            <wp:docPr id="20198075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807535" name="Picture 2019807535"/>
                    <pic:cNvPicPr/>
                  </pic:nvPicPr>
                  <pic:blipFill rotWithShape="1">
                    <a:blip r:embed="rId86" cstate="print">
                      <a:extLst>
                        <a:ext uri="{28A0092B-C50C-407E-A947-70E740481C1C}">
                          <a14:useLocalDpi xmlns:a14="http://schemas.microsoft.com/office/drawing/2010/main" val="0"/>
                        </a:ext>
                      </a:extLst>
                    </a:blip>
                    <a:srcRect l="10672" t="6269" r="13239" b="20196"/>
                    <a:stretch/>
                  </pic:blipFill>
                  <pic:spPr bwMode="auto">
                    <a:xfrm>
                      <a:off x="0" y="0"/>
                      <a:ext cx="4995500" cy="6927627"/>
                    </a:xfrm>
                    <a:prstGeom prst="rect">
                      <a:avLst/>
                    </a:prstGeom>
                    <a:ln>
                      <a:noFill/>
                    </a:ln>
                    <a:extLst>
                      <a:ext uri="{53640926-AAD7-44D8-BBD7-CCE9431645EC}">
                        <a14:shadowObscured xmlns:a14="http://schemas.microsoft.com/office/drawing/2010/main"/>
                      </a:ext>
                    </a:extLst>
                  </pic:spPr>
                </pic:pic>
              </a:graphicData>
            </a:graphic>
          </wp:inline>
        </w:drawing>
      </w:r>
      <w:r w:rsidR="001B382E" w:rsidRPr="00EA4042">
        <w:rPr>
          <w:b/>
          <w:bCs/>
          <w:noProof/>
          <w:lang w:val="id-ID" w:eastAsia="id-ID"/>
        </w:rPr>
        <w:drawing>
          <wp:inline distT="0" distB="0" distL="0" distR="0" wp14:anchorId="2C60DF0A" wp14:editId="291AC7E8">
            <wp:extent cx="5033042" cy="5869895"/>
            <wp:effectExtent l="0" t="0" r="0" b="0"/>
            <wp:docPr id="12103158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15840" name="Picture 1210315840"/>
                    <pic:cNvPicPr/>
                  </pic:nvPicPr>
                  <pic:blipFill rotWithShape="1">
                    <a:blip r:embed="rId87" cstate="print">
                      <a:extLst>
                        <a:ext uri="{28A0092B-C50C-407E-A947-70E740481C1C}">
                          <a14:useLocalDpi xmlns:a14="http://schemas.microsoft.com/office/drawing/2010/main" val="0"/>
                        </a:ext>
                      </a:extLst>
                    </a:blip>
                    <a:srcRect l="10367" t="4037" r="12633" b="31699"/>
                    <a:stretch/>
                  </pic:blipFill>
                  <pic:spPr bwMode="auto">
                    <a:xfrm>
                      <a:off x="0" y="0"/>
                      <a:ext cx="5040884" cy="5879041"/>
                    </a:xfrm>
                    <a:prstGeom prst="rect">
                      <a:avLst/>
                    </a:prstGeom>
                    <a:ln>
                      <a:noFill/>
                    </a:ln>
                    <a:extLst>
                      <a:ext uri="{53640926-AAD7-44D8-BBD7-CCE9431645EC}">
                        <a14:shadowObscured xmlns:a14="http://schemas.microsoft.com/office/drawing/2010/main"/>
                      </a:ext>
                    </a:extLst>
                  </pic:spPr>
                </pic:pic>
              </a:graphicData>
            </a:graphic>
          </wp:inline>
        </w:drawing>
      </w:r>
    </w:p>
    <w:p w14:paraId="56E4930B" w14:textId="77777777" w:rsidR="005E45A1" w:rsidRPr="00EA4042" w:rsidRDefault="005E45A1" w:rsidP="00FE47D8">
      <w:pPr>
        <w:widowControl w:val="0"/>
        <w:autoSpaceDE w:val="0"/>
        <w:autoSpaceDN w:val="0"/>
        <w:adjustRightInd w:val="0"/>
        <w:spacing w:line="480" w:lineRule="auto"/>
        <w:ind w:left="0"/>
        <w:jc w:val="both"/>
        <w:rPr>
          <w:b/>
          <w:bCs/>
          <w:lang w:val="id-ID"/>
        </w:rPr>
      </w:pPr>
    </w:p>
    <w:p w14:paraId="238ABAB5" w14:textId="77777777" w:rsidR="005E45A1" w:rsidRPr="00EA4042" w:rsidRDefault="005E45A1" w:rsidP="00FE47D8">
      <w:pPr>
        <w:widowControl w:val="0"/>
        <w:autoSpaceDE w:val="0"/>
        <w:autoSpaceDN w:val="0"/>
        <w:adjustRightInd w:val="0"/>
        <w:spacing w:line="480" w:lineRule="auto"/>
        <w:ind w:left="0"/>
        <w:jc w:val="both"/>
        <w:rPr>
          <w:b/>
          <w:bCs/>
          <w:lang w:val="id-ID"/>
        </w:rPr>
      </w:pPr>
    </w:p>
    <w:p w14:paraId="7E78D36F" w14:textId="77777777" w:rsidR="005E45A1" w:rsidRPr="00EA4042" w:rsidRDefault="005E45A1" w:rsidP="00FE47D8">
      <w:pPr>
        <w:widowControl w:val="0"/>
        <w:autoSpaceDE w:val="0"/>
        <w:autoSpaceDN w:val="0"/>
        <w:adjustRightInd w:val="0"/>
        <w:spacing w:line="480" w:lineRule="auto"/>
        <w:ind w:left="0"/>
        <w:jc w:val="both"/>
        <w:rPr>
          <w:b/>
          <w:bCs/>
          <w:lang w:val="id-ID"/>
        </w:rPr>
      </w:pPr>
    </w:p>
    <w:p w14:paraId="47D4FA61" w14:textId="77777777" w:rsidR="005E45A1" w:rsidRPr="00EA4042" w:rsidRDefault="005E45A1" w:rsidP="00FE47D8">
      <w:pPr>
        <w:widowControl w:val="0"/>
        <w:autoSpaceDE w:val="0"/>
        <w:autoSpaceDN w:val="0"/>
        <w:adjustRightInd w:val="0"/>
        <w:spacing w:line="480" w:lineRule="auto"/>
        <w:ind w:left="0"/>
        <w:jc w:val="both"/>
        <w:rPr>
          <w:b/>
          <w:bCs/>
          <w:lang w:val="id-ID"/>
        </w:rPr>
      </w:pPr>
    </w:p>
    <w:p w14:paraId="7B647427" w14:textId="77777777" w:rsidR="00B173B5" w:rsidRPr="00EA4042" w:rsidRDefault="00B173B5" w:rsidP="00FE47D8">
      <w:pPr>
        <w:widowControl w:val="0"/>
        <w:autoSpaceDE w:val="0"/>
        <w:autoSpaceDN w:val="0"/>
        <w:adjustRightInd w:val="0"/>
        <w:spacing w:line="480" w:lineRule="auto"/>
        <w:ind w:left="0"/>
        <w:jc w:val="both"/>
        <w:rPr>
          <w:b/>
          <w:bCs/>
          <w:lang w:val="id-ID"/>
        </w:rPr>
      </w:pPr>
    </w:p>
    <w:p w14:paraId="01E10E50" w14:textId="77777777" w:rsidR="001B382E" w:rsidRPr="00EA4042" w:rsidRDefault="001B382E" w:rsidP="00FE47D8">
      <w:pPr>
        <w:widowControl w:val="0"/>
        <w:autoSpaceDE w:val="0"/>
        <w:autoSpaceDN w:val="0"/>
        <w:adjustRightInd w:val="0"/>
        <w:spacing w:line="480" w:lineRule="auto"/>
        <w:ind w:left="0"/>
        <w:jc w:val="both"/>
        <w:rPr>
          <w:b/>
          <w:bCs/>
          <w:lang w:val="id-ID"/>
        </w:rPr>
      </w:pPr>
    </w:p>
    <w:p w14:paraId="1A9B33EA" w14:textId="5E7CA73A" w:rsidR="00EF23B2" w:rsidRPr="00EF23B2" w:rsidRDefault="00AD35EF" w:rsidP="00AD35EF">
      <w:pPr>
        <w:pStyle w:val="Caption"/>
        <w:ind w:left="0"/>
        <w:jc w:val="both"/>
        <w:rPr>
          <w:b w:val="0"/>
          <w:bCs/>
          <w:i/>
          <w:iCs w:val="0"/>
          <w:lang w:val="id-ID"/>
        </w:rPr>
      </w:pPr>
      <w:r>
        <w:t xml:space="preserve">Lampiran </w:t>
      </w:r>
      <w:bookmarkStart w:id="29" w:name="_Toc155149555"/>
      <w:r>
        <w:t>4.6</w:t>
      </w:r>
      <w:r w:rsidR="007D386C" w:rsidRPr="00EA4042">
        <w:rPr>
          <w:bCs/>
          <w:lang w:val="id-ID"/>
        </w:rPr>
        <w:t xml:space="preserve"> </w:t>
      </w:r>
      <w:r w:rsidR="000E1BA3" w:rsidRPr="00EA4042">
        <w:rPr>
          <w:bCs/>
          <w:lang w:val="id-ID"/>
        </w:rPr>
        <w:t>Kisi-kisi keterampilan ber</w:t>
      </w:r>
      <w:r w:rsidR="00261365">
        <w:rPr>
          <w:bCs/>
          <w:lang w:val="en-US"/>
        </w:rPr>
        <w:t>p</w:t>
      </w:r>
      <w:r w:rsidR="000E1BA3" w:rsidRPr="00EA4042">
        <w:rPr>
          <w:bCs/>
          <w:lang w:val="id-ID"/>
        </w:rPr>
        <w:t xml:space="preserve">ikir kritis </w:t>
      </w:r>
      <w:bookmarkEnd w:id="29"/>
    </w:p>
    <w:tbl>
      <w:tblPr>
        <w:tblStyle w:val="TableGrid"/>
        <w:tblW w:w="7796" w:type="dxa"/>
        <w:tblInd w:w="137" w:type="dxa"/>
        <w:tblLayout w:type="fixed"/>
        <w:tblLook w:val="04A0" w:firstRow="1" w:lastRow="0" w:firstColumn="1" w:lastColumn="0" w:noHBand="0" w:noVBand="1"/>
      </w:tblPr>
      <w:tblGrid>
        <w:gridCol w:w="1559"/>
        <w:gridCol w:w="1843"/>
        <w:gridCol w:w="3686"/>
        <w:gridCol w:w="708"/>
      </w:tblGrid>
      <w:tr w:rsidR="00EF23B2" w:rsidRPr="00EA4042" w14:paraId="48A64915" w14:textId="77777777" w:rsidTr="00EF23B2">
        <w:trPr>
          <w:trHeight w:val="1114"/>
        </w:trPr>
        <w:tc>
          <w:tcPr>
            <w:tcW w:w="1559" w:type="dxa"/>
          </w:tcPr>
          <w:p w14:paraId="4F235167" w14:textId="77777777" w:rsidR="00EF23B2" w:rsidRPr="00EA4042" w:rsidRDefault="00EF23B2" w:rsidP="00141D9E">
            <w:pPr>
              <w:spacing w:after="160" w:line="360" w:lineRule="auto"/>
              <w:ind w:left="0"/>
              <w:rPr>
                <w:b/>
                <w:bCs/>
                <w:lang w:val="id-ID"/>
              </w:rPr>
            </w:pPr>
            <w:r w:rsidRPr="00EA4042">
              <w:rPr>
                <w:b/>
                <w:bCs/>
                <w:lang w:val="id-ID"/>
              </w:rPr>
              <w:t>Aspek</w:t>
            </w:r>
          </w:p>
        </w:tc>
        <w:tc>
          <w:tcPr>
            <w:tcW w:w="1843" w:type="dxa"/>
          </w:tcPr>
          <w:p w14:paraId="18F6BB81" w14:textId="77777777" w:rsidR="00EF23B2" w:rsidRPr="00EA4042" w:rsidRDefault="00EF23B2" w:rsidP="00141D9E">
            <w:pPr>
              <w:spacing w:after="160" w:line="360" w:lineRule="auto"/>
              <w:ind w:left="0"/>
              <w:rPr>
                <w:b/>
                <w:bCs/>
                <w:lang w:val="id-ID"/>
              </w:rPr>
            </w:pPr>
            <w:r w:rsidRPr="00EA4042">
              <w:rPr>
                <w:b/>
                <w:bCs/>
                <w:lang w:val="id-ID"/>
              </w:rPr>
              <w:t>Indikator</w:t>
            </w:r>
          </w:p>
        </w:tc>
        <w:tc>
          <w:tcPr>
            <w:tcW w:w="3686" w:type="dxa"/>
          </w:tcPr>
          <w:p w14:paraId="4C840A98" w14:textId="77777777" w:rsidR="00EF23B2" w:rsidRPr="00EA4042" w:rsidRDefault="00EF23B2" w:rsidP="00141D9E">
            <w:pPr>
              <w:spacing w:after="160" w:line="360" w:lineRule="auto"/>
              <w:ind w:left="0"/>
              <w:rPr>
                <w:b/>
                <w:bCs/>
                <w:lang w:val="id-ID"/>
              </w:rPr>
            </w:pPr>
            <w:r>
              <w:rPr>
                <w:b/>
                <w:bCs/>
                <w:lang w:val="en-US"/>
              </w:rPr>
              <w:t xml:space="preserve">Kegiatan dan </w:t>
            </w:r>
            <w:r w:rsidRPr="00EA4042">
              <w:rPr>
                <w:b/>
                <w:bCs/>
                <w:lang w:val="id-ID"/>
              </w:rPr>
              <w:t>Tujuan P</w:t>
            </w:r>
            <w:r>
              <w:rPr>
                <w:b/>
                <w:bCs/>
                <w:lang w:val="en-US"/>
              </w:rPr>
              <w:t>e</w:t>
            </w:r>
            <w:r w:rsidRPr="00EA4042">
              <w:rPr>
                <w:b/>
                <w:bCs/>
                <w:lang w:val="id-ID"/>
              </w:rPr>
              <w:t>mbelajaran</w:t>
            </w:r>
          </w:p>
        </w:tc>
        <w:tc>
          <w:tcPr>
            <w:tcW w:w="708" w:type="dxa"/>
          </w:tcPr>
          <w:p w14:paraId="0097550B" w14:textId="77777777" w:rsidR="00EF23B2" w:rsidRPr="00EA4042" w:rsidRDefault="00EF23B2" w:rsidP="00141D9E">
            <w:pPr>
              <w:spacing w:after="160" w:line="360" w:lineRule="auto"/>
              <w:ind w:left="0"/>
              <w:rPr>
                <w:b/>
                <w:bCs/>
                <w:lang w:val="id-ID"/>
              </w:rPr>
            </w:pPr>
            <w:r w:rsidRPr="00EA4042">
              <w:rPr>
                <w:b/>
                <w:bCs/>
                <w:lang w:val="id-ID"/>
              </w:rPr>
              <w:t>N</w:t>
            </w:r>
            <w:r>
              <w:rPr>
                <w:b/>
                <w:bCs/>
                <w:lang w:val="en-US"/>
              </w:rPr>
              <w:t xml:space="preserve">o. </w:t>
            </w:r>
            <w:r w:rsidRPr="00EA4042">
              <w:rPr>
                <w:b/>
                <w:bCs/>
                <w:lang w:val="id-ID"/>
              </w:rPr>
              <w:t>Soal</w:t>
            </w:r>
          </w:p>
        </w:tc>
      </w:tr>
      <w:tr w:rsidR="00EF23B2" w:rsidRPr="00EA4042" w14:paraId="36BA3927" w14:textId="77777777" w:rsidTr="00EF23B2">
        <w:tc>
          <w:tcPr>
            <w:tcW w:w="1559" w:type="dxa"/>
          </w:tcPr>
          <w:p w14:paraId="2E9F7D52" w14:textId="3B5ACFCE" w:rsidR="00EF23B2" w:rsidRPr="00EA4042" w:rsidRDefault="00EF23B2" w:rsidP="00EF23B2">
            <w:pPr>
              <w:spacing w:after="160" w:line="360" w:lineRule="auto"/>
              <w:ind w:left="0"/>
              <w:jc w:val="both"/>
              <w:rPr>
                <w:i/>
                <w:iCs/>
                <w:lang w:val="id-ID"/>
              </w:rPr>
            </w:pPr>
            <w:r w:rsidRPr="00EA4042">
              <w:rPr>
                <w:lang w:val="id-ID"/>
              </w:rPr>
              <w:t>Memberikan penjelasan sederhana (</w:t>
            </w:r>
            <w:r w:rsidRPr="00EA4042">
              <w:rPr>
                <w:i/>
                <w:iCs/>
                <w:lang w:val="id-ID"/>
              </w:rPr>
              <w:t>elementary clarification</w:t>
            </w:r>
            <w:r w:rsidRPr="00EA4042">
              <w:rPr>
                <w:lang w:val="id-ID"/>
              </w:rPr>
              <w:t>)</w:t>
            </w:r>
          </w:p>
        </w:tc>
        <w:tc>
          <w:tcPr>
            <w:tcW w:w="1843" w:type="dxa"/>
          </w:tcPr>
          <w:p w14:paraId="07AE8B04" w14:textId="651A4CE5" w:rsidR="00EF23B2" w:rsidRPr="00EF23B2" w:rsidRDefault="00EF23B2" w:rsidP="00EF23B2">
            <w:pPr>
              <w:spacing w:after="160" w:line="360" w:lineRule="auto"/>
              <w:ind w:left="0"/>
              <w:jc w:val="both"/>
              <w:rPr>
                <w:lang w:val="en-US"/>
              </w:rPr>
            </w:pPr>
            <w:r w:rsidRPr="00EA4042">
              <w:rPr>
                <w:lang w:val="id-ID"/>
              </w:rPr>
              <w:t>Kemampuan untuk memfokuskan pertanyaan, menganalisis argumen, bertanya atau menjawab pertanyaan yang</w:t>
            </w:r>
            <w:r>
              <w:rPr>
                <w:lang w:val="en-US"/>
              </w:rPr>
              <w:t xml:space="preserve"> </w:t>
            </w:r>
            <w:r w:rsidRPr="00EA4042">
              <w:rPr>
                <w:lang w:val="id-ID"/>
              </w:rPr>
              <w:t>membutuhkan penjelasan</w:t>
            </w:r>
          </w:p>
        </w:tc>
        <w:tc>
          <w:tcPr>
            <w:tcW w:w="3686" w:type="dxa"/>
          </w:tcPr>
          <w:p w14:paraId="4E17D3B9" w14:textId="77777777" w:rsidR="00EF23B2" w:rsidRPr="00562E9B" w:rsidRDefault="00EF23B2" w:rsidP="00EF23B2">
            <w:pPr>
              <w:pStyle w:val="ListParagraph"/>
              <w:numPr>
                <w:ilvl w:val="0"/>
                <w:numId w:val="49"/>
              </w:numPr>
              <w:spacing w:line="360" w:lineRule="auto"/>
              <w:ind w:left="211" w:hanging="250"/>
              <w:jc w:val="both"/>
              <w:rPr>
                <w:bCs/>
                <w:iCs/>
                <w:lang w:val="id-ID"/>
              </w:rPr>
            </w:pPr>
            <w:r w:rsidRPr="00562E9B">
              <w:rPr>
                <w:i/>
                <w:iCs/>
                <w:lang w:val="id-ID"/>
              </w:rPr>
              <w:t xml:space="preserve">Pre-Test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1</w:t>
            </w:r>
            <w:r w:rsidRPr="00562E9B">
              <w:rPr>
                <w:lang w:val="en-US"/>
              </w:rPr>
              <w:t xml:space="preserve">: </w:t>
            </w:r>
            <w:r w:rsidRPr="00562E9B">
              <w:rPr>
                <w:lang w:val="id-ID"/>
              </w:rPr>
              <w:t>Pelajar dapat memahami konsep suhu</w:t>
            </w:r>
          </w:p>
          <w:p w14:paraId="19E82EE9" w14:textId="1174728A" w:rsidR="00EF23B2" w:rsidRPr="00EF23B2" w:rsidRDefault="00EF23B2" w:rsidP="00EF23B2">
            <w:pPr>
              <w:pStyle w:val="ListParagraph"/>
              <w:numPr>
                <w:ilvl w:val="0"/>
                <w:numId w:val="49"/>
              </w:numPr>
              <w:spacing w:line="360" w:lineRule="auto"/>
              <w:ind w:left="211" w:hanging="250"/>
              <w:jc w:val="both"/>
              <w:rPr>
                <w:bCs/>
                <w:iCs/>
                <w:lang w:val="id-ID"/>
              </w:rPr>
            </w:pPr>
            <w:r w:rsidRPr="00835DC0">
              <w:rPr>
                <w:i/>
                <w:iCs/>
                <w:lang w:val="id-ID"/>
              </w:rPr>
              <w:t xml:space="preserve">Pre-Test </w:t>
            </w:r>
            <w:r w:rsidRPr="00835DC0">
              <w:rPr>
                <w:lang w:val="en-US"/>
              </w:rPr>
              <w:t>&amp;</w:t>
            </w:r>
            <w:r w:rsidRPr="00835DC0">
              <w:rPr>
                <w:i/>
                <w:iCs/>
                <w:lang w:val="en-US"/>
              </w:rPr>
              <w:t xml:space="preserve"> Post-Test</w:t>
            </w:r>
            <w:r>
              <w:rPr>
                <w:lang w:val="en-US"/>
              </w:rPr>
              <w:t xml:space="preserve"> </w:t>
            </w:r>
            <w:r w:rsidRPr="00835DC0">
              <w:rPr>
                <w:lang w:val="id-ID"/>
              </w:rPr>
              <w:t>Pertemuan Ke-</w:t>
            </w:r>
            <w:r>
              <w:rPr>
                <w:lang w:val="en-US"/>
              </w:rPr>
              <w:t xml:space="preserve">2: </w:t>
            </w:r>
            <w:r w:rsidRPr="00EA4042">
              <w:rPr>
                <w:lang w:val="id-ID"/>
              </w:rPr>
              <w:t>Pelajar dapat memahami skala suhu</w:t>
            </w:r>
          </w:p>
        </w:tc>
        <w:tc>
          <w:tcPr>
            <w:tcW w:w="708" w:type="dxa"/>
          </w:tcPr>
          <w:p w14:paraId="7B5C5F0E" w14:textId="77777777" w:rsidR="00EF23B2" w:rsidRDefault="00EF23B2" w:rsidP="00141D9E">
            <w:pPr>
              <w:spacing w:after="160" w:line="360" w:lineRule="auto"/>
              <w:ind w:left="0"/>
              <w:jc w:val="both"/>
              <w:rPr>
                <w:lang w:val="id-ID"/>
              </w:rPr>
            </w:pPr>
            <w:r w:rsidRPr="00EA4042">
              <w:rPr>
                <w:lang w:val="id-ID"/>
              </w:rPr>
              <w:t>1</w:t>
            </w:r>
          </w:p>
          <w:p w14:paraId="21B7A80E" w14:textId="77777777" w:rsidR="00EF23B2" w:rsidRDefault="00EF23B2" w:rsidP="00141D9E">
            <w:pPr>
              <w:spacing w:after="160" w:line="360" w:lineRule="auto"/>
              <w:ind w:left="0"/>
              <w:jc w:val="both"/>
              <w:rPr>
                <w:lang w:val="id-ID"/>
              </w:rPr>
            </w:pPr>
          </w:p>
          <w:p w14:paraId="1DB6E041" w14:textId="77777777" w:rsidR="00EF23B2" w:rsidRDefault="00EF23B2" w:rsidP="00141D9E">
            <w:pPr>
              <w:spacing w:after="160" w:line="360" w:lineRule="auto"/>
              <w:ind w:left="0"/>
              <w:jc w:val="both"/>
              <w:rPr>
                <w:lang w:val="id-ID"/>
              </w:rPr>
            </w:pPr>
          </w:p>
          <w:p w14:paraId="0BC5D5D0" w14:textId="77777777" w:rsidR="00EF23B2" w:rsidRDefault="00EF23B2" w:rsidP="00141D9E">
            <w:pPr>
              <w:spacing w:after="160" w:line="360" w:lineRule="auto"/>
              <w:ind w:left="0"/>
              <w:jc w:val="both"/>
              <w:rPr>
                <w:lang w:val="id-ID"/>
              </w:rPr>
            </w:pPr>
          </w:p>
          <w:p w14:paraId="3FA848E1" w14:textId="77777777" w:rsidR="00EF23B2" w:rsidRDefault="00EF23B2" w:rsidP="00141D9E">
            <w:pPr>
              <w:spacing w:after="160" w:line="360" w:lineRule="auto"/>
              <w:ind w:left="0"/>
              <w:jc w:val="both"/>
              <w:rPr>
                <w:lang w:val="id-ID"/>
              </w:rPr>
            </w:pPr>
          </w:p>
          <w:p w14:paraId="3600C20C" w14:textId="77777777" w:rsidR="00EF23B2" w:rsidRDefault="00EF23B2" w:rsidP="00141D9E">
            <w:pPr>
              <w:spacing w:after="160" w:line="360" w:lineRule="auto"/>
              <w:ind w:left="0"/>
              <w:jc w:val="both"/>
              <w:rPr>
                <w:lang w:val="id-ID"/>
              </w:rPr>
            </w:pPr>
          </w:p>
          <w:p w14:paraId="562105D3" w14:textId="77777777" w:rsidR="00EF23B2" w:rsidRDefault="00EF23B2" w:rsidP="00141D9E">
            <w:pPr>
              <w:spacing w:after="160" w:line="360" w:lineRule="auto"/>
              <w:ind w:left="0"/>
              <w:jc w:val="both"/>
              <w:rPr>
                <w:lang w:val="id-ID"/>
              </w:rPr>
            </w:pPr>
          </w:p>
          <w:p w14:paraId="4BE943B9" w14:textId="77777777" w:rsidR="00EF23B2" w:rsidRDefault="00EF23B2" w:rsidP="00141D9E">
            <w:pPr>
              <w:spacing w:after="160" w:line="360" w:lineRule="auto"/>
              <w:ind w:left="0"/>
              <w:jc w:val="both"/>
              <w:rPr>
                <w:lang w:val="id-ID"/>
              </w:rPr>
            </w:pPr>
          </w:p>
          <w:p w14:paraId="4ED7E267" w14:textId="77777777" w:rsidR="00EF23B2" w:rsidRDefault="00EF23B2" w:rsidP="00141D9E">
            <w:pPr>
              <w:spacing w:after="160" w:line="360" w:lineRule="auto"/>
              <w:ind w:left="0"/>
              <w:jc w:val="both"/>
              <w:rPr>
                <w:lang w:val="id-ID"/>
              </w:rPr>
            </w:pPr>
          </w:p>
          <w:p w14:paraId="4B156D39" w14:textId="77777777" w:rsidR="00EF23B2" w:rsidRDefault="00EF23B2" w:rsidP="00141D9E">
            <w:pPr>
              <w:spacing w:after="160" w:line="360" w:lineRule="auto"/>
              <w:ind w:left="0"/>
              <w:jc w:val="both"/>
              <w:rPr>
                <w:lang w:val="id-ID"/>
              </w:rPr>
            </w:pPr>
          </w:p>
          <w:p w14:paraId="100BFB74" w14:textId="77944BE6" w:rsidR="00EF23B2" w:rsidRPr="007331EA" w:rsidRDefault="00EF23B2" w:rsidP="00141D9E">
            <w:pPr>
              <w:spacing w:after="160" w:line="360" w:lineRule="auto"/>
              <w:ind w:left="0"/>
              <w:rPr>
                <w:b/>
                <w:bCs/>
                <w:lang w:val="en-US"/>
              </w:rPr>
            </w:pPr>
          </w:p>
        </w:tc>
      </w:tr>
      <w:tr w:rsidR="00EF23B2" w:rsidRPr="00EA4042" w14:paraId="6D7AEBC0" w14:textId="77777777" w:rsidTr="00EF23B2">
        <w:tc>
          <w:tcPr>
            <w:tcW w:w="1559" w:type="dxa"/>
          </w:tcPr>
          <w:p w14:paraId="5A7903DC" w14:textId="77777777" w:rsidR="00EF23B2" w:rsidRPr="00EA4042" w:rsidRDefault="00EF23B2" w:rsidP="00141D9E">
            <w:pPr>
              <w:spacing w:after="160" w:line="360" w:lineRule="auto"/>
              <w:ind w:left="0"/>
              <w:jc w:val="both"/>
              <w:rPr>
                <w:i/>
                <w:iCs/>
                <w:lang w:val="id-ID"/>
              </w:rPr>
            </w:pPr>
            <w:r w:rsidRPr="00EA4042">
              <w:rPr>
                <w:lang w:val="id-ID"/>
              </w:rPr>
              <w:t>Membangun keterampilan dasar (</w:t>
            </w:r>
            <w:r w:rsidRPr="00EA4042">
              <w:rPr>
                <w:i/>
                <w:iCs/>
                <w:lang w:val="id-ID"/>
              </w:rPr>
              <w:t>basic support</w:t>
            </w:r>
            <w:r w:rsidRPr="00EA4042">
              <w:rPr>
                <w:lang w:val="id-ID"/>
              </w:rPr>
              <w:t>)</w:t>
            </w:r>
          </w:p>
        </w:tc>
        <w:tc>
          <w:tcPr>
            <w:tcW w:w="1843" w:type="dxa"/>
          </w:tcPr>
          <w:p w14:paraId="6F95EAC8" w14:textId="77777777" w:rsidR="00EF23B2" w:rsidRPr="00EA4042" w:rsidRDefault="00EF23B2" w:rsidP="00141D9E">
            <w:pPr>
              <w:spacing w:after="160" w:line="360" w:lineRule="auto"/>
              <w:ind w:left="0"/>
              <w:jc w:val="both"/>
              <w:rPr>
                <w:lang w:val="id-ID"/>
              </w:rPr>
            </w:pPr>
            <w:r w:rsidRPr="00EA4042">
              <w:rPr>
                <w:lang w:val="id-ID"/>
              </w:rPr>
              <w:t>Kemampuan untuk mempertimbangkan akurasi sumber dan melakukan pertimbangan observasi</w:t>
            </w:r>
          </w:p>
        </w:tc>
        <w:tc>
          <w:tcPr>
            <w:tcW w:w="3686" w:type="dxa"/>
          </w:tcPr>
          <w:p w14:paraId="655CEF05" w14:textId="77777777" w:rsidR="00EF23B2" w:rsidRPr="00562E9B" w:rsidRDefault="00EF23B2" w:rsidP="00EF23B2">
            <w:pPr>
              <w:pStyle w:val="ListParagraph"/>
              <w:numPr>
                <w:ilvl w:val="0"/>
                <w:numId w:val="49"/>
              </w:numPr>
              <w:spacing w:line="360" w:lineRule="auto"/>
              <w:ind w:left="300"/>
              <w:jc w:val="both"/>
              <w:rPr>
                <w:b/>
                <w:bCs/>
                <w:lang w:val="id-ID"/>
              </w:rPr>
            </w:pPr>
            <w:r w:rsidRPr="00562E9B">
              <w:rPr>
                <w:i/>
                <w:iCs/>
                <w:lang w:val="id-ID"/>
              </w:rPr>
              <w:t xml:space="preserve">Pre-Test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1</w:t>
            </w:r>
            <w:r w:rsidRPr="00562E9B">
              <w:rPr>
                <w:lang w:val="en-US"/>
              </w:rPr>
              <w:t xml:space="preserve">: </w:t>
            </w:r>
            <w:r w:rsidRPr="00562E9B">
              <w:rPr>
                <w:lang w:val="id-ID"/>
              </w:rPr>
              <w:t>Pelajar dapat memahami perlunya penggunaan alat ukur suhu</w:t>
            </w:r>
          </w:p>
          <w:p w14:paraId="394A701A" w14:textId="77777777" w:rsidR="00EF23B2" w:rsidRPr="00562E9B" w:rsidRDefault="00EF23B2" w:rsidP="00EF23B2">
            <w:pPr>
              <w:pStyle w:val="ListParagraph"/>
              <w:numPr>
                <w:ilvl w:val="0"/>
                <w:numId w:val="49"/>
              </w:numPr>
              <w:spacing w:line="360" w:lineRule="auto"/>
              <w:ind w:left="300"/>
              <w:jc w:val="both"/>
              <w:rPr>
                <w:b/>
                <w:bCs/>
                <w:lang w:val="id-ID"/>
              </w:rPr>
            </w:pPr>
            <w:r w:rsidRPr="00835DC0">
              <w:rPr>
                <w:i/>
                <w:iCs/>
                <w:lang w:val="id-ID"/>
              </w:rPr>
              <w:t xml:space="preserve">Pre-Test </w:t>
            </w:r>
            <w:r w:rsidRPr="00835DC0">
              <w:rPr>
                <w:lang w:val="en-US"/>
              </w:rPr>
              <w:t>&amp;</w:t>
            </w:r>
            <w:r w:rsidRPr="00835DC0">
              <w:rPr>
                <w:i/>
                <w:iCs/>
                <w:lang w:val="en-US"/>
              </w:rPr>
              <w:t xml:space="preserve"> Post-Test</w:t>
            </w:r>
            <w:r>
              <w:rPr>
                <w:lang w:val="en-US"/>
              </w:rPr>
              <w:t xml:space="preserve"> </w:t>
            </w:r>
            <w:r w:rsidRPr="00835DC0">
              <w:rPr>
                <w:lang w:val="id-ID"/>
              </w:rPr>
              <w:t>Pertemuan Ke-</w:t>
            </w:r>
            <w:r>
              <w:rPr>
                <w:lang w:val="en-US"/>
              </w:rPr>
              <w:t xml:space="preserve">2: </w:t>
            </w:r>
            <w:r w:rsidRPr="00EA4042">
              <w:rPr>
                <w:lang w:val="id-ID"/>
              </w:rPr>
              <w:t>Pelajar dapat memahami skala suhu</w:t>
            </w:r>
            <w:r>
              <w:rPr>
                <w:lang w:val="en-US"/>
              </w:rPr>
              <w:t xml:space="preserve"> dan </w:t>
            </w:r>
            <w:r w:rsidRPr="00EA4042">
              <w:rPr>
                <w:lang w:val="id-ID"/>
              </w:rPr>
              <w:t>Pelajar dapat memahami perlunya penggunaan alat ukur suhu</w:t>
            </w:r>
          </w:p>
        </w:tc>
        <w:tc>
          <w:tcPr>
            <w:tcW w:w="708" w:type="dxa"/>
          </w:tcPr>
          <w:p w14:paraId="77BB74C0" w14:textId="77777777" w:rsidR="00EF23B2" w:rsidRPr="00EA4042" w:rsidRDefault="00EF23B2" w:rsidP="00141D9E">
            <w:pPr>
              <w:spacing w:after="160" w:line="360" w:lineRule="auto"/>
              <w:ind w:left="0"/>
              <w:jc w:val="both"/>
              <w:rPr>
                <w:lang w:val="id-ID"/>
              </w:rPr>
            </w:pPr>
            <w:r w:rsidRPr="00EA4042">
              <w:rPr>
                <w:lang w:val="id-ID"/>
              </w:rPr>
              <w:t>2</w:t>
            </w:r>
          </w:p>
        </w:tc>
      </w:tr>
      <w:tr w:rsidR="00EF23B2" w:rsidRPr="00EA4042" w14:paraId="0FA75610" w14:textId="77777777" w:rsidTr="00EF23B2">
        <w:trPr>
          <w:trHeight w:val="323"/>
        </w:trPr>
        <w:tc>
          <w:tcPr>
            <w:tcW w:w="1559" w:type="dxa"/>
          </w:tcPr>
          <w:p w14:paraId="5138721B" w14:textId="77777777" w:rsidR="00EF23B2" w:rsidRDefault="00EF23B2" w:rsidP="00141D9E">
            <w:pPr>
              <w:spacing w:after="160" w:line="360" w:lineRule="auto"/>
              <w:ind w:left="0"/>
              <w:jc w:val="both"/>
              <w:rPr>
                <w:lang w:val="id-ID"/>
              </w:rPr>
            </w:pPr>
            <w:r w:rsidRPr="00EA4042">
              <w:rPr>
                <w:lang w:val="id-ID"/>
              </w:rPr>
              <w:t>Penarikan kesimpulan (</w:t>
            </w:r>
            <w:r w:rsidRPr="00EA4042">
              <w:rPr>
                <w:i/>
                <w:iCs/>
                <w:lang w:val="id-ID"/>
              </w:rPr>
              <w:t>inference</w:t>
            </w:r>
            <w:r w:rsidRPr="00EA4042">
              <w:rPr>
                <w:lang w:val="id-ID"/>
              </w:rPr>
              <w:t>)</w:t>
            </w:r>
          </w:p>
          <w:p w14:paraId="71FBE263" w14:textId="77777777" w:rsidR="00EF23B2" w:rsidRDefault="00EF23B2" w:rsidP="00141D9E">
            <w:pPr>
              <w:spacing w:after="160" w:line="360" w:lineRule="auto"/>
              <w:ind w:left="0"/>
              <w:jc w:val="both"/>
              <w:rPr>
                <w:lang w:val="id-ID"/>
              </w:rPr>
            </w:pPr>
          </w:p>
          <w:p w14:paraId="27AC7DB7" w14:textId="77777777" w:rsidR="00EF23B2" w:rsidRDefault="00EF23B2" w:rsidP="00141D9E">
            <w:pPr>
              <w:spacing w:after="160" w:line="360" w:lineRule="auto"/>
              <w:ind w:left="0"/>
              <w:jc w:val="both"/>
              <w:rPr>
                <w:lang w:val="id-ID"/>
              </w:rPr>
            </w:pPr>
          </w:p>
          <w:p w14:paraId="3379DE1C" w14:textId="77777777" w:rsidR="00EF23B2" w:rsidRDefault="00EF23B2" w:rsidP="00141D9E">
            <w:pPr>
              <w:spacing w:after="160" w:line="360" w:lineRule="auto"/>
              <w:ind w:left="0"/>
              <w:jc w:val="both"/>
              <w:rPr>
                <w:lang w:val="id-ID"/>
              </w:rPr>
            </w:pPr>
          </w:p>
          <w:p w14:paraId="1FB30449" w14:textId="3BA78ECB" w:rsidR="00EF23B2" w:rsidRPr="00EA4042" w:rsidRDefault="00EF23B2" w:rsidP="00EF23B2">
            <w:pPr>
              <w:spacing w:after="160" w:line="360" w:lineRule="auto"/>
              <w:ind w:left="0"/>
              <w:rPr>
                <w:lang w:val="id-ID"/>
              </w:rPr>
            </w:pPr>
            <w:r>
              <w:rPr>
                <w:b/>
                <w:bCs/>
                <w:lang w:val="en-US"/>
              </w:rPr>
              <w:t>Aspek</w:t>
            </w:r>
          </w:p>
        </w:tc>
        <w:tc>
          <w:tcPr>
            <w:tcW w:w="1843" w:type="dxa"/>
          </w:tcPr>
          <w:p w14:paraId="537E0141" w14:textId="77777777" w:rsidR="00EF23B2" w:rsidRDefault="00EF23B2" w:rsidP="00141D9E">
            <w:pPr>
              <w:spacing w:after="160" w:line="360" w:lineRule="auto"/>
              <w:ind w:left="0"/>
              <w:jc w:val="both"/>
              <w:rPr>
                <w:lang w:val="id-ID"/>
              </w:rPr>
            </w:pPr>
            <w:r w:rsidRPr="00EA4042">
              <w:rPr>
                <w:lang w:val="id-ID"/>
              </w:rPr>
              <w:t xml:space="preserve">Kemampuan untuk Menyusun dan mempertimbangkan dedukasi, serta Menyusun </w:t>
            </w:r>
          </w:p>
          <w:p w14:paraId="31B82EC6" w14:textId="44D4A91C" w:rsidR="00EF23B2" w:rsidRPr="00EA4042" w:rsidRDefault="00EF23B2" w:rsidP="00EF23B2">
            <w:pPr>
              <w:spacing w:after="160" w:line="360" w:lineRule="auto"/>
              <w:ind w:left="0"/>
              <w:rPr>
                <w:lang w:val="id-ID"/>
              </w:rPr>
            </w:pPr>
            <w:r w:rsidRPr="00EA4042">
              <w:rPr>
                <w:b/>
                <w:bCs/>
                <w:lang w:val="id-ID"/>
              </w:rPr>
              <w:t>Indikator</w:t>
            </w:r>
          </w:p>
        </w:tc>
        <w:tc>
          <w:tcPr>
            <w:tcW w:w="3686" w:type="dxa"/>
          </w:tcPr>
          <w:p w14:paraId="01E73BFF" w14:textId="77777777" w:rsidR="00EF23B2" w:rsidRDefault="00EF23B2" w:rsidP="00EF23B2">
            <w:pPr>
              <w:pStyle w:val="ListParagraph"/>
              <w:numPr>
                <w:ilvl w:val="0"/>
                <w:numId w:val="49"/>
              </w:numPr>
              <w:spacing w:line="360" w:lineRule="auto"/>
              <w:ind w:left="355"/>
              <w:jc w:val="both"/>
              <w:rPr>
                <w:lang w:val="en-US"/>
              </w:rPr>
            </w:pPr>
            <w:r w:rsidRPr="004F4F35">
              <w:rPr>
                <w:i/>
                <w:iCs/>
                <w:lang w:val="id-ID"/>
              </w:rPr>
              <w:t>Pre-Test</w:t>
            </w:r>
            <w:r w:rsidRPr="00562E9B">
              <w:rPr>
                <w:lang w:val="id-ID"/>
              </w:rPr>
              <w:t xml:space="preserve">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1</w:t>
            </w:r>
            <w:r w:rsidRPr="00562E9B">
              <w:rPr>
                <w:lang w:val="en-US"/>
              </w:rPr>
              <w:t xml:space="preserve">: </w:t>
            </w:r>
            <w:r w:rsidRPr="00562E9B">
              <w:rPr>
                <w:lang w:val="id-ID"/>
              </w:rPr>
              <w:t>Pelajar dapat memahami perlunya penggunaan alat ukur suhu</w:t>
            </w:r>
            <w:r w:rsidRPr="00562E9B">
              <w:rPr>
                <w:lang w:val="en-US"/>
              </w:rPr>
              <w:t xml:space="preserve"> dan pelajar dapat memahami konsep suhu</w:t>
            </w:r>
          </w:p>
          <w:p w14:paraId="3C0B89FE" w14:textId="77777777" w:rsidR="00EF23B2" w:rsidRDefault="00EF23B2" w:rsidP="00EF23B2">
            <w:pPr>
              <w:spacing w:line="360" w:lineRule="auto"/>
              <w:jc w:val="both"/>
              <w:rPr>
                <w:lang w:val="en-US"/>
              </w:rPr>
            </w:pPr>
          </w:p>
          <w:p w14:paraId="1EF565DA" w14:textId="66E40162" w:rsidR="00EF23B2" w:rsidRPr="00EF23B2" w:rsidRDefault="00EF23B2" w:rsidP="00EF23B2">
            <w:pPr>
              <w:spacing w:line="360" w:lineRule="auto"/>
              <w:ind w:left="0"/>
              <w:rPr>
                <w:lang w:val="en-US"/>
              </w:rPr>
            </w:pPr>
            <w:r w:rsidRPr="004A3424">
              <w:rPr>
                <w:b/>
                <w:bCs/>
                <w:lang w:val="en-US"/>
              </w:rPr>
              <w:t xml:space="preserve">Kegiatan dan </w:t>
            </w:r>
            <w:r w:rsidRPr="004A3424">
              <w:rPr>
                <w:b/>
                <w:bCs/>
                <w:lang w:val="id-ID"/>
              </w:rPr>
              <w:t>Tujuan Pembelajaran</w:t>
            </w:r>
          </w:p>
        </w:tc>
        <w:tc>
          <w:tcPr>
            <w:tcW w:w="708" w:type="dxa"/>
          </w:tcPr>
          <w:p w14:paraId="7D87CFAA" w14:textId="77777777" w:rsidR="00EF23B2" w:rsidRDefault="00EF23B2" w:rsidP="00141D9E">
            <w:pPr>
              <w:spacing w:after="160" w:line="360" w:lineRule="auto"/>
              <w:ind w:left="0"/>
              <w:jc w:val="both"/>
              <w:rPr>
                <w:lang w:val="id-ID"/>
              </w:rPr>
            </w:pPr>
            <w:r w:rsidRPr="00EA4042">
              <w:rPr>
                <w:lang w:val="id-ID"/>
              </w:rPr>
              <w:t>3</w:t>
            </w:r>
          </w:p>
          <w:p w14:paraId="7117DC63" w14:textId="77777777" w:rsidR="00EF23B2" w:rsidRDefault="00EF23B2" w:rsidP="00141D9E">
            <w:pPr>
              <w:spacing w:after="160" w:line="360" w:lineRule="auto"/>
              <w:ind w:left="0"/>
              <w:jc w:val="both"/>
              <w:rPr>
                <w:lang w:val="id-ID"/>
              </w:rPr>
            </w:pPr>
          </w:p>
          <w:p w14:paraId="2107F55F" w14:textId="77777777" w:rsidR="00EF23B2" w:rsidRDefault="00EF23B2" w:rsidP="00141D9E">
            <w:pPr>
              <w:spacing w:after="160" w:line="360" w:lineRule="auto"/>
              <w:ind w:left="0"/>
              <w:jc w:val="both"/>
              <w:rPr>
                <w:lang w:val="id-ID"/>
              </w:rPr>
            </w:pPr>
          </w:p>
          <w:p w14:paraId="0EE07CB6" w14:textId="77777777" w:rsidR="00EF23B2" w:rsidRDefault="00EF23B2" w:rsidP="00141D9E">
            <w:pPr>
              <w:spacing w:after="160" w:line="360" w:lineRule="auto"/>
              <w:ind w:left="0"/>
              <w:jc w:val="both"/>
              <w:rPr>
                <w:lang w:val="id-ID"/>
              </w:rPr>
            </w:pPr>
          </w:p>
          <w:p w14:paraId="59129FDC" w14:textId="77777777" w:rsidR="00EF23B2" w:rsidRDefault="00EF23B2" w:rsidP="00141D9E">
            <w:pPr>
              <w:spacing w:after="160" w:line="360" w:lineRule="auto"/>
              <w:ind w:left="0"/>
              <w:jc w:val="both"/>
              <w:rPr>
                <w:lang w:val="id-ID"/>
              </w:rPr>
            </w:pPr>
          </w:p>
          <w:p w14:paraId="1846E979" w14:textId="77777777" w:rsidR="00EF23B2" w:rsidRDefault="00EF23B2" w:rsidP="00141D9E">
            <w:pPr>
              <w:spacing w:after="160" w:line="360" w:lineRule="auto"/>
              <w:ind w:left="0"/>
              <w:jc w:val="both"/>
              <w:rPr>
                <w:lang w:val="id-ID"/>
              </w:rPr>
            </w:pPr>
          </w:p>
          <w:p w14:paraId="47512939" w14:textId="2C87E86B" w:rsidR="00EF23B2" w:rsidRPr="00EA4042" w:rsidRDefault="00EF23B2" w:rsidP="00EF23B2">
            <w:pPr>
              <w:spacing w:after="160" w:line="360" w:lineRule="auto"/>
              <w:ind w:left="0"/>
              <w:rPr>
                <w:lang w:val="id-ID"/>
              </w:rPr>
            </w:pPr>
            <w:r>
              <w:rPr>
                <w:b/>
                <w:bCs/>
                <w:lang w:val="en-US"/>
              </w:rPr>
              <w:t>No. Soal</w:t>
            </w:r>
          </w:p>
        </w:tc>
      </w:tr>
      <w:tr w:rsidR="00EF23B2" w:rsidRPr="00EA4042" w14:paraId="0AC7B737" w14:textId="77777777" w:rsidTr="00EF23B2">
        <w:trPr>
          <w:trHeight w:val="1486"/>
        </w:trPr>
        <w:tc>
          <w:tcPr>
            <w:tcW w:w="1559" w:type="dxa"/>
          </w:tcPr>
          <w:p w14:paraId="2811AF34" w14:textId="77777777" w:rsidR="00EF23B2" w:rsidRPr="00EA4042" w:rsidRDefault="00EF23B2" w:rsidP="00141D9E">
            <w:pPr>
              <w:spacing w:after="160" w:line="360" w:lineRule="auto"/>
              <w:ind w:left="0"/>
              <w:jc w:val="both"/>
              <w:rPr>
                <w:lang w:val="id-ID"/>
              </w:rPr>
            </w:pPr>
          </w:p>
        </w:tc>
        <w:tc>
          <w:tcPr>
            <w:tcW w:w="1843" w:type="dxa"/>
          </w:tcPr>
          <w:p w14:paraId="497B369B" w14:textId="77777777" w:rsidR="00EF23B2" w:rsidRPr="00EA4042" w:rsidRDefault="00EF23B2" w:rsidP="00EF23B2">
            <w:pPr>
              <w:spacing w:after="160" w:line="360" w:lineRule="auto"/>
              <w:ind w:left="0"/>
              <w:jc w:val="both"/>
              <w:rPr>
                <w:lang w:val="id-ID"/>
              </w:rPr>
            </w:pPr>
            <w:r w:rsidRPr="00EA4042">
              <w:rPr>
                <w:lang w:val="id-ID"/>
              </w:rPr>
              <w:t>keputusan dan mempertimbangkan hasil</w:t>
            </w:r>
          </w:p>
        </w:tc>
        <w:tc>
          <w:tcPr>
            <w:tcW w:w="3686" w:type="dxa"/>
          </w:tcPr>
          <w:p w14:paraId="16EAB48C" w14:textId="77777777" w:rsidR="00EF23B2" w:rsidRPr="004F4F35" w:rsidRDefault="00EF23B2" w:rsidP="00EF23B2">
            <w:pPr>
              <w:pStyle w:val="ListParagraph"/>
              <w:numPr>
                <w:ilvl w:val="0"/>
                <w:numId w:val="49"/>
              </w:numPr>
              <w:spacing w:line="360" w:lineRule="auto"/>
              <w:ind w:left="355"/>
              <w:jc w:val="both"/>
              <w:rPr>
                <w:i/>
                <w:iCs/>
                <w:lang w:val="id-ID"/>
              </w:rPr>
            </w:pPr>
            <w:r w:rsidRPr="00835DC0">
              <w:rPr>
                <w:i/>
                <w:iCs/>
                <w:lang w:val="id-ID"/>
              </w:rPr>
              <w:t xml:space="preserve">Pre-Test </w:t>
            </w:r>
            <w:r w:rsidRPr="00835DC0">
              <w:rPr>
                <w:lang w:val="en-US"/>
              </w:rPr>
              <w:t>&amp;</w:t>
            </w:r>
            <w:r w:rsidRPr="00835DC0">
              <w:rPr>
                <w:i/>
                <w:iCs/>
                <w:lang w:val="en-US"/>
              </w:rPr>
              <w:t xml:space="preserve"> Post-Test</w:t>
            </w:r>
            <w:r>
              <w:rPr>
                <w:lang w:val="en-US"/>
              </w:rPr>
              <w:t xml:space="preserve"> </w:t>
            </w:r>
            <w:r w:rsidRPr="00835DC0">
              <w:rPr>
                <w:lang w:val="id-ID"/>
              </w:rPr>
              <w:t>Pertemuan Ke-</w:t>
            </w:r>
            <w:r>
              <w:rPr>
                <w:lang w:val="en-US"/>
              </w:rPr>
              <w:t xml:space="preserve">2: </w:t>
            </w:r>
            <w:r w:rsidRPr="00EA4042">
              <w:rPr>
                <w:lang w:val="id-ID"/>
              </w:rPr>
              <w:t>Pelajar dapat memahami perbandingan skala suhu</w:t>
            </w:r>
            <w:r>
              <w:rPr>
                <w:lang w:val="en-US"/>
              </w:rPr>
              <w:t xml:space="preserve">  </w:t>
            </w:r>
          </w:p>
        </w:tc>
        <w:tc>
          <w:tcPr>
            <w:tcW w:w="708" w:type="dxa"/>
          </w:tcPr>
          <w:p w14:paraId="451D2957" w14:textId="77777777" w:rsidR="00EF23B2" w:rsidRPr="00EA4042" w:rsidRDefault="00EF23B2" w:rsidP="00141D9E">
            <w:pPr>
              <w:spacing w:after="160" w:line="360" w:lineRule="auto"/>
              <w:ind w:left="0"/>
              <w:jc w:val="both"/>
              <w:rPr>
                <w:lang w:val="id-ID"/>
              </w:rPr>
            </w:pPr>
          </w:p>
        </w:tc>
      </w:tr>
      <w:tr w:rsidR="00EF23B2" w:rsidRPr="00EA4042" w14:paraId="7034DD95" w14:textId="77777777" w:rsidTr="00EF23B2">
        <w:tc>
          <w:tcPr>
            <w:tcW w:w="1559" w:type="dxa"/>
          </w:tcPr>
          <w:p w14:paraId="2B135D33" w14:textId="5CF69C32" w:rsidR="00EF23B2" w:rsidRPr="00EF23B2" w:rsidRDefault="00EF23B2" w:rsidP="00EF23B2">
            <w:pPr>
              <w:spacing w:after="160" w:line="360" w:lineRule="auto"/>
              <w:ind w:left="0"/>
              <w:jc w:val="both"/>
              <w:rPr>
                <w:lang w:val="id-ID"/>
              </w:rPr>
            </w:pPr>
            <w:r w:rsidRPr="00EA4042">
              <w:rPr>
                <w:lang w:val="id-ID"/>
              </w:rPr>
              <w:t>Memberi penjelasan lebih lanjut (</w:t>
            </w:r>
            <w:r w:rsidRPr="00EA4042">
              <w:rPr>
                <w:i/>
                <w:iCs/>
                <w:lang w:val="id-ID"/>
              </w:rPr>
              <w:t>advanced clarification</w:t>
            </w:r>
            <w:r w:rsidRPr="00EA4042">
              <w:rPr>
                <w:lang w:val="id-ID"/>
              </w:rPr>
              <w:t>)</w:t>
            </w:r>
          </w:p>
        </w:tc>
        <w:tc>
          <w:tcPr>
            <w:tcW w:w="1843" w:type="dxa"/>
          </w:tcPr>
          <w:p w14:paraId="2F3050B7" w14:textId="77DD1DF3" w:rsidR="00EF23B2" w:rsidRPr="00EF23B2" w:rsidRDefault="00EF23B2" w:rsidP="00EF23B2">
            <w:pPr>
              <w:spacing w:after="160" w:line="360" w:lineRule="auto"/>
              <w:ind w:left="0"/>
              <w:jc w:val="both"/>
              <w:rPr>
                <w:lang w:val="en-US"/>
              </w:rPr>
            </w:pPr>
            <w:r w:rsidRPr="00EA4042">
              <w:rPr>
                <w:lang w:val="id-ID"/>
              </w:rPr>
              <w:t>Kemampuan mengidentifikasi istilah dan mempertimbangkan definisi, serta</w:t>
            </w:r>
            <w:r>
              <w:rPr>
                <w:lang w:val="en-US"/>
              </w:rPr>
              <w:t xml:space="preserve"> </w:t>
            </w:r>
            <w:r w:rsidRPr="00EA4042">
              <w:rPr>
                <w:lang w:val="id-ID"/>
              </w:rPr>
              <w:t>mengidentifikasi asumsi</w:t>
            </w:r>
          </w:p>
        </w:tc>
        <w:tc>
          <w:tcPr>
            <w:tcW w:w="3686" w:type="dxa"/>
          </w:tcPr>
          <w:p w14:paraId="6B95380C" w14:textId="77777777" w:rsidR="00EF23B2" w:rsidRDefault="00EF23B2" w:rsidP="00EF23B2">
            <w:pPr>
              <w:pStyle w:val="ListParagraph"/>
              <w:numPr>
                <w:ilvl w:val="0"/>
                <w:numId w:val="49"/>
              </w:numPr>
              <w:spacing w:line="360" w:lineRule="auto"/>
              <w:ind w:left="355"/>
              <w:jc w:val="both"/>
              <w:rPr>
                <w:lang w:val="id-ID"/>
              </w:rPr>
            </w:pPr>
            <w:r w:rsidRPr="00562E9B">
              <w:rPr>
                <w:i/>
                <w:iCs/>
                <w:lang w:val="id-ID"/>
              </w:rPr>
              <w:t xml:space="preserve">Pre-Test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1</w:t>
            </w:r>
            <w:r w:rsidRPr="00562E9B">
              <w:rPr>
                <w:lang w:val="en-US"/>
              </w:rPr>
              <w:t xml:space="preserve">: </w:t>
            </w:r>
            <w:r w:rsidRPr="00562E9B">
              <w:rPr>
                <w:lang w:val="id-ID"/>
              </w:rPr>
              <w:t>Pelajar dapat memahami perlunya penggunaan alat ukur suhu</w:t>
            </w:r>
          </w:p>
          <w:p w14:paraId="08DEC195" w14:textId="2DEEFC18" w:rsidR="00EF23B2" w:rsidRPr="00EF23B2" w:rsidRDefault="00EF23B2" w:rsidP="00EF23B2">
            <w:pPr>
              <w:pStyle w:val="ListParagraph"/>
              <w:numPr>
                <w:ilvl w:val="0"/>
                <w:numId w:val="49"/>
              </w:numPr>
              <w:spacing w:line="360" w:lineRule="auto"/>
              <w:ind w:left="355"/>
              <w:jc w:val="both"/>
              <w:rPr>
                <w:lang w:val="id-ID"/>
              </w:rPr>
            </w:pPr>
            <w:r w:rsidRPr="00835DC0">
              <w:rPr>
                <w:i/>
                <w:iCs/>
                <w:lang w:val="id-ID"/>
              </w:rPr>
              <w:t xml:space="preserve">Pre-Test </w:t>
            </w:r>
            <w:r w:rsidRPr="00835DC0">
              <w:rPr>
                <w:lang w:val="en-US"/>
              </w:rPr>
              <w:t>&amp;</w:t>
            </w:r>
            <w:r w:rsidRPr="00835DC0">
              <w:rPr>
                <w:i/>
                <w:iCs/>
                <w:lang w:val="en-US"/>
              </w:rPr>
              <w:t xml:space="preserve"> Post-Test</w:t>
            </w:r>
            <w:r>
              <w:rPr>
                <w:lang w:val="en-US"/>
              </w:rPr>
              <w:t xml:space="preserve"> </w:t>
            </w:r>
            <w:r w:rsidRPr="00835DC0">
              <w:rPr>
                <w:lang w:val="id-ID"/>
              </w:rPr>
              <w:t>Pertemuan Ke-</w:t>
            </w:r>
            <w:r>
              <w:rPr>
                <w:lang w:val="en-US"/>
              </w:rPr>
              <w:t xml:space="preserve">2: </w:t>
            </w:r>
            <w:r w:rsidRPr="00EA4042">
              <w:rPr>
                <w:lang w:val="id-ID"/>
              </w:rPr>
              <w:t>Pelajar dapat memahami perbandingan skala suhu</w:t>
            </w:r>
          </w:p>
        </w:tc>
        <w:tc>
          <w:tcPr>
            <w:tcW w:w="708" w:type="dxa"/>
          </w:tcPr>
          <w:p w14:paraId="64B52906" w14:textId="77777777" w:rsidR="00EF23B2" w:rsidRDefault="00EF23B2" w:rsidP="00141D9E">
            <w:pPr>
              <w:spacing w:after="160" w:line="360" w:lineRule="auto"/>
              <w:ind w:left="0"/>
              <w:jc w:val="both"/>
              <w:rPr>
                <w:lang w:val="id-ID"/>
              </w:rPr>
            </w:pPr>
            <w:r w:rsidRPr="00EA4042">
              <w:rPr>
                <w:lang w:val="id-ID"/>
              </w:rPr>
              <w:t>4</w:t>
            </w:r>
          </w:p>
          <w:p w14:paraId="14F3B85A" w14:textId="77777777" w:rsidR="00EF23B2" w:rsidRDefault="00EF23B2" w:rsidP="00141D9E">
            <w:pPr>
              <w:spacing w:after="160" w:line="360" w:lineRule="auto"/>
              <w:ind w:left="0"/>
              <w:jc w:val="both"/>
              <w:rPr>
                <w:lang w:val="id-ID"/>
              </w:rPr>
            </w:pPr>
          </w:p>
          <w:p w14:paraId="64F4211F" w14:textId="77777777" w:rsidR="00EF23B2" w:rsidRDefault="00EF23B2" w:rsidP="00141D9E">
            <w:pPr>
              <w:spacing w:after="160" w:line="360" w:lineRule="auto"/>
              <w:ind w:left="0"/>
              <w:jc w:val="both"/>
              <w:rPr>
                <w:lang w:val="id-ID"/>
              </w:rPr>
            </w:pPr>
          </w:p>
          <w:p w14:paraId="1590D480" w14:textId="426EB7A4" w:rsidR="00EF23B2" w:rsidRPr="004A3424" w:rsidRDefault="00EF23B2" w:rsidP="00141D9E">
            <w:pPr>
              <w:spacing w:after="160" w:line="360" w:lineRule="auto"/>
              <w:ind w:left="0"/>
              <w:jc w:val="both"/>
              <w:rPr>
                <w:b/>
                <w:bCs/>
                <w:lang w:val="en-US"/>
              </w:rPr>
            </w:pPr>
          </w:p>
        </w:tc>
      </w:tr>
      <w:tr w:rsidR="00EF23B2" w:rsidRPr="00EA4042" w14:paraId="3EDF0056" w14:textId="77777777" w:rsidTr="00EF23B2">
        <w:tc>
          <w:tcPr>
            <w:tcW w:w="1559" w:type="dxa"/>
          </w:tcPr>
          <w:p w14:paraId="02E83B1A" w14:textId="77777777" w:rsidR="00EF23B2" w:rsidRPr="00EA4042" w:rsidRDefault="00EF23B2" w:rsidP="00141D9E">
            <w:pPr>
              <w:spacing w:after="160" w:line="360" w:lineRule="auto"/>
              <w:ind w:left="0"/>
              <w:jc w:val="both"/>
              <w:rPr>
                <w:lang w:val="id-ID"/>
              </w:rPr>
            </w:pPr>
            <w:r w:rsidRPr="00EA4042">
              <w:rPr>
                <w:lang w:val="id-ID"/>
              </w:rPr>
              <w:t>Mengatur strategi dan taktik (</w:t>
            </w:r>
            <w:r w:rsidRPr="00EA4042">
              <w:rPr>
                <w:i/>
                <w:iCs/>
                <w:lang w:val="id-ID"/>
              </w:rPr>
              <w:t>strategies and tacties</w:t>
            </w:r>
            <w:r w:rsidRPr="00EA4042">
              <w:rPr>
                <w:lang w:val="id-ID"/>
              </w:rPr>
              <w:t>)</w:t>
            </w:r>
          </w:p>
        </w:tc>
        <w:tc>
          <w:tcPr>
            <w:tcW w:w="1843" w:type="dxa"/>
          </w:tcPr>
          <w:p w14:paraId="22300F57" w14:textId="77777777" w:rsidR="00EF23B2" w:rsidRPr="00EA4042" w:rsidRDefault="00EF23B2" w:rsidP="00141D9E">
            <w:pPr>
              <w:spacing w:after="160" w:line="360" w:lineRule="auto"/>
              <w:ind w:left="0"/>
              <w:jc w:val="both"/>
              <w:rPr>
                <w:lang w:val="id-ID"/>
              </w:rPr>
            </w:pPr>
            <w:r w:rsidRPr="00EA4042">
              <w:rPr>
                <w:lang w:val="id-ID"/>
              </w:rPr>
              <w:t xml:space="preserve">Kemampuan menentukan tindakan dan berinteraksi dengan orang lain </w:t>
            </w:r>
          </w:p>
        </w:tc>
        <w:tc>
          <w:tcPr>
            <w:tcW w:w="3686" w:type="dxa"/>
          </w:tcPr>
          <w:p w14:paraId="28C94D9B" w14:textId="77777777" w:rsidR="00EF23B2" w:rsidRDefault="00EF23B2" w:rsidP="00EF23B2">
            <w:pPr>
              <w:pStyle w:val="ListParagraph"/>
              <w:numPr>
                <w:ilvl w:val="0"/>
                <w:numId w:val="49"/>
              </w:numPr>
              <w:spacing w:line="360" w:lineRule="auto"/>
              <w:ind w:left="342"/>
              <w:jc w:val="both"/>
              <w:rPr>
                <w:lang w:val="id-ID"/>
              </w:rPr>
            </w:pPr>
            <w:r w:rsidRPr="00562E9B">
              <w:rPr>
                <w:i/>
                <w:iCs/>
                <w:lang w:val="id-ID"/>
              </w:rPr>
              <w:t xml:space="preserve">Pre-Test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1</w:t>
            </w:r>
            <w:r w:rsidRPr="00562E9B">
              <w:rPr>
                <w:lang w:val="en-US"/>
              </w:rPr>
              <w:t xml:space="preserve">: </w:t>
            </w:r>
            <w:r w:rsidRPr="00562E9B">
              <w:rPr>
                <w:lang w:val="id-ID"/>
              </w:rPr>
              <w:t>Pelajar dapat memahami skala suhu</w:t>
            </w:r>
          </w:p>
          <w:p w14:paraId="4DB30B59" w14:textId="77777777" w:rsidR="00EF23B2" w:rsidRPr="00562E9B" w:rsidRDefault="00EF23B2" w:rsidP="00EF23B2">
            <w:pPr>
              <w:pStyle w:val="ListParagraph"/>
              <w:numPr>
                <w:ilvl w:val="0"/>
                <w:numId w:val="49"/>
              </w:numPr>
              <w:spacing w:line="360" w:lineRule="auto"/>
              <w:ind w:left="342"/>
              <w:jc w:val="both"/>
              <w:rPr>
                <w:lang w:val="id-ID"/>
              </w:rPr>
            </w:pPr>
            <w:r w:rsidRPr="00562E9B">
              <w:rPr>
                <w:i/>
                <w:iCs/>
                <w:lang w:val="id-ID"/>
              </w:rPr>
              <w:t xml:space="preserve">Pre-Test </w:t>
            </w:r>
            <w:r w:rsidRPr="00562E9B">
              <w:rPr>
                <w:lang w:val="en-US"/>
              </w:rPr>
              <w:t>&amp;</w:t>
            </w:r>
            <w:r w:rsidRPr="00562E9B">
              <w:rPr>
                <w:i/>
                <w:iCs/>
                <w:lang w:val="en-US"/>
              </w:rPr>
              <w:t xml:space="preserve"> Post-Test</w:t>
            </w:r>
            <w:r w:rsidRPr="00562E9B">
              <w:rPr>
                <w:lang w:val="en-US"/>
              </w:rPr>
              <w:t xml:space="preserve"> </w:t>
            </w:r>
            <w:r w:rsidRPr="00562E9B">
              <w:rPr>
                <w:lang w:val="id-ID"/>
              </w:rPr>
              <w:t>Pertemuan Ke-</w:t>
            </w:r>
            <w:r w:rsidRPr="00562E9B">
              <w:rPr>
                <w:lang w:val="en-US"/>
              </w:rPr>
              <w:t>2:</w:t>
            </w:r>
            <w:r>
              <w:rPr>
                <w:lang w:val="en-US"/>
              </w:rPr>
              <w:t xml:space="preserve"> </w:t>
            </w:r>
            <w:r w:rsidRPr="00EA4042">
              <w:rPr>
                <w:lang w:val="id-ID"/>
              </w:rPr>
              <w:t>Pelajar dapat memahami skala suhu</w:t>
            </w:r>
            <w:r>
              <w:rPr>
                <w:lang w:val="en-US"/>
              </w:rPr>
              <w:t xml:space="preserve"> dan </w:t>
            </w:r>
            <w:r w:rsidRPr="00EA4042">
              <w:rPr>
                <w:lang w:val="id-ID"/>
              </w:rPr>
              <w:t>Pelajar dapat memahami perbandingan skala suhu</w:t>
            </w:r>
          </w:p>
        </w:tc>
        <w:tc>
          <w:tcPr>
            <w:tcW w:w="708" w:type="dxa"/>
          </w:tcPr>
          <w:p w14:paraId="68C73F94" w14:textId="77777777" w:rsidR="00EF23B2" w:rsidRPr="00EA4042" w:rsidRDefault="00EF23B2" w:rsidP="00141D9E">
            <w:pPr>
              <w:spacing w:after="160" w:line="360" w:lineRule="auto"/>
              <w:ind w:left="0"/>
              <w:jc w:val="both"/>
              <w:rPr>
                <w:lang w:val="id-ID"/>
              </w:rPr>
            </w:pPr>
            <w:r w:rsidRPr="00EA4042">
              <w:rPr>
                <w:lang w:val="id-ID"/>
              </w:rPr>
              <w:t>5</w:t>
            </w:r>
          </w:p>
        </w:tc>
      </w:tr>
    </w:tbl>
    <w:p w14:paraId="4EFBC7B8" w14:textId="77777777" w:rsidR="000E1BA3" w:rsidRDefault="000E1BA3" w:rsidP="000E1BA3">
      <w:pPr>
        <w:widowControl w:val="0"/>
        <w:autoSpaceDE w:val="0"/>
        <w:autoSpaceDN w:val="0"/>
        <w:adjustRightInd w:val="0"/>
        <w:spacing w:line="480" w:lineRule="auto"/>
        <w:ind w:left="0"/>
        <w:jc w:val="both"/>
        <w:rPr>
          <w:b/>
          <w:bCs/>
          <w:lang w:val="id-ID"/>
        </w:rPr>
      </w:pPr>
    </w:p>
    <w:p w14:paraId="627BAADD" w14:textId="77777777" w:rsidR="00EF23B2" w:rsidRDefault="00EF23B2" w:rsidP="000E1BA3">
      <w:pPr>
        <w:widowControl w:val="0"/>
        <w:autoSpaceDE w:val="0"/>
        <w:autoSpaceDN w:val="0"/>
        <w:adjustRightInd w:val="0"/>
        <w:spacing w:line="480" w:lineRule="auto"/>
        <w:ind w:left="0"/>
        <w:jc w:val="both"/>
        <w:rPr>
          <w:b/>
          <w:bCs/>
          <w:lang w:val="id-ID"/>
        </w:rPr>
      </w:pPr>
    </w:p>
    <w:p w14:paraId="4881B1FF" w14:textId="77777777" w:rsidR="00EF23B2" w:rsidRDefault="00EF23B2" w:rsidP="000E1BA3">
      <w:pPr>
        <w:widowControl w:val="0"/>
        <w:autoSpaceDE w:val="0"/>
        <w:autoSpaceDN w:val="0"/>
        <w:adjustRightInd w:val="0"/>
        <w:spacing w:line="480" w:lineRule="auto"/>
        <w:ind w:left="0"/>
        <w:jc w:val="both"/>
        <w:rPr>
          <w:b/>
          <w:bCs/>
          <w:lang w:val="id-ID"/>
        </w:rPr>
      </w:pPr>
    </w:p>
    <w:p w14:paraId="4DF45E56" w14:textId="77777777" w:rsidR="00EF23B2" w:rsidRDefault="00EF23B2" w:rsidP="000E1BA3">
      <w:pPr>
        <w:widowControl w:val="0"/>
        <w:autoSpaceDE w:val="0"/>
        <w:autoSpaceDN w:val="0"/>
        <w:adjustRightInd w:val="0"/>
        <w:spacing w:line="480" w:lineRule="auto"/>
        <w:ind w:left="0"/>
        <w:jc w:val="both"/>
        <w:rPr>
          <w:b/>
          <w:bCs/>
          <w:lang w:val="id-ID"/>
        </w:rPr>
      </w:pPr>
    </w:p>
    <w:p w14:paraId="066DA649" w14:textId="77777777" w:rsidR="00EF23B2" w:rsidRDefault="00EF23B2" w:rsidP="000E1BA3">
      <w:pPr>
        <w:widowControl w:val="0"/>
        <w:autoSpaceDE w:val="0"/>
        <w:autoSpaceDN w:val="0"/>
        <w:adjustRightInd w:val="0"/>
        <w:spacing w:line="480" w:lineRule="auto"/>
        <w:ind w:left="0"/>
        <w:jc w:val="both"/>
        <w:rPr>
          <w:b/>
          <w:bCs/>
          <w:lang w:val="id-ID"/>
        </w:rPr>
      </w:pPr>
    </w:p>
    <w:p w14:paraId="50837F95" w14:textId="77777777" w:rsidR="00EF23B2" w:rsidRPr="00EA4042" w:rsidRDefault="00EF23B2" w:rsidP="000E1BA3">
      <w:pPr>
        <w:widowControl w:val="0"/>
        <w:autoSpaceDE w:val="0"/>
        <w:autoSpaceDN w:val="0"/>
        <w:adjustRightInd w:val="0"/>
        <w:spacing w:line="480" w:lineRule="auto"/>
        <w:ind w:left="0"/>
        <w:jc w:val="both"/>
        <w:rPr>
          <w:b/>
          <w:bCs/>
          <w:lang w:val="id-ID"/>
        </w:rPr>
      </w:pPr>
    </w:p>
    <w:p w14:paraId="0CFA4BE0" w14:textId="27EF845D" w:rsidR="000E1BA3" w:rsidRPr="00EA4042" w:rsidRDefault="00F533C9" w:rsidP="00F533C9">
      <w:pPr>
        <w:pStyle w:val="Caption"/>
        <w:ind w:left="0"/>
        <w:jc w:val="both"/>
        <w:rPr>
          <w:b w:val="0"/>
          <w:bCs/>
          <w:i/>
          <w:iCs w:val="0"/>
          <w:lang w:val="id-ID"/>
        </w:rPr>
      </w:pPr>
      <w:r>
        <w:t xml:space="preserve">Lampiran </w:t>
      </w:r>
      <w:r w:rsidR="00C9533F">
        <w:t>4</w:t>
      </w:r>
      <w:r>
        <w:t>.</w:t>
      </w:r>
      <w:r w:rsidR="00C9533F">
        <w:t>7</w:t>
      </w:r>
      <w:r>
        <w:t xml:space="preserve"> </w:t>
      </w:r>
      <w:bookmarkStart w:id="30" w:name="_Toc155149556"/>
      <w:r w:rsidR="00C46820" w:rsidRPr="00EA4042">
        <w:rPr>
          <w:bCs/>
          <w:lang w:val="id-ID"/>
        </w:rPr>
        <w:t xml:space="preserve">Soal </w:t>
      </w:r>
      <w:r w:rsidR="000E1BA3" w:rsidRPr="00EA4042">
        <w:rPr>
          <w:bCs/>
          <w:i/>
          <w:lang w:val="id-ID"/>
        </w:rPr>
        <w:t xml:space="preserve">pre-test </w:t>
      </w:r>
      <w:r w:rsidR="000E1BA3" w:rsidRPr="00EA4042">
        <w:rPr>
          <w:bCs/>
          <w:lang w:val="id-ID"/>
        </w:rPr>
        <w:t>pertemua</w:t>
      </w:r>
      <w:r w:rsidR="00E658EE" w:rsidRPr="00EA4042">
        <w:rPr>
          <w:bCs/>
          <w:lang w:val="id-ID"/>
        </w:rPr>
        <w:t>n</w:t>
      </w:r>
      <w:r w:rsidR="000E1BA3" w:rsidRPr="00EA4042">
        <w:rPr>
          <w:bCs/>
          <w:lang w:val="id-ID"/>
        </w:rPr>
        <w:t xml:space="preserve"> ke-1</w:t>
      </w:r>
      <w:bookmarkEnd w:id="30"/>
    </w:p>
    <w:p w14:paraId="294B4377" w14:textId="77777777" w:rsidR="00C46820"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104FE743" wp14:editId="256BA759">
            <wp:extent cx="4999355" cy="7558481"/>
            <wp:effectExtent l="0" t="0" r="0" b="4445"/>
            <wp:docPr id="19584445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44456" name="Picture 195844456"/>
                    <pic:cNvPicPr/>
                  </pic:nvPicPr>
                  <pic:blipFill rotWithShape="1">
                    <a:blip r:embed="rId88" cstate="print">
                      <a:extLst>
                        <a:ext uri="{28A0092B-C50C-407E-A947-70E740481C1C}">
                          <a14:useLocalDpi xmlns:a14="http://schemas.microsoft.com/office/drawing/2010/main" val="0"/>
                        </a:ext>
                      </a:extLst>
                    </a:blip>
                    <a:srcRect l="11319" t="8009" r="10943" b="8834"/>
                    <a:stretch/>
                  </pic:blipFill>
                  <pic:spPr bwMode="auto">
                    <a:xfrm>
                      <a:off x="0" y="0"/>
                      <a:ext cx="5005989" cy="7568511"/>
                    </a:xfrm>
                    <a:prstGeom prst="rect">
                      <a:avLst/>
                    </a:prstGeom>
                    <a:ln>
                      <a:noFill/>
                    </a:ln>
                    <a:extLst>
                      <a:ext uri="{53640926-AAD7-44D8-BBD7-CCE9431645EC}">
                        <a14:shadowObscured xmlns:a14="http://schemas.microsoft.com/office/drawing/2010/main"/>
                      </a:ext>
                    </a:extLst>
                  </pic:spPr>
                </pic:pic>
              </a:graphicData>
            </a:graphic>
          </wp:inline>
        </w:drawing>
      </w:r>
    </w:p>
    <w:p w14:paraId="79A642B6" w14:textId="77777777" w:rsidR="00C46820"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0E3833E7" wp14:editId="65067182">
            <wp:extent cx="5032730" cy="7826929"/>
            <wp:effectExtent l="0" t="0" r="0" b="3175"/>
            <wp:docPr id="75013445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134450" name="Picture 750134450"/>
                    <pic:cNvPicPr/>
                  </pic:nvPicPr>
                  <pic:blipFill rotWithShape="1">
                    <a:blip r:embed="rId89" cstate="print">
                      <a:extLst>
                        <a:ext uri="{28A0092B-C50C-407E-A947-70E740481C1C}">
                          <a14:useLocalDpi xmlns:a14="http://schemas.microsoft.com/office/drawing/2010/main" val="0"/>
                        </a:ext>
                      </a:extLst>
                    </a:blip>
                    <a:srcRect l="12152" t="8243" r="11109" b="7316"/>
                    <a:stretch/>
                  </pic:blipFill>
                  <pic:spPr bwMode="auto">
                    <a:xfrm>
                      <a:off x="0" y="0"/>
                      <a:ext cx="5032730" cy="7826929"/>
                    </a:xfrm>
                    <a:prstGeom prst="rect">
                      <a:avLst/>
                    </a:prstGeom>
                    <a:ln>
                      <a:noFill/>
                    </a:ln>
                    <a:extLst>
                      <a:ext uri="{53640926-AAD7-44D8-BBD7-CCE9431645EC}">
                        <a14:shadowObscured xmlns:a14="http://schemas.microsoft.com/office/drawing/2010/main"/>
                      </a:ext>
                    </a:extLst>
                  </pic:spPr>
                </pic:pic>
              </a:graphicData>
            </a:graphic>
          </wp:inline>
        </w:drawing>
      </w:r>
      <w:r w:rsidRPr="00EA4042">
        <w:rPr>
          <w:b/>
          <w:bCs/>
          <w:noProof/>
          <w:lang w:val="id-ID" w:eastAsia="id-ID"/>
        </w:rPr>
        <w:drawing>
          <wp:inline distT="0" distB="0" distL="0" distR="0" wp14:anchorId="531325BD" wp14:editId="55B324D2">
            <wp:extent cx="5058596" cy="7644194"/>
            <wp:effectExtent l="0" t="0" r="8890" b="0"/>
            <wp:docPr id="118100301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003012" name="Picture 1181003012"/>
                    <pic:cNvPicPr/>
                  </pic:nvPicPr>
                  <pic:blipFill rotWithShape="1">
                    <a:blip r:embed="rId90" cstate="print">
                      <a:extLst>
                        <a:ext uri="{28A0092B-C50C-407E-A947-70E740481C1C}">
                          <a14:useLocalDpi xmlns:a14="http://schemas.microsoft.com/office/drawing/2010/main" val="0"/>
                        </a:ext>
                      </a:extLst>
                    </a:blip>
                    <a:srcRect l="14482" t="8597" r="11271" b="12022"/>
                    <a:stretch/>
                  </pic:blipFill>
                  <pic:spPr bwMode="auto">
                    <a:xfrm>
                      <a:off x="0" y="0"/>
                      <a:ext cx="5066229" cy="7655729"/>
                    </a:xfrm>
                    <a:prstGeom prst="rect">
                      <a:avLst/>
                    </a:prstGeom>
                    <a:ln>
                      <a:noFill/>
                    </a:ln>
                    <a:extLst>
                      <a:ext uri="{53640926-AAD7-44D8-BBD7-CCE9431645EC}">
                        <a14:shadowObscured xmlns:a14="http://schemas.microsoft.com/office/drawing/2010/main"/>
                      </a:ext>
                    </a:extLst>
                  </pic:spPr>
                </pic:pic>
              </a:graphicData>
            </a:graphic>
          </wp:inline>
        </w:drawing>
      </w:r>
    </w:p>
    <w:p w14:paraId="548859A9" w14:textId="77777777" w:rsidR="00C46820" w:rsidRPr="00EA4042" w:rsidRDefault="00C46820" w:rsidP="00C46820">
      <w:pPr>
        <w:widowControl w:val="0"/>
        <w:autoSpaceDE w:val="0"/>
        <w:autoSpaceDN w:val="0"/>
        <w:adjustRightInd w:val="0"/>
        <w:spacing w:line="480" w:lineRule="auto"/>
        <w:ind w:left="0"/>
        <w:jc w:val="both"/>
        <w:rPr>
          <w:b/>
          <w:bCs/>
          <w:lang w:val="id-ID"/>
        </w:rPr>
      </w:pPr>
    </w:p>
    <w:p w14:paraId="7A5A4017" w14:textId="60E21F8B" w:rsidR="00C46820" w:rsidRPr="00EA4042" w:rsidRDefault="00F533C9" w:rsidP="00F533C9">
      <w:pPr>
        <w:pStyle w:val="Caption"/>
        <w:ind w:left="0"/>
        <w:jc w:val="both"/>
        <w:rPr>
          <w:b w:val="0"/>
          <w:bCs/>
          <w:i/>
          <w:iCs w:val="0"/>
          <w:lang w:val="id-ID"/>
        </w:rPr>
      </w:pPr>
      <w:r>
        <w:t xml:space="preserve">Lampiran </w:t>
      </w:r>
      <w:r w:rsidR="00C9533F">
        <w:t>4.8</w:t>
      </w:r>
      <w:r>
        <w:t xml:space="preserve"> </w:t>
      </w:r>
      <w:bookmarkStart w:id="31" w:name="_Toc155149557"/>
      <w:r w:rsidR="00C46820" w:rsidRPr="00EA4042">
        <w:rPr>
          <w:bCs/>
          <w:lang w:val="id-ID"/>
        </w:rPr>
        <w:t xml:space="preserve">Soal </w:t>
      </w:r>
      <w:r w:rsidR="00C46820" w:rsidRPr="00EA4042">
        <w:rPr>
          <w:bCs/>
          <w:i/>
          <w:lang w:val="id-ID"/>
        </w:rPr>
        <w:t xml:space="preserve">pre-test </w:t>
      </w:r>
      <w:r w:rsidR="00C46820" w:rsidRPr="00EA4042">
        <w:rPr>
          <w:bCs/>
          <w:lang w:val="id-ID"/>
        </w:rPr>
        <w:t>pertemua</w:t>
      </w:r>
      <w:r w:rsidR="00E658EE" w:rsidRPr="00EA4042">
        <w:rPr>
          <w:bCs/>
          <w:lang w:val="id-ID"/>
        </w:rPr>
        <w:t>n</w:t>
      </w:r>
      <w:r w:rsidR="00C46820" w:rsidRPr="00EA4042">
        <w:rPr>
          <w:bCs/>
          <w:lang w:val="id-ID"/>
        </w:rPr>
        <w:t xml:space="preserve"> ke-2</w:t>
      </w:r>
      <w:bookmarkEnd w:id="31"/>
    </w:p>
    <w:p w14:paraId="531C5173" w14:textId="77777777" w:rsidR="00C46820"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06AD3C26" wp14:editId="4337E0A1">
            <wp:extent cx="5008228" cy="7191301"/>
            <wp:effectExtent l="0" t="0" r="2540" b="0"/>
            <wp:docPr id="206290510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905105" name="Picture 2062905105"/>
                    <pic:cNvPicPr/>
                  </pic:nvPicPr>
                  <pic:blipFill rotWithShape="1">
                    <a:blip r:embed="rId91" cstate="print">
                      <a:extLst>
                        <a:ext uri="{28A0092B-C50C-407E-A947-70E740481C1C}">
                          <a14:useLocalDpi xmlns:a14="http://schemas.microsoft.com/office/drawing/2010/main" val="0"/>
                        </a:ext>
                      </a:extLst>
                    </a:blip>
                    <a:srcRect l="11152" t="7655" r="10941" b="13197"/>
                    <a:stretch/>
                  </pic:blipFill>
                  <pic:spPr bwMode="auto">
                    <a:xfrm>
                      <a:off x="0" y="0"/>
                      <a:ext cx="5010260" cy="7194219"/>
                    </a:xfrm>
                    <a:prstGeom prst="rect">
                      <a:avLst/>
                    </a:prstGeom>
                    <a:ln>
                      <a:noFill/>
                    </a:ln>
                    <a:extLst>
                      <a:ext uri="{53640926-AAD7-44D8-BBD7-CCE9431645EC}">
                        <a14:shadowObscured xmlns:a14="http://schemas.microsoft.com/office/drawing/2010/main"/>
                      </a:ext>
                    </a:extLst>
                  </pic:spPr>
                </pic:pic>
              </a:graphicData>
            </a:graphic>
          </wp:inline>
        </w:drawing>
      </w:r>
      <w:r w:rsidRPr="00EA4042">
        <w:rPr>
          <w:b/>
          <w:bCs/>
          <w:noProof/>
          <w:lang w:val="id-ID" w:eastAsia="id-ID"/>
        </w:rPr>
        <w:drawing>
          <wp:inline distT="0" distB="0" distL="0" distR="0" wp14:anchorId="33FD1E32" wp14:editId="71F9C6FE">
            <wp:extent cx="4983061" cy="7887986"/>
            <wp:effectExtent l="0" t="0" r="8255" b="0"/>
            <wp:docPr id="61783314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833146" name="Picture 617833146"/>
                    <pic:cNvPicPr/>
                  </pic:nvPicPr>
                  <pic:blipFill rotWithShape="1">
                    <a:blip r:embed="rId92" cstate="print">
                      <a:extLst>
                        <a:ext uri="{28A0092B-C50C-407E-A947-70E740481C1C}">
                          <a14:useLocalDpi xmlns:a14="http://schemas.microsoft.com/office/drawing/2010/main" val="0"/>
                        </a:ext>
                      </a:extLst>
                    </a:blip>
                    <a:srcRect l="14648" t="8243" r="11112" b="8608"/>
                    <a:stretch/>
                  </pic:blipFill>
                  <pic:spPr bwMode="auto">
                    <a:xfrm>
                      <a:off x="0" y="0"/>
                      <a:ext cx="4989005" cy="7897396"/>
                    </a:xfrm>
                    <a:prstGeom prst="rect">
                      <a:avLst/>
                    </a:prstGeom>
                    <a:ln>
                      <a:noFill/>
                    </a:ln>
                    <a:extLst>
                      <a:ext uri="{53640926-AAD7-44D8-BBD7-CCE9431645EC}">
                        <a14:shadowObscured xmlns:a14="http://schemas.microsoft.com/office/drawing/2010/main"/>
                      </a:ext>
                    </a:extLst>
                  </pic:spPr>
                </pic:pic>
              </a:graphicData>
            </a:graphic>
          </wp:inline>
        </w:drawing>
      </w:r>
      <w:r w:rsidRPr="00EA4042">
        <w:rPr>
          <w:b/>
          <w:bCs/>
          <w:noProof/>
          <w:lang w:val="id-ID" w:eastAsia="id-ID"/>
        </w:rPr>
        <w:drawing>
          <wp:inline distT="0" distB="0" distL="0" distR="0" wp14:anchorId="196EE286" wp14:editId="3E9D2E91">
            <wp:extent cx="5036771" cy="7324521"/>
            <wp:effectExtent l="0" t="0" r="0" b="0"/>
            <wp:docPr id="50776429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64292" name="Picture 507764292"/>
                    <pic:cNvPicPr/>
                  </pic:nvPicPr>
                  <pic:blipFill rotWithShape="1">
                    <a:blip r:embed="rId93" cstate="print">
                      <a:extLst>
                        <a:ext uri="{28A0092B-C50C-407E-A947-70E740481C1C}">
                          <a14:useLocalDpi xmlns:a14="http://schemas.microsoft.com/office/drawing/2010/main" val="0"/>
                        </a:ext>
                      </a:extLst>
                    </a:blip>
                    <a:srcRect l="13648" t="8244" r="11602" b="14847"/>
                    <a:stretch/>
                  </pic:blipFill>
                  <pic:spPr bwMode="auto">
                    <a:xfrm>
                      <a:off x="0" y="0"/>
                      <a:ext cx="5045765" cy="7337600"/>
                    </a:xfrm>
                    <a:prstGeom prst="rect">
                      <a:avLst/>
                    </a:prstGeom>
                    <a:ln>
                      <a:noFill/>
                    </a:ln>
                    <a:extLst>
                      <a:ext uri="{53640926-AAD7-44D8-BBD7-CCE9431645EC}">
                        <a14:shadowObscured xmlns:a14="http://schemas.microsoft.com/office/drawing/2010/main"/>
                      </a:ext>
                    </a:extLst>
                  </pic:spPr>
                </pic:pic>
              </a:graphicData>
            </a:graphic>
          </wp:inline>
        </w:drawing>
      </w:r>
      <w:r w:rsidR="00C46820" w:rsidRPr="00EA4042">
        <w:rPr>
          <w:b/>
          <w:bCs/>
          <w:lang w:val="id-ID"/>
        </w:rPr>
        <w:t xml:space="preserve"> </w:t>
      </w:r>
    </w:p>
    <w:p w14:paraId="06216317" w14:textId="77777777" w:rsidR="00C46820" w:rsidRPr="00EA4042" w:rsidRDefault="00C46820" w:rsidP="00B57B77">
      <w:pPr>
        <w:widowControl w:val="0"/>
        <w:autoSpaceDE w:val="0"/>
        <w:autoSpaceDN w:val="0"/>
        <w:adjustRightInd w:val="0"/>
        <w:spacing w:line="480" w:lineRule="auto"/>
        <w:ind w:left="0"/>
        <w:jc w:val="both"/>
        <w:rPr>
          <w:b/>
          <w:bCs/>
          <w:lang w:val="id-ID"/>
        </w:rPr>
      </w:pPr>
    </w:p>
    <w:p w14:paraId="274386A8" w14:textId="77777777" w:rsidR="00C46820" w:rsidRPr="00EA4042" w:rsidRDefault="00C46820" w:rsidP="00B57B77">
      <w:pPr>
        <w:widowControl w:val="0"/>
        <w:autoSpaceDE w:val="0"/>
        <w:autoSpaceDN w:val="0"/>
        <w:adjustRightInd w:val="0"/>
        <w:spacing w:line="480" w:lineRule="auto"/>
        <w:ind w:left="0"/>
        <w:jc w:val="both"/>
        <w:rPr>
          <w:b/>
          <w:bCs/>
          <w:lang w:val="id-ID"/>
        </w:rPr>
      </w:pPr>
    </w:p>
    <w:p w14:paraId="1BF3DF10" w14:textId="24A0DAC5" w:rsidR="00C46820" w:rsidRPr="00EA4042" w:rsidRDefault="00F533C9" w:rsidP="00F533C9">
      <w:pPr>
        <w:pStyle w:val="Caption"/>
        <w:ind w:left="0"/>
        <w:jc w:val="both"/>
        <w:rPr>
          <w:b w:val="0"/>
          <w:bCs/>
          <w:i/>
          <w:iCs w:val="0"/>
          <w:lang w:val="id-ID"/>
        </w:rPr>
      </w:pPr>
      <w:r>
        <w:t xml:space="preserve">Lampiran </w:t>
      </w:r>
      <w:r w:rsidR="00C9533F">
        <w:t>4.9</w:t>
      </w:r>
      <w:r>
        <w:t xml:space="preserve"> </w:t>
      </w:r>
      <w:bookmarkStart w:id="32" w:name="_Toc155149558"/>
      <w:r w:rsidR="00C46820" w:rsidRPr="00EA4042">
        <w:rPr>
          <w:bCs/>
          <w:lang w:val="id-ID"/>
        </w:rPr>
        <w:t xml:space="preserve">Soal </w:t>
      </w:r>
      <w:r w:rsidR="00DA24EE" w:rsidRPr="00EA4042">
        <w:rPr>
          <w:bCs/>
          <w:i/>
          <w:lang w:val="id-ID"/>
        </w:rPr>
        <w:t>post</w:t>
      </w:r>
      <w:r w:rsidR="00C46820" w:rsidRPr="00EA4042">
        <w:rPr>
          <w:bCs/>
          <w:i/>
          <w:lang w:val="id-ID"/>
        </w:rPr>
        <w:t xml:space="preserve">-test </w:t>
      </w:r>
      <w:r w:rsidR="00C46820" w:rsidRPr="00EA4042">
        <w:rPr>
          <w:bCs/>
          <w:lang w:val="id-ID"/>
        </w:rPr>
        <w:t>pertemua</w:t>
      </w:r>
      <w:r w:rsidR="00E658EE" w:rsidRPr="00EA4042">
        <w:rPr>
          <w:bCs/>
          <w:lang w:val="id-ID"/>
        </w:rPr>
        <w:t>n</w:t>
      </w:r>
      <w:r w:rsidR="00C46820" w:rsidRPr="00EA4042">
        <w:rPr>
          <w:bCs/>
          <w:lang w:val="id-ID"/>
        </w:rPr>
        <w:t xml:space="preserve"> ke-1</w:t>
      </w:r>
      <w:bookmarkEnd w:id="32"/>
    </w:p>
    <w:p w14:paraId="22C36BDC" w14:textId="2F1035FC" w:rsidR="0038231D"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27EF1A8C" wp14:editId="30659C57">
            <wp:extent cx="5008228" cy="7582048"/>
            <wp:effectExtent l="0" t="0" r="2540" b="0"/>
            <wp:docPr id="9565323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3238" name="Picture 95653238"/>
                    <pic:cNvPicPr/>
                  </pic:nvPicPr>
                  <pic:blipFill rotWithShape="1">
                    <a:blip r:embed="rId94" cstate="print">
                      <a:extLst>
                        <a:ext uri="{28A0092B-C50C-407E-A947-70E740481C1C}">
                          <a14:useLocalDpi xmlns:a14="http://schemas.microsoft.com/office/drawing/2010/main" val="0"/>
                        </a:ext>
                      </a:extLst>
                    </a:blip>
                    <a:srcRect l="10986" t="8244" r="11281" b="8494"/>
                    <a:stretch/>
                  </pic:blipFill>
                  <pic:spPr bwMode="auto">
                    <a:xfrm>
                      <a:off x="0" y="0"/>
                      <a:ext cx="5013829" cy="7590527"/>
                    </a:xfrm>
                    <a:prstGeom prst="rect">
                      <a:avLst/>
                    </a:prstGeom>
                    <a:ln>
                      <a:noFill/>
                    </a:ln>
                    <a:extLst>
                      <a:ext uri="{53640926-AAD7-44D8-BBD7-CCE9431645EC}">
                        <a14:shadowObscured xmlns:a14="http://schemas.microsoft.com/office/drawing/2010/main"/>
                      </a:ext>
                    </a:extLst>
                  </pic:spPr>
                </pic:pic>
              </a:graphicData>
            </a:graphic>
          </wp:inline>
        </w:drawing>
      </w:r>
      <w:r w:rsidRPr="00EA4042">
        <w:rPr>
          <w:b/>
          <w:bCs/>
          <w:noProof/>
          <w:lang w:val="id-ID" w:eastAsia="id-ID"/>
        </w:rPr>
        <w:drawing>
          <wp:inline distT="0" distB="0" distL="0" distR="0" wp14:anchorId="5E1F3E9C" wp14:editId="50DCC2E3">
            <wp:extent cx="5008228" cy="7030780"/>
            <wp:effectExtent l="0" t="0" r="2540" b="0"/>
            <wp:docPr id="85019881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198813" name="Picture 850198813"/>
                    <pic:cNvPicPr/>
                  </pic:nvPicPr>
                  <pic:blipFill rotWithShape="1">
                    <a:blip r:embed="rId95" cstate="print">
                      <a:extLst>
                        <a:ext uri="{28A0092B-C50C-407E-A947-70E740481C1C}">
                          <a14:useLocalDpi xmlns:a14="http://schemas.microsoft.com/office/drawing/2010/main" val="0"/>
                        </a:ext>
                      </a:extLst>
                    </a:blip>
                    <a:srcRect l="11319" t="7890" r="10777" b="14730"/>
                    <a:stretch/>
                  </pic:blipFill>
                  <pic:spPr bwMode="auto">
                    <a:xfrm>
                      <a:off x="0" y="0"/>
                      <a:ext cx="5017363" cy="7043604"/>
                    </a:xfrm>
                    <a:prstGeom prst="rect">
                      <a:avLst/>
                    </a:prstGeom>
                    <a:ln>
                      <a:noFill/>
                    </a:ln>
                    <a:extLst>
                      <a:ext uri="{53640926-AAD7-44D8-BBD7-CCE9431645EC}">
                        <a14:shadowObscured xmlns:a14="http://schemas.microsoft.com/office/drawing/2010/main"/>
                      </a:ext>
                    </a:extLst>
                  </pic:spPr>
                </pic:pic>
              </a:graphicData>
            </a:graphic>
          </wp:inline>
        </w:drawing>
      </w:r>
    </w:p>
    <w:p w14:paraId="7E696731" w14:textId="6247E3EF" w:rsidR="0038231D"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7B0021E2" wp14:editId="16071F86">
            <wp:extent cx="5008228" cy="7082223"/>
            <wp:effectExtent l="0" t="0" r="2540" b="4445"/>
            <wp:docPr id="99924570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45706" name="Picture 999245706"/>
                    <pic:cNvPicPr/>
                  </pic:nvPicPr>
                  <pic:blipFill rotWithShape="1">
                    <a:blip r:embed="rId96" cstate="print">
                      <a:extLst>
                        <a:ext uri="{28A0092B-C50C-407E-A947-70E740481C1C}">
                          <a14:useLocalDpi xmlns:a14="http://schemas.microsoft.com/office/drawing/2010/main" val="0"/>
                        </a:ext>
                      </a:extLst>
                    </a:blip>
                    <a:srcRect l="13815" t="8008" r="13438" b="19207"/>
                    <a:stretch/>
                  </pic:blipFill>
                  <pic:spPr bwMode="auto">
                    <a:xfrm>
                      <a:off x="0" y="0"/>
                      <a:ext cx="5013366" cy="7089488"/>
                    </a:xfrm>
                    <a:prstGeom prst="rect">
                      <a:avLst/>
                    </a:prstGeom>
                    <a:ln>
                      <a:noFill/>
                    </a:ln>
                    <a:extLst>
                      <a:ext uri="{53640926-AAD7-44D8-BBD7-CCE9431645EC}">
                        <a14:shadowObscured xmlns:a14="http://schemas.microsoft.com/office/drawing/2010/main"/>
                      </a:ext>
                    </a:extLst>
                  </pic:spPr>
                </pic:pic>
              </a:graphicData>
            </a:graphic>
          </wp:inline>
        </w:drawing>
      </w:r>
    </w:p>
    <w:p w14:paraId="201AE72C" w14:textId="77777777" w:rsidR="00DA24EE" w:rsidRPr="00EA4042" w:rsidRDefault="00DA24EE" w:rsidP="00DA24EE">
      <w:pPr>
        <w:widowControl w:val="0"/>
        <w:autoSpaceDE w:val="0"/>
        <w:autoSpaceDN w:val="0"/>
        <w:adjustRightInd w:val="0"/>
        <w:spacing w:line="480" w:lineRule="auto"/>
        <w:ind w:left="0"/>
        <w:jc w:val="both"/>
        <w:rPr>
          <w:b/>
          <w:bCs/>
          <w:lang w:val="id-ID"/>
        </w:rPr>
      </w:pPr>
    </w:p>
    <w:p w14:paraId="3B6E21B3" w14:textId="77777777" w:rsidR="00DA24EE" w:rsidRPr="00EA4042" w:rsidRDefault="00DA24EE" w:rsidP="00DA24EE">
      <w:pPr>
        <w:widowControl w:val="0"/>
        <w:autoSpaceDE w:val="0"/>
        <w:autoSpaceDN w:val="0"/>
        <w:adjustRightInd w:val="0"/>
        <w:spacing w:line="480" w:lineRule="auto"/>
        <w:ind w:left="0"/>
        <w:jc w:val="both"/>
        <w:rPr>
          <w:b/>
          <w:bCs/>
          <w:lang w:val="id-ID"/>
        </w:rPr>
      </w:pPr>
    </w:p>
    <w:p w14:paraId="7325591E" w14:textId="77777777" w:rsidR="00DA24EE" w:rsidRPr="00EA4042" w:rsidRDefault="00DA24EE" w:rsidP="00DA24EE">
      <w:pPr>
        <w:widowControl w:val="0"/>
        <w:autoSpaceDE w:val="0"/>
        <w:autoSpaceDN w:val="0"/>
        <w:adjustRightInd w:val="0"/>
        <w:spacing w:line="480" w:lineRule="auto"/>
        <w:ind w:left="0"/>
        <w:jc w:val="both"/>
        <w:rPr>
          <w:b/>
          <w:bCs/>
          <w:lang w:val="id-ID"/>
        </w:rPr>
      </w:pPr>
    </w:p>
    <w:p w14:paraId="4E2BDD14" w14:textId="58F47FA1" w:rsidR="00DA24EE" w:rsidRPr="00EA4042" w:rsidRDefault="00F533C9" w:rsidP="00F533C9">
      <w:pPr>
        <w:pStyle w:val="Caption"/>
        <w:ind w:left="0"/>
        <w:jc w:val="both"/>
        <w:rPr>
          <w:b w:val="0"/>
          <w:bCs/>
          <w:i/>
          <w:iCs w:val="0"/>
          <w:lang w:val="id-ID"/>
        </w:rPr>
      </w:pPr>
      <w:r>
        <w:t xml:space="preserve">Lampiran </w:t>
      </w:r>
      <w:r w:rsidR="00C9533F">
        <w:t>4.10</w:t>
      </w:r>
      <w:r>
        <w:t xml:space="preserve"> </w:t>
      </w:r>
      <w:bookmarkStart w:id="33" w:name="_Toc155149559"/>
      <w:r w:rsidR="00DA24EE" w:rsidRPr="00EA4042">
        <w:rPr>
          <w:bCs/>
          <w:lang w:val="id-ID"/>
        </w:rPr>
        <w:t xml:space="preserve">Soal </w:t>
      </w:r>
      <w:r w:rsidR="00DA24EE" w:rsidRPr="00EA4042">
        <w:rPr>
          <w:bCs/>
          <w:i/>
          <w:lang w:val="id-ID"/>
        </w:rPr>
        <w:t xml:space="preserve">post-test </w:t>
      </w:r>
      <w:r w:rsidR="00DA24EE" w:rsidRPr="00EA4042">
        <w:rPr>
          <w:bCs/>
          <w:lang w:val="id-ID"/>
        </w:rPr>
        <w:t>pertemua</w:t>
      </w:r>
      <w:r w:rsidR="003147CB" w:rsidRPr="00EA4042">
        <w:rPr>
          <w:bCs/>
          <w:lang w:val="id-ID"/>
        </w:rPr>
        <w:t>n</w:t>
      </w:r>
      <w:r w:rsidR="00DA24EE" w:rsidRPr="00EA4042">
        <w:rPr>
          <w:bCs/>
          <w:lang w:val="id-ID"/>
        </w:rPr>
        <w:t xml:space="preserve"> ke-2</w:t>
      </w:r>
      <w:bookmarkEnd w:id="33"/>
    </w:p>
    <w:p w14:paraId="376189AE" w14:textId="10EB1C5A" w:rsidR="0038231D"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008C6889" wp14:editId="22314F72">
            <wp:extent cx="5007610" cy="7415868"/>
            <wp:effectExtent l="0" t="0" r="2540" b="0"/>
            <wp:docPr id="81056946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69461" name="Picture 810569461"/>
                    <pic:cNvPicPr/>
                  </pic:nvPicPr>
                  <pic:blipFill rotWithShape="1">
                    <a:blip r:embed="rId97" cstate="print">
                      <a:extLst>
                        <a:ext uri="{28A0092B-C50C-407E-A947-70E740481C1C}">
                          <a14:useLocalDpi xmlns:a14="http://schemas.microsoft.com/office/drawing/2010/main" val="0"/>
                        </a:ext>
                      </a:extLst>
                    </a:blip>
                    <a:srcRect l="10652" t="7890" r="10778" b="9785"/>
                    <a:stretch/>
                  </pic:blipFill>
                  <pic:spPr bwMode="auto">
                    <a:xfrm>
                      <a:off x="0" y="0"/>
                      <a:ext cx="5013870" cy="7425139"/>
                    </a:xfrm>
                    <a:prstGeom prst="rect">
                      <a:avLst/>
                    </a:prstGeom>
                    <a:ln>
                      <a:noFill/>
                    </a:ln>
                    <a:extLst>
                      <a:ext uri="{53640926-AAD7-44D8-BBD7-CCE9431645EC}">
                        <a14:shadowObscured xmlns:a14="http://schemas.microsoft.com/office/drawing/2010/main"/>
                      </a:ext>
                    </a:extLst>
                  </pic:spPr>
                </pic:pic>
              </a:graphicData>
            </a:graphic>
          </wp:inline>
        </w:drawing>
      </w:r>
      <w:r w:rsidRPr="00EA4042">
        <w:rPr>
          <w:b/>
          <w:bCs/>
          <w:noProof/>
          <w:lang w:val="id-ID" w:eastAsia="id-ID"/>
        </w:rPr>
        <w:drawing>
          <wp:inline distT="0" distB="0" distL="0" distR="0" wp14:anchorId="26AB6341" wp14:editId="69C4139D">
            <wp:extent cx="5100507" cy="7147275"/>
            <wp:effectExtent l="0" t="0" r="5080" b="0"/>
            <wp:docPr id="48770928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09288" name="Picture 487709288"/>
                    <pic:cNvPicPr/>
                  </pic:nvPicPr>
                  <pic:blipFill rotWithShape="1">
                    <a:blip r:embed="rId98" cstate="print">
                      <a:extLst>
                        <a:ext uri="{28A0092B-C50C-407E-A947-70E740481C1C}">
                          <a14:useLocalDpi xmlns:a14="http://schemas.microsoft.com/office/drawing/2010/main" val="0"/>
                        </a:ext>
                      </a:extLst>
                    </a:blip>
                    <a:srcRect l="11485" t="7772" r="10945" b="15322"/>
                    <a:stretch/>
                  </pic:blipFill>
                  <pic:spPr bwMode="auto">
                    <a:xfrm>
                      <a:off x="0" y="0"/>
                      <a:ext cx="5102871" cy="7150588"/>
                    </a:xfrm>
                    <a:prstGeom prst="rect">
                      <a:avLst/>
                    </a:prstGeom>
                    <a:ln>
                      <a:noFill/>
                    </a:ln>
                    <a:extLst>
                      <a:ext uri="{53640926-AAD7-44D8-BBD7-CCE9431645EC}">
                        <a14:shadowObscured xmlns:a14="http://schemas.microsoft.com/office/drawing/2010/main"/>
                      </a:ext>
                    </a:extLst>
                  </pic:spPr>
                </pic:pic>
              </a:graphicData>
            </a:graphic>
          </wp:inline>
        </w:drawing>
      </w:r>
    </w:p>
    <w:p w14:paraId="3271E40C" w14:textId="77777777" w:rsidR="00334058"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4AEFAFDC" wp14:editId="53A7DC87">
            <wp:extent cx="5058562" cy="6003444"/>
            <wp:effectExtent l="0" t="0" r="8890" b="0"/>
            <wp:docPr id="212404599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045997" name="Picture 2124045997"/>
                    <pic:cNvPicPr/>
                  </pic:nvPicPr>
                  <pic:blipFill rotWithShape="1">
                    <a:blip r:embed="rId99" cstate="print">
                      <a:extLst>
                        <a:ext uri="{28A0092B-C50C-407E-A947-70E740481C1C}">
                          <a14:useLocalDpi xmlns:a14="http://schemas.microsoft.com/office/drawing/2010/main" val="0"/>
                        </a:ext>
                      </a:extLst>
                    </a:blip>
                    <a:srcRect l="13815" t="8008" r="13108" b="30631"/>
                    <a:stretch/>
                  </pic:blipFill>
                  <pic:spPr bwMode="auto">
                    <a:xfrm>
                      <a:off x="0" y="0"/>
                      <a:ext cx="5066210" cy="6012521"/>
                    </a:xfrm>
                    <a:prstGeom prst="rect">
                      <a:avLst/>
                    </a:prstGeom>
                    <a:ln>
                      <a:noFill/>
                    </a:ln>
                    <a:extLst>
                      <a:ext uri="{53640926-AAD7-44D8-BBD7-CCE9431645EC}">
                        <a14:shadowObscured xmlns:a14="http://schemas.microsoft.com/office/drawing/2010/main"/>
                      </a:ext>
                    </a:extLst>
                  </pic:spPr>
                </pic:pic>
              </a:graphicData>
            </a:graphic>
          </wp:inline>
        </w:drawing>
      </w:r>
    </w:p>
    <w:p w14:paraId="69C33507" w14:textId="77777777" w:rsidR="00334058" w:rsidRPr="00EA4042" w:rsidRDefault="00334058" w:rsidP="00334058">
      <w:pPr>
        <w:widowControl w:val="0"/>
        <w:autoSpaceDE w:val="0"/>
        <w:autoSpaceDN w:val="0"/>
        <w:adjustRightInd w:val="0"/>
        <w:spacing w:line="480" w:lineRule="auto"/>
        <w:ind w:left="0"/>
        <w:jc w:val="both"/>
        <w:rPr>
          <w:b/>
          <w:bCs/>
          <w:lang w:val="id-ID"/>
        </w:rPr>
      </w:pPr>
    </w:p>
    <w:p w14:paraId="347D9795" w14:textId="77777777" w:rsidR="00334058" w:rsidRPr="00EA4042" w:rsidRDefault="00334058" w:rsidP="00334058">
      <w:pPr>
        <w:widowControl w:val="0"/>
        <w:autoSpaceDE w:val="0"/>
        <w:autoSpaceDN w:val="0"/>
        <w:adjustRightInd w:val="0"/>
        <w:spacing w:line="480" w:lineRule="auto"/>
        <w:ind w:left="0"/>
        <w:jc w:val="both"/>
        <w:rPr>
          <w:b/>
          <w:bCs/>
          <w:lang w:val="id-ID"/>
        </w:rPr>
      </w:pPr>
    </w:p>
    <w:p w14:paraId="4698BC75" w14:textId="77777777" w:rsidR="00334058" w:rsidRPr="00EA4042" w:rsidRDefault="00334058" w:rsidP="00334058">
      <w:pPr>
        <w:widowControl w:val="0"/>
        <w:autoSpaceDE w:val="0"/>
        <w:autoSpaceDN w:val="0"/>
        <w:adjustRightInd w:val="0"/>
        <w:spacing w:line="480" w:lineRule="auto"/>
        <w:ind w:left="0"/>
        <w:jc w:val="both"/>
        <w:rPr>
          <w:b/>
          <w:bCs/>
          <w:lang w:val="id-ID"/>
        </w:rPr>
      </w:pPr>
    </w:p>
    <w:p w14:paraId="6E47420A" w14:textId="77777777" w:rsidR="00334058" w:rsidRPr="00EA4042" w:rsidRDefault="00334058" w:rsidP="00334058">
      <w:pPr>
        <w:widowControl w:val="0"/>
        <w:autoSpaceDE w:val="0"/>
        <w:autoSpaceDN w:val="0"/>
        <w:adjustRightInd w:val="0"/>
        <w:spacing w:line="480" w:lineRule="auto"/>
        <w:ind w:left="0"/>
        <w:jc w:val="both"/>
        <w:rPr>
          <w:b/>
          <w:bCs/>
          <w:lang w:val="id-ID"/>
        </w:rPr>
      </w:pPr>
    </w:p>
    <w:p w14:paraId="06429521" w14:textId="77777777" w:rsidR="00334058" w:rsidRPr="00EA4042" w:rsidRDefault="00334058" w:rsidP="00334058">
      <w:pPr>
        <w:widowControl w:val="0"/>
        <w:autoSpaceDE w:val="0"/>
        <w:autoSpaceDN w:val="0"/>
        <w:adjustRightInd w:val="0"/>
        <w:spacing w:line="480" w:lineRule="auto"/>
        <w:ind w:left="0"/>
        <w:jc w:val="both"/>
        <w:rPr>
          <w:b/>
          <w:bCs/>
          <w:lang w:val="id-ID"/>
        </w:rPr>
      </w:pPr>
    </w:p>
    <w:p w14:paraId="4E785BF1" w14:textId="77777777" w:rsidR="00334058" w:rsidRPr="00EA4042" w:rsidRDefault="00334058" w:rsidP="00334058">
      <w:pPr>
        <w:widowControl w:val="0"/>
        <w:autoSpaceDE w:val="0"/>
        <w:autoSpaceDN w:val="0"/>
        <w:adjustRightInd w:val="0"/>
        <w:spacing w:line="480" w:lineRule="auto"/>
        <w:ind w:left="0"/>
        <w:jc w:val="both"/>
        <w:rPr>
          <w:b/>
          <w:bCs/>
          <w:lang w:val="id-ID"/>
        </w:rPr>
      </w:pPr>
    </w:p>
    <w:p w14:paraId="56467EEB" w14:textId="34EC20EA" w:rsidR="00334058" w:rsidRPr="00EA4042" w:rsidRDefault="00F533C9" w:rsidP="00F533C9">
      <w:pPr>
        <w:pStyle w:val="Caption"/>
        <w:ind w:left="0"/>
        <w:jc w:val="both"/>
        <w:rPr>
          <w:b w:val="0"/>
          <w:bCs/>
          <w:i/>
          <w:iCs w:val="0"/>
          <w:lang w:val="id-ID"/>
        </w:rPr>
      </w:pPr>
      <w:r>
        <w:t xml:space="preserve">Lampiran </w:t>
      </w:r>
      <w:r w:rsidR="00C9533F">
        <w:t>4.11</w:t>
      </w:r>
      <w:r>
        <w:t xml:space="preserve"> </w:t>
      </w:r>
      <w:bookmarkStart w:id="34" w:name="_Toc155149560"/>
      <w:r w:rsidR="006A5528" w:rsidRPr="00EA4042">
        <w:rPr>
          <w:bCs/>
          <w:lang w:val="id-ID"/>
        </w:rPr>
        <w:t>Instrumen validasi tes keterampilan berpikir kritis</w:t>
      </w:r>
      <w:bookmarkEnd w:id="34"/>
    </w:p>
    <w:p w14:paraId="724736D8" w14:textId="7DECE889" w:rsidR="006A5528" w:rsidRPr="00EA4042" w:rsidRDefault="00636A44" w:rsidP="00B57B77">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04A1C51C" wp14:editId="47DDD198">
            <wp:extent cx="5049671" cy="7432971"/>
            <wp:effectExtent l="0" t="0" r="0" b="0"/>
            <wp:docPr id="8777691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769179" name="Picture 877769179"/>
                    <pic:cNvPicPr/>
                  </pic:nvPicPr>
                  <pic:blipFill rotWithShape="1">
                    <a:blip r:embed="rId100">
                      <a:extLst>
                        <a:ext uri="{28A0092B-C50C-407E-A947-70E740481C1C}">
                          <a14:useLocalDpi xmlns:a14="http://schemas.microsoft.com/office/drawing/2010/main" val="0"/>
                        </a:ext>
                      </a:extLst>
                    </a:blip>
                    <a:srcRect l="13133" t="6481" r="11987" b="15937"/>
                    <a:stretch/>
                  </pic:blipFill>
                  <pic:spPr bwMode="auto">
                    <a:xfrm>
                      <a:off x="0" y="0"/>
                      <a:ext cx="5060955" cy="7449581"/>
                    </a:xfrm>
                    <a:prstGeom prst="rect">
                      <a:avLst/>
                    </a:prstGeom>
                    <a:ln>
                      <a:noFill/>
                    </a:ln>
                    <a:extLst>
                      <a:ext uri="{53640926-AAD7-44D8-BBD7-CCE9431645EC}">
                        <a14:shadowObscured xmlns:a14="http://schemas.microsoft.com/office/drawing/2010/main"/>
                      </a:ext>
                    </a:extLst>
                  </pic:spPr>
                </pic:pic>
              </a:graphicData>
            </a:graphic>
          </wp:inline>
        </w:drawing>
      </w:r>
      <w:r w:rsidR="0038231D" w:rsidRPr="00EA4042">
        <w:rPr>
          <w:b/>
          <w:bCs/>
          <w:noProof/>
          <w:lang w:val="id-ID" w:eastAsia="id-ID"/>
        </w:rPr>
        <w:drawing>
          <wp:inline distT="0" distB="0" distL="0" distR="0" wp14:anchorId="1B5B65E9" wp14:editId="512B91F8">
            <wp:extent cx="5058562" cy="6819604"/>
            <wp:effectExtent l="0" t="0" r="8890" b="635"/>
            <wp:docPr id="1375538818"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38818" name="Picture 1375538818"/>
                    <pic:cNvPicPr/>
                  </pic:nvPicPr>
                  <pic:blipFill rotWithShape="1">
                    <a:blip r:embed="rId101" cstate="print">
                      <a:extLst>
                        <a:ext uri="{28A0092B-C50C-407E-A947-70E740481C1C}">
                          <a14:useLocalDpi xmlns:a14="http://schemas.microsoft.com/office/drawing/2010/main" val="0"/>
                        </a:ext>
                      </a:extLst>
                    </a:blip>
                    <a:srcRect l="11152" t="7419" r="10932" b="18261"/>
                    <a:stretch/>
                  </pic:blipFill>
                  <pic:spPr bwMode="auto">
                    <a:xfrm>
                      <a:off x="0" y="0"/>
                      <a:ext cx="5070774" cy="6836068"/>
                    </a:xfrm>
                    <a:prstGeom prst="rect">
                      <a:avLst/>
                    </a:prstGeom>
                    <a:ln>
                      <a:noFill/>
                    </a:ln>
                    <a:extLst>
                      <a:ext uri="{53640926-AAD7-44D8-BBD7-CCE9431645EC}">
                        <a14:shadowObscured xmlns:a14="http://schemas.microsoft.com/office/drawing/2010/main"/>
                      </a:ext>
                    </a:extLst>
                  </pic:spPr>
                </pic:pic>
              </a:graphicData>
            </a:graphic>
          </wp:inline>
        </w:drawing>
      </w:r>
    </w:p>
    <w:p w14:paraId="19195DB6" w14:textId="77777777" w:rsidR="006A5528" w:rsidRPr="00EA4042" w:rsidRDefault="006A5528" w:rsidP="006A5528">
      <w:pPr>
        <w:widowControl w:val="0"/>
        <w:autoSpaceDE w:val="0"/>
        <w:autoSpaceDN w:val="0"/>
        <w:adjustRightInd w:val="0"/>
        <w:spacing w:line="480" w:lineRule="auto"/>
        <w:ind w:left="0"/>
        <w:jc w:val="both"/>
        <w:rPr>
          <w:b/>
          <w:bCs/>
          <w:lang w:val="id-ID"/>
        </w:rPr>
      </w:pPr>
    </w:p>
    <w:p w14:paraId="39E44AE0" w14:textId="77777777" w:rsidR="006A5528" w:rsidRPr="00EA4042" w:rsidRDefault="006A5528" w:rsidP="006A5528">
      <w:pPr>
        <w:widowControl w:val="0"/>
        <w:autoSpaceDE w:val="0"/>
        <w:autoSpaceDN w:val="0"/>
        <w:adjustRightInd w:val="0"/>
        <w:spacing w:line="480" w:lineRule="auto"/>
        <w:ind w:left="0"/>
        <w:jc w:val="both"/>
        <w:rPr>
          <w:b/>
          <w:bCs/>
          <w:lang w:val="id-ID"/>
        </w:rPr>
      </w:pPr>
    </w:p>
    <w:p w14:paraId="0FD73525" w14:textId="77777777" w:rsidR="006A5528" w:rsidRPr="00EA4042" w:rsidRDefault="006A5528" w:rsidP="006A5528">
      <w:pPr>
        <w:widowControl w:val="0"/>
        <w:autoSpaceDE w:val="0"/>
        <w:autoSpaceDN w:val="0"/>
        <w:adjustRightInd w:val="0"/>
        <w:spacing w:line="480" w:lineRule="auto"/>
        <w:ind w:left="0"/>
        <w:jc w:val="both"/>
        <w:rPr>
          <w:b/>
          <w:bCs/>
          <w:lang w:val="id-ID"/>
        </w:rPr>
      </w:pPr>
    </w:p>
    <w:p w14:paraId="310FF9E6" w14:textId="432C4744" w:rsidR="006A5528" w:rsidRPr="00EA4042" w:rsidRDefault="00F533C9" w:rsidP="00F533C9">
      <w:pPr>
        <w:pStyle w:val="Caption"/>
        <w:ind w:left="0"/>
        <w:jc w:val="both"/>
        <w:rPr>
          <w:b w:val="0"/>
          <w:bCs/>
          <w:lang w:val="id-ID"/>
        </w:rPr>
      </w:pPr>
      <w:r>
        <w:t xml:space="preserve">Lampiran </w:t>
      </w:r>
      <w:r w:rsidR="00C9533F">
        <w:t>4.12</w:t>
      </w:r>
      <w:r>
        <w:t xml:space="preserve"> </w:t>
      </w:r>
      <w:bookmarkStart w:id="35" w:name="_Toc155149561"/>
      <w:r w:rsidR="00B13A92" w:rsidRPr="00EA4042">
        <w:rPr>
          <w:bCs/>
          <w:lang w:val="id-ID"/>
        </w:rPr>
        <w:t xml:space="preserve">Kunci jawaban </w:t>
      </w:r>
      <w:r w:rsidR="00B13A92" w:rsidRPr="00EA4042">
        <w:rPr>
          <w:bCs/>
          <w:i/>
          <w:lang w:val="id-ID"/>
        </w:rPr>
        <w:t xml:space="preserve">pre-test </w:t>
      </w:r>
      <w:r w:rsidR="00B13A92" w:rsidRPr="00EA4042">
        <w:rPr>
          <w:bCs/>
          <w:lang w:val="id-ID"/>
        </w:rPr>
        <w:t>pertemuan ke-1</w:t>
      </w:r>
      <w:bookmarkEnd w:id="35"/>
    </w:p>
    <w:p w14:paraId="2AF82790" w14:textId="77777777" w:rsidR="00B13A92"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032013E0" wp14:editId="294B411E">
            <wp:extent cx="5025006" cy="6473455"/>
            <wp:effectExtent l="0" t="0" r="4445" b="3810"/>
            <wp:docPr id="688937201"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937201" name="Picture 688937201"/>
                    <pic:cNvPicPr/>
                  </pic:nvPicPr>
                  <pic:blipFill rotWithShape="1">
                    <a:blip r:embed="rId102" cstate="print">
                      <a:extLst>
                        <a:ext uri="{28A0092B-C50C-407E-A947-70E740481C1C}">
                          <a14:useLocalDpi xmlns:a14="http://schemas.microsoft.com/office/drawing/2010/main" val="0"/>
                        </a:ext>
                      </a:extLst>
                    </a:blip>
                    <a:srcRect l="13981" t="8126" r="10947" b="23449"/>
                    <a:stretch/>
                  </pic:blipFill>
                  <pic:spPr bwMode="auto">
                    <a:xfrm>
                      <a:off x="0" y="0"/>
                      <a:ext cx="5028840" cy="6478394"/>
                    </a:xfrm>
                    <a:prstGeom prst="rect">
                      <a:avLst/>
                    </a:prstGeom>
                    <a:ln>
                      <a:noFill/>
                    </a:ln>
                    <a:extLst>
                      <a:ext uri="{53640926-AAD7-44D8-BBD7-CCE9431645EC}">
                        <a14:shadowObscured xmlns:a14="http://schemas.microsoft.com/office/drawing/2010/main"/>
                      </a:ext>
                    </a:extLst>
                  </pic:spPr>
                </pic:pic>
              </a:graphicData>
            </a:graphic>
          </wp:inline>
        </w:drawing>
      </w:r>
    </w:p>
    <w:p w14:paraId="7C2C28F1"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343B290A"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5615A735"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0D129735" w14:textId="2AB89927" w:rsidR="00B13A92" w:rsidRPr="00EA4042" w:rsidRDefault="00F533C9" w:rsidP="00F533C9">
      <w:pPr>
        <w:pStyle w:val="Caption"/>
        <w:ind w:left="0"/>
        <w:jc w:val="both"/>
        <w:rPr>
          <w:b w:val="0"/>
          <w:bCs/>
          <w:lang w:val="id-ID"/>
        </w:rPr>
      </w:pPr>
      <w:r>
        <w:t xml:space="preserve">Lampiran </w:t>
      </w:r>
      <w:r w:rsidR="00C9533F">
        <w:t>4.13</w:t>
      </w:r>
      <w:r>
        <w:t xml:space="preserve"> </w:t>
      </w:r>
      <w:bookmarkStart w:id="36" w:name="_Toc155149562"/>
      <w:r w:rsidR="00B13A92" w:rsidRPr="00EA4042">
        <w:rPr>
          <w:bCs/>
          <w:lang w:val="id-ID"/>
        </w:rPr>
        <w:t xml:space="preserve">Kunci jawaban </w:t>
      </w:r>
      <w:r w:rsidR="00B13A92" w:rsidRPr="00EA4042">
        <w:rPr>
          <w:bCs/>
          <w:i/>
          <w:lang w:val="id-ID"/>
        </w:rPr>
        <w:t xml:space="preserve">pre-test </w:t>
      </w:r>
      <w:r w:rsidR="00B13A92" w:rsidRPr="00EA4042">
        <w:rPr>
          <w:bCs/>
          <w:lang w:val="id-ID"/>
        </w:rPr>
        <w:t>pertemuan ke-2</w:t>
      </w:r>
      <w:bookmarkEnd w:id="36"/>
    </w:p>
    <w:p w14:paraId="48B44F84" w14:textId="77777777" w:rsidR="00B13A92"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0D397E44" wp14:editId="5C2F9A9C">
            <wp:extent cx="5016617" cy="5871467"/>
            <wp:effectExtent l="0" t="0" r="0" b="0"/>
            <wp:docPr id="82680281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802813" name="Picture 826802813"/>
                    <pic:cNvPicPr/>
                  </pic:nvPicPr>
                  <pic:blipFill rotWithShape="1">
                    <a:blip r:embed="rId103" cstate="print">
                      <a:extLst>
                        <a:ext uri="{28A0092B-C50C-407E-A947-70E740481C1C}">
                          <a14:useLocalDpi xmlns:a14="http://schemas.microsoft.com/office/drawing/2010/main" val="0"/>
                        </a:ext>
                      </a:extLst>
                    </a:blip>
                    <a:srcRect l="14481" t="8243" r="11276" b="30276"/>
                    <a:stretch/>
                  </pic:blipFill>
                  <pic:spPr bwMode="auto">
                    <a:xfrm>
                      <a:off x="0" y="0"/>
                      <a:ext cx="5022487" cy="5878337"/>
                    </a:xfrm>
                    <a:prstGeom prst="rect">
                      <a:avLst/>
                    </a:prstGeom>
                    <a:ln>
                      <a:noFill/>
                    </a:ln>
                    <a:extLst>
                      <a:ext uri="{53640926-AAD7-44D8-BBD7-CCE9431645EC}">
                        <a14:shadowObscured xmlns:a14="http://schemas.microsoft.com/office/drawing/2010/main"/>
                      </a:ext>
                    </a:extLst>
                  </pic:spPr>
                </pic:pic>
              </a:graphicData>
            </a:graphic>
          </wp:inline>
        </w:drawing>
      </w:r>
    </w:p>
    <w:p w14:paraId="68526384"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6975959A"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16F4E173"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161CC7ED"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39738624"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485B48BA" w14:textId="3DA6DC3C" w:rsidR="00B13A92" w:rsidRPr="00EA4042" w:rsidRDefault="00536601" w:rsidP="00536601">
      <w:pPr>
        <w:pStyle w:val="Caption"/>
        <w:ind w:left="0"/>
        <w:jc w:val="both"/>
        <w:rPr>
          <w:b w:val="0"/>
          <w:bCs/>
          <w:lang w:val="id-ID"/>
        </w:rPr>
      </w:pPr>
      <w:r>
        <w:t xml:space="preserve">Lampiran </w:t>
      </w:r>
      <w:bookmarkStart w:id="37" w:name="_Toc155149563"/>
      <w:r w:rsidR="00C9533F">
        <w:t>4.14</w:t>
      </w:r>
      <w:r w:rsidR="00C9533F" w:rsidRPr="00EA4042">
        <w:rPr>
          <w:bCs/>
          <w:lang w:val="id-ID"/>
        </w:rPr>
        <w:t xml:space="preserve"> </w:t>
      </w:r>
      <w:r w:rsidR="00B13A92" w:rsidRPr="00EA4042">
        <w:rPr>
          <w:bCs/>
          <w:lang w:val="id-ID"/>
        </w:rPr>
        <w:t xml:space="preserve">Kunci jawaban </w:t>
      </w:r>
      <w:r w:rsidR="00B13A92" w:rsidRPr="00EA4042">
        <w:rPr>
          <w:bCs/>
          <w:i/>
          <w:lang w:val="id-ID"/>
        </w:rPr>
        <w:t xml:space="preserve">post-test </w:t>
      </w:r>
      <w:r w:rsidR="00B13A92" w:rsidRPr="00EA4042">
        <w:rPr>
          <w:bCs/>
          <w:lang w:val="id-ID"/>
        </w:rPr>
        <w:t>pertemuan ke-1</w:t>
      </w:r>
      <w:bookmarkEnd w:id="37"/>
    </w:p>
    <w:p w14:paraId="0710F4C0" w14:textId="77777777" w:rsidR="00B13A92"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6B030355" wp14:editId="61BAF400">
            <wp:extent cx="5033395" cy="4843178"/>
            <wp:effectExtent l="0" t="0" r="0" b="0"/>
            <wp:docPr id="85329284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292848" name="Picture 853292848"/>
                    <pic:cNvPicPr/>
                  </pic:nvPicPr>
                  <pic:blipFill rotWithShape="1">
                    <a:blip r:embed="rId104" cstate="print">
                      <a:extLst>
                        <a:ext uri="{28A0092B-C50C-407E-A947-70E740481C1C}">
                          <a14:useLocalDpi xmlns:a14="http://schemas.microsoft.com/office/drawing/2010/main" val="0"/>
                        </a:ext>
                      </a:extLst>
                    </a:blip>
                    <a:srcRect l="13815" t="8126" r="11103" b="40760"/>
                    <a:stretch/>
                  </pic:blipFill>
                  <pic:spPr bwMode="auto">
                    <a:xfrm>
                      <a:off x="0" y="0"/>
                      <a:ext cx="5039265" cy="4848827"/>
                    </a:xfrm>
                    <a:prstGeom prst="rect">
                      <a:avLst/>
                    </a:prstGeom>
                    <a:ln>
                      <a:noFill/>
                    </a:ln>
                    <a:extLst>
                      <a:ext uri="{53640926-AAD7-44D8-BBD7-CCE9431645EC}">
                        <a14:shadowObscured xmlns:a14="http://schemas.microsoft.com/office/drawing/2010/main"/>
                      </a:ext>
                    </a:extLst>
                  </pic:spPr>
                </pic:pic>
              </a:graphicData>
            </a:graphic>
          </wp:inline>
        </w:drawing>
      </w:r>
    </w:p>
    <w:p w14:paraId="13DE6058"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30468E62"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77F2A346"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5D39AF68"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07A9B157"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21FBA6CF"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4D16A301"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39D31611" w14:textId="77777777" w:rsidR="00B13A92" w:rsidRPr="00EA4042" w:rsidRDefault="00B13A92" w:rsidP="00B13A92">
      <w:pPr>
        <w:widowControl w:val="0"/>
        <w:autoSpaceDE w:val="0"/>
        <w:autoSpaceDN w:val="0"/>
        <w:adjustRightInd w:val="0"/>
        <w:spacing w:line="480" w:lineRule="auto"/>
        <w:ind w:left="0"/>
        <w:jc w:val="both"/>
        <w:rPr>
          <w:b/>
          <w:bCs/>
          <w:lang w:val="id-ID"/>
        </w:rPr>
      </w:pPr>
    </w:p>
    <w:p w14:paraId="308A2E9C" w14:textId="70B6360E" w:rsidR="00B13A92" w:rsidRPr="00EA4042" w:rsidRDefault="00536601" w:rsidP="00536601">
      <w:pPr>
        <w:pStyle w:val="Caption"/>
        <w:ind w:left="0"/>
        <w:jc w:val="both"/>
        <w:rPr>
          <w:b w:val="0"/>
          <w:bCs/>
          <w:lang w:val="id-ID"/>
        </w:rPr>
      </w:pPr>
      <w:r>
        <w:t xml:space="preserve">Lampiran </w:t>
      </w:r>
      <w:r w:rsidR="00C9533F">
        <w:t>4.15</w:t>
      </w:r>
      <w:r>
        <w:t xml:space="preserve"> </w:t>
      </w:r>
      <w:bookmarkStart w:id="38" w:name="_Toc155149564"/>
      <w:r w:rsidR="00B13A92" w:rsidRPr="00EA4042">
        <w:rPr>
          <w:bCs/>
          <w:lang w:val="id-ID"/>
        </w:rPr>
        <w:t xml:space="preserve">Kunci jawaban </w:t>
      </w:r>
      <w:r w:rsidR="00B13A92" w:rsidRPr="00EA4042">
        <w:rPr>
          <w:bCs/>
          <w:i/>
          <w:lang w:val="id-ID"/>
        </w:rPr>
        <w:t xml:space="preserve">post-test </w:t>
      </w:r>
      <w:r w:rsidR="00B13A92" w:rsidRPr="00EA4042">
        <w:rPr>
          <w:bCs/>
          <w:lang w:val="id-ID"/>
        </w:rPr>
        <w:t>pertemuan ke-2</w:t>
      </w:r>
      <w:bookmarkEnd w:id="38"/>
    </w:p>
    <w:p w14:paraId="2B6DC861" w14:textId="77777777" w:rsidR="00C50F1B"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3AC838D4" wp14:editId="72026A75">
            <wp:extent cx="5041784" cy="3918837"/>
            <wp:effectExtent l="0" t="0" r="6985" b="5715"/>
            <wp:docPr id="60417889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178890" name="Picture 604178890"/>
                    <pic:cNvPicPr/>
                  </pic:nvPicPr>
                  <pic:blipFill rotWithShape="1">
                    <a:blip r:embed="rId105" cstate="print">
                      <a:extLst>
                        <a:ext uri="{28A0092B-C50C-407E-A947-70E740481C1C}">
                          <a14:useLocalDpi xmlns:a14="http://schemas.microsoft.com/office/drawing/2010/main" val="0"/>
                        </a:ext>
                      </a:extLst>
                    </a:blip>
                    <a:srcRect l="14648" t="8361" r="10611" b="50536"/>
                    <a:stretch/>
                  </pic:blipFill>
                  <pic:spPr bwMode="auto">
                    <a:xfrm>
                      <a:off x="0" y="0"/>
                      <a:ext cx="5046028" cy="3922136"/>
                    </a:xfrm>
                    <a:prstGeom prst="rect">
                      <a:avLst/>
                    </a:prstGeom>
                    <a:ln>
                      <a:noFill/>
                    </a:ln>
                    <a:extLst>
                      <a:ext uri="{53640926-AAD7-44D8-BBD7-CCE9431645EC}">
                        <a14:shadowObscured xmlns:a14="http://schemas.microsoft.com/office/drawing/2010/main"/>
                      </a:ext>
                    </a:extLst>
                  </pic:spPr>
                </pic:pic>
              </a:graphicData>
            </a:graphic>
          </wp:inline>
        </w:drawing>
      </w:r>
    </w:p>
    <w:p w14:paraId="0CF2FBF1"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103323B5"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77ABED4D"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4D5EB34E"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4F17D037"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738A3D8D"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4E5E478D"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1F4AAC45"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64D5B173"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6EDB0892"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5959F4AB" w14:textId="77777777" w:rsidR="00C50F1B" w:rsidRPr="00EA4042" w:rsidRDefault="00C50F1B" w:rsidP="00B57B77">
      <w:pPr>
        <w:widowControl w:val="0"/>
        <w:autoSpaceDE w:val="0"/>
        <w:autoSpaceDN w:val="0"/>
        <w:adjustRightInd w:val="0"/>
        <w:spacing w:line="480" w:lineRule="auto"/>
        <w:ind w:left="0"/>
        <w:jc w:val="both"/>
        <w:rPr>
          <w:b/>
          <w:bCs/>
          <w:lang w:val="id-ID"/>
        </w:rPr>
      </w:pPr>
    </w:p>
    <w:p w14:paraId="13442D36" w14:textId="4157FBF1" w:rsidR="00C50F1B" w:rsidRPr="00EA4042" w:rsidRDefault="00536601" w:rsidP="00536601">
      <w:pPr>
        <w:pStyle w:val="Caption"/>
        <w:ind w:left="0"/>
        <w:jc w:val="both"/>
        <w:rPr>
          <w:b w:val="0"/>
          <w:bCs/>
          <w:i/>
          <w:iCs w:val="0"/>
          <w:lang w:val="id-ID"/>
        </w:rPr>
      </w:pPr>
      <w:r>
        <w:t xml:space="preserve">Lampiran </w:t>
      </w:r>
      <w:r w:rsidR="00C9533F">
        <w:t>4.16</w:t>
      </w:r>
      <w:r>
        <w:t xml:space="preserve"> </w:t>
      </w:r>
      <w:bookmarkStart w:id="39" w:name="_Toc155149565"/>
      <w:r w:rsidR="00C50F1B" w:rsidRPr="00EA4042">
        <w:rPr>
          <w:bCs/>
          <w:lang w:val="id-ID"/>
        </w:rPr>
        <w:t xml:space="preserve">Rubik penilaian atau penskoran soal </w:t>
      </w:r>
      <w:r w:rsidR="00C50F1B" w:rsidRPr="00EA4042">
        <w:rPr>
          <w:bCs/>
          <w:i/>
          <w:lang w:val="id-ID"/>
        </w:rPr>
        <w:t xml:space="preserve">pre-test </w:t>
      </w:r>
      <w:r w:rsidR="00C50F1B" w:rsidRPr="00EA4042">
        <w:rPr>
          <w:bCs/>
          <w:lang w:val="id-ID"/>
        </w:rPr>
        <w:t xml:space="preserve">dan </w:t>
      </w:r>
      <w:r w:rsidR="00C50F1B" w:rsidRPr="00EA4042">
        <w:rPr>
          <w:bCs/>
          <w:i/>
          <w:lang w:val="id-ID"/>
        </w:rPr>
        <w:t>post-test</w:t>
      </w:r>
      <w:bookmarkEnd w:id="39"/>
    </w:p>
    <w:p w14:paraId="315BDCC6" w14:textId="39872A8A" w:rsidR="0038231D" w:rsidRPr="00EA4042" w:rsidRDefault="0038231D"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0187A891" wp14:editId="28730E25">
            <wp:extent cx="5066951" cy="5967501"/>
            <wp:effectExtent l="0" t="0" r="635" b="0"/>
            <wp:docPr id="414225615"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225615" name="Picture 414225615"/>
                    <pic:cNvPicPr/>
                  </pic:nvPicPr>
                  <pic:blipFill rotWithShape="1">
                    <a:blip r:embed="rId106" cstate="print">
                      <a:extLst>
                        <a:ext uri="{28A0092B-C50C-407E-A947-70E740481C1C}">
                          <a14:useLocalDpi xmlns:a14="http://schemas.microsoft.com/office/drawing/2010/main" val="0"/>
                        </a:ext>
                      </a:extLst>
                    </a:blip>
                    <a:srcRect l="10986" t="7655" r="11281" b="27572"/>
                    <a:stretch/>
                  </pic:blipFill>
                  <pic:spPr bwMode="auto">
                    <a:xfrm>
                      <a:off x="0" y="0"/>
                      <a:ext cx="5069116" cy="5970051"/>
                    </a:xfrm>
                    <a:prstGeom prst="rect">
                      <a:avLst/>
                    </a:prstGeom>
                    <a:ln>
                      <a:noFill/>
                    </a:ln>
                    <a:extLst>
                      <a:ext uri="{53640926-AAD7-44D8-BBD7-CCE9431645EC}">
                        <a14:shadowObscured xmlns:a14="http://schemas.microsoft.com/office/drawing/2010/main"/>
                      </a:ext>
                    </a:extLst>
                  </pic:spPr>
                </pic:pic>
              </a:graphicData>
            </a:graphic>
          </wp:inline>
        </w:drawing>
      </w:r>
    </w:p>
    <w:p w14:paraId="0B442908" w14:textId="77777777" w:rsidR="00B13FC0" w:rsidRPr="00EA4042" w:rsidRDefault="00B13FC0" w:rsidP="00AD1152">
      <w:pPr>
        <w:widowControl w:val="0"/>
        <w:autoSpaceDE w:val="0"/>
        <w:autoSpaceDN w:val="0"/>
        <w:adjustRightInd w:val="0"/>
        <w:spacing w:line="480" w:lineRule="auto"/>
        <w:ind w:left="0"/>
        <w:jc w:val="both"/>
        <w:rPr>
          <w:b/>
          <w:bCs/>
          <w:lang w:val="id-ID"/>
        </w:rPr>
      </w:pPr>
    </w:p>
    <w:p w14:paraId="4109C0CA" w14:textId="77777777" w:rsidR="00B13FC0" w:rsidRPr="00EA4042" w:rsidRDefault="00B13FC0" w:rsidP="00AD1152">
      <w:pPr>
        <w:widowControl w:val="0"/>
        <w:autoSpaceDE w:val="0"/>
        <w:autoSpaceDN w:val="0"/>
        <w:adjustRightInd w:val="0"/>
        <w:spacing w:line="480" w:lineRule="auto"/>
        <w:ind w:left="0"/>
        <w:jc w:val="both"/>
        <w:rPr>
          <w:b/>
          <w:bCs/>
          <w:lang w:val="id-ID"/>
        </w:rPr>
      </w:pPr>
    </w:p>
    <w:p w14:paraId="662883B3" w14:textId="77777777" w:rsidR="00B13FC0" w:rsidRPr="00EA4042" w:rsidRDefault="00B13FC0" w:rsidP="00AD1152">
      <w:pPr>
        <w:widowControl w:val="0"/>
        <w:autoSpaceDE w:val="0"/>
        <w:autoSpaceDN w:val="0"/>
        <w:adjustRightInd w:val="0"/>
        <w:spacing w:line="480" w:lineRule="auto"/>
        <w:ind w:left="0"/>
        <w:jc w:val="both"/>
        <w:rPr>
          <w:b/>
          <w:bCs/>
          <w:lang w:val="id-ID"/>
        </w:rPr>
      </w:pPr>
    </w:p>
    <w:p w14:paraId="3D652B1B" w14:textId="77777777" w:rsidR="00B13FC0" w:rsidRPr="00EA4042" w:rsidRDefault="00B13FC0" w:rsidP="00AD1152">
      <w:pPr>
        <w:widowControl w:val="0"/>
        <w:autoSpaceDE w:val="0"/>
        <w:autoSpaceDN w:val="0"/>
        <w:adjustRightInd w:val="0"/>
        <w:spacing w:line="480" w:lineRule="auto"/>
        <w:ind w:left="0"/>
        <w:jc w:val="both"/>
        <w:rPr>
          <w:b/>
          <w:bCs/>
          <w:lang w:val="id-ID"/>
        </w:rPr>
      </w:pPr>
    </w:p>
    <w:p w14:paraId="6C6366C0" w14:textId="77777777" w:rsidR="00B13FC0" w:rsidRPr="00EA4042" w:rsidRDefault="00B13FC0" w:rsidP="00AD1152">
      <w:pPr>
        <w:widowControl w:val="0"/>
        <w:autoSpaceDE w:val="0"/>
        <w:autoSpaceDN w:val="0"/>
        <w:adjustRightInd w:val="0"/>
        <w:spacing w:line="480" w:lineRule="auto"/>
        <w:ind w:left="0"/>
        <w:jc w:val="both"/>
        <w:rPr>
          <w:b/>
          <w:bCs/>
          <w:lang w:val="id-ID"/>
        </w:rPr>
      </w:pPr>
    </w:p>
    <w:p w14:paraId="76F3A89B" w14:textId="5188D032" w:rsidR="00DA7BF6" w:rsidRPr="00EA4042" w:rsidRDefault="00536601" w:rsidP="00536601">
      <w:pPr>
        <w:pStyle w:val="Caption"/>
        <w:ind w:left="0"/>
        <w:jc w:val="both"/>
        <w:rPr>
          <w:b w:val="0"/>
          <w:bCs/>
          <w:lang w:val="id-ID"/>
        </w:rPr>
      </w:pPr>
      <w:r>
        <w:t xml:space="preserve">Lampiran </w:t>
      </w:r>
      <w:r w:rsidR="00C9533F">
        <w:t>4.17</w:t>
      </w:r>
      <w:r>
        <w:t xml:space="preserve"> </w:t>
      </w:r>
      <w:bookmarkStart w:id="40" w:name="_Toc155149566"/>
      <w:r w:rsidR="00DA7BF6" w:rsidRPr="00EA4042">
        <w:rPr>
          <w:bCs/>
          <w:lang w:val="id-ID"/>
        </w:rPr>
        <w:t xml:space="preserve">Hasil validasi soal </w:t>
      </w:r>
      <w:r w:rsidR="00DA7BF6" w:rsidRPr="00EA4042">
        <w:rPr>
          <w:bCs/>
          <w:i/>
          <w:lang w:val="id-ID"/>
        </w:rPr>
        <w:t>pre-test</w:t>
      </w:r>
      <w:r w:rsidR="00DA7BF6" w:rsidRPr="00EA4042">
        <w:rPr>
          <w:bCs/>
          <w:lang w:val="id-ID"/>
        </w:rPr>
        <w:t xml:space="preserve"> dan </w:t>
      </w:r>
      <w:r w:rsidR="00DA7BF6" w:rsidRPr="00EA4042">
        <w:rPr>
          <w:bCs/>
          <w:i/>
          <w:lang w:val="id-ID"/>
        </w:rPr>
        <w:t xml:space="preserve">post-test </w:t>
      </w:r>
      <w:r w:rsidR="00DA7BF6" w:rsidRPr="00EA4042">
        <w:rPr>
          <w:bCs/>
          <w:lang w:val="id-ID"/>
        </w:rPr>
        <w:t>oleh ahli materi</w:t>
      </w:r>
      <w:bookmarkEnd w:id="40"/>
    </w:p>
    <w:p w14:paraId="13558D35" w14:textId="71105365" w:rsidR="00AA622B" w:rsidRPr="00EA4042" w:rsidRDefault="00C460F0" w:rsidP="00AD1152">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1A5C4A1F" wp14:editId="154592BB">
            <wp:extent cx="5049671" cy="7491875"/>
            <wp:effectExtent l="0" t="0" r="0" b="0"/>
            <wp:docPr id="1093989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98945" name="Picture 5"/>
                    <pic:cNvPicPr/>
                  </pic:nvPicPr>
                  <pic:blipFill rotWithShape="1">
                    <a:blip r:embed="rId107" cstate="print">
                      <a:extLst>
                        <a:ext uri="{28A0092B-C50C-407E-A947-70E740481C1C}">
                          <a14:useLocalDpi xmlns:a14="http://schemas.microsoft.com/office/drawing/2010/main" val="0"/>
                        </a:ext>
                      </a:extLst>
                    </a:blip>
                    <a:srcRect l="13540" t="5342" r="11987" b="15386"/>
                    <a:stretch/>
                  </pic:blipFill>
                  <pic:spPr bwMode="auto">
                    <a:xfrm>
                      <a:off x="0" y="0"/>
                      <a:ext cx="5056141" cy="7501474"/>
                    </a:xfrm>
                    <a:prstGeom prst="rect">
                      <a:avLst/>
                    </a:prstGeom>
                    <a:ln>
                      <a:noFill/>
                    </a:ln>
                    <a:extLst>
                      <a:ext uri="{53640926-AAD7-44D8-BBD7-CCE9431645EC}">
                        <a14:shadowObscured xmlns:a14="http://schemas.microsoft.com/office/drawing/2010/main"/>
                      </a:ext>
                    </a:extLst>
                  </pic:spPr>
                </pic:pic>
              </a:graphicData>
            </a:graphic>
          </wp:inline>
        </w:drawing>
      </w:r>
      <w:r w:rsidR="00AA622B" w:rsidRPr="00EA4042">
        <w:rPr>
          <w:b/>
          <w:bCs/>
          <w:noProof/>
          <w:lang w:val="id-ID" w:eastAsia="id-ID"/>
        </w:rPr>
        <w:drawing>
          <wp:inline distT="0" distB="0" distL="0" distR="0" wp14:anchorId="6DB591B4" wp14:editId="3F17F602">
            <wp:extent cx="5017674" cy="5545113"/>
            <wp:effectExtent l="0" t="0" r="0" b="0"/>
            <wp:docPr id="12078337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833739" name="Picture 1207833739"/>
                    <pic:cNvPicPr/>
                  </pic:nvPicPr>
                  <pic:blipFill rotWithShape="1">
                    <a:blip r:embed="rId108" cstate="print">
                      <a:extLst>
                        <a:ext uri="{28A0092B-C50C-407E-A947-70E740481C1C}">
                          <a14:useLocalDpi xmlns:a14="http://schemas.microsoft.com/office/drawing/2010/main" val="0"/>
                        </a:ext>
                      </a:extLst>
                    </a:blip>
                    <a:srcRect l="12960" t="6092" r="10192" b="34367"/>
                    <a:stretch/>
                  </pic:blipFill>
                  <pic:spPr bwMode="auto">
                    <a:xfrm>
                      <a:off x="0" y="0"/>
                      <a:ext cx="5022795" cy="5550772"/>
                    </a:xfrm>
                    <a:prstGeom prst="rect">
                      <a:avLst/>
                    </a:prstGeom>
                    <a:ln>
                      <a:noFill/>
                    </a:ln>
                    <a:extLst>
                      <a:ext uri="{53640926-AAD7-44D8-BBD7-CCE9431645EC}">
                        <a14:shadowObscured xmlns:a14="http://schemas.microsoft.com/office/drawing/2010/main"/>
                      </a:ext>
                    </a:extLst>
                  </pic:spPr>
                </pic:pic>
              </a:graphicData>
            </a:graphic>
          </wp:inline>
        </w:drawing>
      </w:r>
    </w:p>
    <w:p w14:paraId="13EFA554" w14:textId="77777777" w:rsidR="00AA622B" w:rsidRPr="00EA4042" w:rsidRDefault="00AA622B" w:rsidP="00DA7BF6">
      <w:pPr>
        <w:widowControl w:val="0"/>
        <w:autoSpaceDE w:val="0"/>
        <w:autoSpaceDN w:val="0"/>
        <w:adjustRightInd w:val="0"/>
        <w:spacing w:line="480" w:lineRule="auto"/>
        <w:ind w:left="0"/>
        <w:jc w:val="both"/>
        <w:rPr>
          <w:b/>
          <w:bCs/>
          <w:lang w:val="id-ID"/>
        </w:rPr>
      </w:pPr>
    </w:p>
    <w:p w14:paraId="66A74C1C" w14:textId="77777777" w:rsidR="00AA622B" w:rsidRPr="00EA4042" w:rsidRDefault="00AA622B" w:rsidP="00DA7BF6">
      <w:pPr>
        <w:widowControl w:val="0"/>
        <w:autoSpaceDE w:val="0"/>
        <w:autoSpaceDN w:val="0"/>
        <w:adjustRightInd w:val="0"/>
        <w:spacing w:line="480" w:lineRule="auto"/>
        <w:ind w:left="0"/>
        <w:jc w:val="both"/>
        <w:rPr>
          <w:b/>
          <w:bCs/>
          <w:lang w:val="id-ID"/>
        </w:rPr>
      </w:pPr>
    </w:p>
    <w:p w14:paraId="4DB310C1" w14:textId="77777777" w:rsidR="00AA622B" w:rsidRPr="00EA4042" w:rsidRDefault="00AA622B" w:rsidP="00DA7BF6">
      <w:pPr>
        <w:widowControl w:val="0"/>
        <w:autoSpaceDE w:val="0"/>
        <w:autoSpaceDN w:val="0"/>
        <w:adjustRightInd w:val="0"/>
        <w:spacing w:line="480" w:lineRule="auto"/>
        <w:ind w:left="0"/>
        <w:jc w:val="both"/>
        <w:rPr>
          <w:b/>
          <w:bCs/>
          <w:lang w:val="id-ID"/>
        </w:rPr>
      </w:pPr>
    </w:p>
    <w:p w14:paraId="51D839BE" w14:textId="77777777" w:rsidR="00AA622B" w:rsidRPr="00EA4042" w:rsidRDefault="00AA622B" w:rsidP="00DA7BF6">
      <w:pPr>
        <w:widowControl w:val="0"/>
        <w:autoSpaceDE w:val="0"/>
        <w:autoSpaceDN w:val="0"/>
        <w:adjustRightInd w:val="0"/>
        <w:spacing w:line="480" w:lineRule="auto"/>
        <w:ind w:left="0"/>
        <w:jc w:val="both"/>
        <w:rPr>
          <w:b/>
          <w:bCs/>
          <w:lang w:val="id-ID"/>
        </w:rPr>
      </w:pPr>
    </w:p>
    <w:p w14:paraId="076FF860" w14:textId="77777777" w:rsidR="00AA622B" w:rsidRPr="00EA4042" w:rsidRDefault="00AA622B" w:rsidP="00DA7BF6">
      <w:pPr>
        <w:widowControl w:val="0"/>
        <w:autoSpaceDE w:val="0"/>
        <w:autoSpaceDN w:val="0"/>
        <w:adjustRightInd w:val="0"/>
        <w:spacing w:line="480" w:lineRule="auto"/>
        <w:ind w:left="0"/>
        <w:jc w:val="both"/>
        <w:rPr>
          <w:b/>
          <w:bCs/>
          <w:lang w:val="id-ID"/>
        </w:rPr>
      </w:pPr>
    </w:p>
    <w:p w14:paraId="01510EB8" w14:textId="77777777" w:rsidR="00AA622B" w:rsidRPr="00EA4042" w:rsidRDefault="00AA622B" w:rsidP="00DA7BF6">
      <w:pPr>
        <w:widowControl w:val="0"/>
        <w:autoSpaceDE w:val="0"/>
        <w:autoSpaceDN w:val="0"/>
        <w:adjustRightInd w:val="0"/>
        <w:spacing w:line="480" w:lineRule="auto"/>
        <w:ind w:left="0"/>
        <w:jc w:val="both"/>
        <w:rPr>
          <w:b/>
          <w:bCs/>
          <w:lang w:val="id-ID"/>
        </w:rPr>
      </w:pPr>
    </w:p>
    <w:p w14:paraId="42B722E1" w14:textId="77777777" w:rsidR="00AA622B" w:rsidRPr="00EA4042" w:rsidRDefault="00AA622B" w:rsidP="00DA7BF6">
      <w:pPr>
        <w:widowControl w:val="0"/>
        <w:autoSpaceDE w:val="0"/>
        <w:autoSpaceDN w:val="0"/>
        <w:adjustRightInd w:val="0"/>
        <w:spacing w:line="480" w:lineRule="auto"/>
        <w:ind w:left="0"/>
        <w:jc w:val="both"/>
        <w:rPr>
          <w:b/>
          <w:bCs/>
          <w:lang w:val="id-ID"/>
        </w:rPr>
      </w:pPr>
    </w:p>
    <w:p w14:paraId="06D45D73" w14:textId="01770A9D" w:rsidR="00DA7BF6" w:rsidRPr="00EA4042" w:rsidRDefault="00536601" w:rsidP="00536601">
      <w:pPr>
        <w:pStyle w:val="Caption"/>
        <w:ind w:left="0"/>
        <w:jc w:val="both"/>
        <w:rPr>
          <w:b w:val="0"/>
          <w:bCs/>
          <w:lang w:val="id-ID"/>
        </w:rPr>
      </w:pPr>
      <w:r>
        <w:t xml:space="preserve">Lampiran </w:t>
      </w:r>
      <w:r w:rsidR="00C9533F">
        <w:t>4.18</w:t>
      </w:r>
      <w:r>
        <w:t xml:space="preserve"> </w:t>
      </w:r>
      <w:bookmarkStart w:id="41" w:name="_Toc155149567"/>
      <w:r w:rsidR="00DA7BF6" w:rsidRPr="00EA4042">
        <w:rPr>
          <w:bCs/>
          <w:lang w:val="id-ID"/>
        </w:rPr>
        <w:t xml:space="preserve">Hasil validasi soal </w:t>
      </w:r>
      <w:r w:rsidR="00DA7BF6" w:rsidRPr="00EA4042">
        <w:rPr>
          <w:bCs/>
          <w:i/>
          <w:lang w:val="id-ID"/>
        </w:rPr>
        <w:t>pre-test</w:t>
      </w:r>
      <w:r w:rsidR="00DA7BF6" w:rsidRPr="00EA4042">
        <w:rPr>
          <w:bCs/>
          <w:lang w:val="id-ID"/>
        </w:rPr>
        <w:t xml:space="preserve"> dan </w:t>
      </w:r>
      <w:r w:rsidR="00DA7BF6" w:rsidRPr="00EA4042">
        <w:rPr>
          <w:bCs/>
          <w:i/>
          <w:lang w:val="id-ID"/>
        </w:rPr>
        <w:t xml:space="preserve">post-test </w:t>
      </w:r>
      <w:r w:rsidR="00DA7BF6" w:rsidRPr="00EA4042">
        <w:rPr>
          <w:bCs/>
          <w:lang w:val="id-ID"/>
        </w:rPr>
        <w:t>oleh ahli media</w:t>
      </w:r>
      <w:bookmarkEnd w:id="41"/>
    </w:p>
    <w:p w14:paraId="518E57C9" w14:textId="7C45A826" w:rsidR="00DA7BF6" w:rsidRPr="00EA4042" w:rsidRDefault="00C460F0" w:rsidP="00AD1152">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1750B9A3" wp14:editId="37908A57">
            <wp:extent cx="5022376" cy="7547286"/>
            <wp:effectExtent l="0" t="0" r="6985" b="0"/>
            <wp:docPr id="21418913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891340" name="Picture 2141891340"/>
                    <pic:cNvPicPr/>
                  </pic:nvPicPr>
                  <pic:blipFill rotWithShape="1">
                    <a:blip r:embed="rId109" cstate="print">
                      <a:extLst>
                        <a:ext uri="{28A0092B-C50C-407E-A947-70E740481C1C}">
                          <a14:useLocalDpi xmlns:a14="http://schemas.microsoft.com/office/drawing/2010/main" val="0"/>
                        </a:ext>
                      </a:extLst>
                    </a:blip>
                    <a:srcRect l="13270" t="6151" r="12390" b="15769"/>
                    <a:stretch/>
                  </pic:blipFill>
                  <pic:spPr bwMode="auto">
                    <a:xfrm>
                      <a:off x="0" y="0"/>
                      <a:ext cx="5031866" cy="7561548"/>
                    </a:xfrm>
                    <a:prstGeom prst="rect">
                      <a:avLst/>
                    </a:prstGeom>
                    <a:ln>
                      <a:noFill/>
                    </a:ln>
                    <a:extLst>
                      <a:ext uri="{53640926-AAD7-44D8-BBD7-CCE9431645EC}">
                        <a14:shadowObscured xmlns:a14="http://schemas.microsoft.com/office/drawing/2010/main"/>
                      </a:ext>
                    </a:extLst>
                  </pic:spPr>
                </pic:pic>
              </a:graphicData>
            </a:graphic>
          </wp:inline>
        </w:drawing>
      </w:r>
      <w:r w:rsidR="00C8382A" w:rsidRPr="00EA4042">
        <w:rPr>
          <w:b/>
          <w:bCs/>
          <w:noProof/>
          <w:lang w:val="id-ID" w:eastAsia="id-ID"/>
        </w:rPr>
        <w:drawing>
          <wp:inline distT="0" distB="0" distL="0" distR="0" wp14:anchorId="68B1514B" wp14:editId="47021FF3">
            <wp:extent cx="5017674" cy="8669626"/>
            <wp:effectExtent l="0" t="0" r="0" b="0"/>
            <wp:docPr id="15571210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2101" name="Picture 155712101"/>
                    <pic:cNvPicPr/>
                  </pic:nvPicPr>
                  <pic:blipFill rotWithShape="1">
                    <a:blip r:embed="rId110" cstate="print">
                      <a:extLst>
                        <a:ext uri="{28A0092B-C50C-407E-A947-70E740481C1C}">
                          <a14:useLocalDpi xmlns:a14="http://schemas.microsoft.com/office/drawing/2010/main" val="0"/>
                        </a:ext>
                      </a:extLst>
                    </a:blip>
                    <a:srcRect l="12807" t="3883" r="7595" b="3931"/>
                    <a:stretch/>
                  </pic:blipFill>
                  <pic:spPr bwMode="auto">
                    <a:xfrm>
                      <a:off x="0" y="0"/>
                      <a:ext cx="5022833" cy="8678539"/>
                    </a:xfrm>
                    <a:prstGeom prst="rect">
                      <a:avLst/>
                    </a:prstGeom>
                    <a:ln>
                      <a:noFill/>
                    </a:ln>
                    <a:extLst>
                      <a:ext uri="{53640926-AAD7-44D8-BBD7-CCE9431645EC}">
                        <a14:shadowObscured xmlns:a14="http://schemas.microsoft.com/office/drawing/2010/main"/>
                      </a:ext>
                    </a:extLst>
                  </pic:spPr>
                </pic:pic>
              </a:graphicData>
            </a:graphic>
          </wp:inline>
        </w:drawing>
      </w:r>
    </w:p>
    <w:p w14:paraId="7111EC8B" w14:textId="1BC31848" w:rsidR="00284C01" w:rsidRPr="00EA4042" w:rsidRDefault="00536601" w:rsidP="00536601">
      <w:pPr>
        <w:pStyle w:val="Caption"/>
        <w:ind w:left="0"/>
        <w:jc w:val="both"/>
        <w:rPr>
          <w:b w:val="0"/>
          <w:bCs/>
          <w:lang w:val="id-ID"/>
        </w:rPr>
      </w:pPr>
      <w:r>
        <w:t xml:space="preserve">Lampiran </w:t>
      </w:r>
      <w:r w:rsidR="00C9533F">
        <w:t>4</w:t>
      </w:r>
      <w:r>
        <w:t>.</w:t>
      </w:r>
      <w:r w:rsidR="00C9533F">
        <w:t>19</w:t>
      </w:r>
      <w:r>
        <w:t xml:space="preserve"> </w:t>
      </w:r>
      <w:bookmarkStart w:id="42" w:name="_Toc155149573"/>
      <w:r w:rsidR="00284C01" w:rsidRPr="00EA4042">
        <w:rPr>
          <w:bCs/>
          <w:lang w:val="id-ID"/>
        </w:rPr>
        <w:t xml:space="preserve">Soal dan jawaban </w:t>
      </w:r>
      <w:r w:rsidR="00284C01" w:rsidRPr="00EA4042">
        <w:rPr>
          <w:bCs/>
          <w:i/>
          <w:lang w:val="id-ID"/>
        </w:rPr>
        <w:t xml:space="preserve">pre-test </w:t>
      </w:r>
      <w:r w:rsidR="00284C01" w:rsidRPr="00EA4042">
        <w:rPr>
          <w:bCs/>
          <w:lang w:val="id-ID"/>
        </w:rPr>
        <w:t xml:space="preserve">dan </w:t>
      </w:r>
      <w:r w:rsidR="00284C01" w:rsidRPr="00EA4042">
        <w:rPr>
          <w:bCs/>
          <w:i/>
          <w:lang w:val="id-ID"/>
        </w:rPr>
        <w:t xml:space="preserve">post-test </w:t>
      </w:r>
      <w:r w:rsidR="00284C01" w:rsidRPr="00EA4042">
        <w:rPr>
          <w:bCs/>
          <w:lang w:val="id-ID"/>
        </w:rPr>
        <w:t>peserta didik kelas VII</w:t>
      </w:r>
      <w:bookmarkEnd w:id="42"/>
    </w:p>
    <w:p w14:paraId="37C7F43B" w14:textId="201F3E97" w:rsidR="00F75382" w:rsidRPr="00EA4042" w:rsidRDefault="00F75382" w:rsidP="00284C0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69B0DB14" wp14:editId="5EB453DD">
            <wp:extent cx="5039995" cy="7052945"/>
            <wp:effectExtent l="0" t="0" r="8255" b="0"/>
            <wp:docPr id="203235463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354633" name="Picture 2032354633"/>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39995" cy="7052945"/>
                    </a:xfrm>
                    <a:prstGeom prst="rect">
                      <a:avLst/>
                    </a:prstGeom>
                  </pic:spPr>
                </pic:pic>
              </a:graphicData>
            </a:graphic>
          </wp:inline>
        </w:drawing>
      </w:r>
    </w:p>
    <w:p w14:paraId="2875EC18" w14:textId="44A9C5DC" w:rsidR="00F75382" w:rsidRPr="00EA4042" w:rsidRDefault="00F75382" w:rsidP="00284C0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401864EF" wp14:editId="008DE5C4">
            <wp:extent cx="5039995" cy="7094220"/>
            <wp:effectExtent l="0" t="0" r="8255" b="0"/>
            <wp:docPr id="88469003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690038" name="Picture 884690038"/>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39995" cy="7094220"/>
                    </a:xfrm>
                    <a:prstGeom prst="rect">
                      <a:avLst/>
                    </a:prstGeom>
                  </pic:spPr>
                </pic:pic>
              </a:graphicData>
            </a:graphic>
          </wp:inline>
        </w:drawing>
      </w:r>
    </w:p>
    <w:p w14:paraId="218CDE34" w14:textId="2F02D3E2" w:rsidR="00F75382" w:rsidRPr="00EA4042" w:rsidRDefault="00F75382" w:rsidP="00284C0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7E13D0FF" wp14:editId="2E760440">
            <wp:extent cx="5039995" cy="7379970"/>
            <wp:effectExtent l="0" t="0" r="8255" b="0"/>
            <wp:docPr id="96042443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424430" name="Picture 960424430"/>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039995" cy="7379970"/>
                    </a:xfrm>
                    <a:prstGeom prst="rect">
                      <a:avLst/>
                    </a:prstGeom>
                  </pic:spPr>
                </pic:pic>
              </a:graphicData>
            </a:graphic>
          </wp:inline>
        </w:drawing>
      </w:r>
      <w:r w:rsidRPr="00EA4042">
        <w:rPr>
          <w:b/>
          <w:bCs/>
          <w:noProof/>
          <w:lang w:val="id-ID" w:eastAsia="id-ID"/>
        </w:rPr>
        <w:drawing>
          <wp:inline distT="0" distB="0" distL="0" distR="0" wp14:anchorId="14BAFC1D" wp14:editId="63E049A4">
            <wp:extent cx="5039995" cy="7350125"/>
            <wp:effectExtent l="0" t="0" r="8255" b="3175"/>
            <wp:docPr id="193157310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573101" name="Picture 1931573101"/>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039995" cy="7350125"/>
                    </a:xfrm>
                    <a:prstGeom prst="rect">
                      <a:avLst/>
                    </a:prstGeom>
                  </pic:spPr>
                </pic:pic>
              </a:graphicData>
            </a:graphic>
          </wp:inline>
        </w:drawing>
      </w:r>
      <w:r w:rsidRPr="00EA4042">
        <w:rPr>
          <w:b/>
          <w:bCs/>
          <w:noProof/>
          <w:lang w:val="id-ID" w:eastAsia="id-ID"/>
        </w:rPr>
        <w:drawing>
          <wp:inline distT="0" distB="0" distL="0" distR="0" wp14:anchorId="73355D04" wp14:editId="7ABA9B2F">
            <wp:extent cx="5039995" cy="7261860"/>
            <wp:effectExtent l="0" t="0" r="8255" b="0"/>
            <wp:docPr id="84174896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748960" name="Picture 841748960"/>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039995" cy="7261860"/>
                    </a:xfrm>
                    <a:prstGeom prst="rect">
                      <a:avLst/>
                    </a:prstGeom>
                  </pic:spPr>
                </pic:pic>
              </a:graphicData>
            </a:graphic>
          </wp:inline>
        </w:drawing>
      </w:r>
      <w:r w:rsidRPr="00EA4042">
        <w:rPr>
          <w:b/>
          <w:bCs/>
          <w:noProof/>
          <w:lang w:val="id-ID" w:eastAsia="id-ID"/>
        </w:rPr>
        <w:drawing>
          <wp:inline distT="0" distB="0" distL="0" distR="0" wp14:anchorId="1A875760" wp14:editId="55E985B0">
            <wp:extent cx="5039995" cy="7216140"/>
            <wp:effectExtent l="0" t="0" r="8255" b="3810"/>
            <wp:docPr id="180171923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719237" name="Picture 1801719237"/>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039995" cy="7216140"/>
                    </a:xfrm>
                    <a:prstGeom prst="rect">
                      <a:avLst/>
                    </a:prstGeom>
                  </pic:spPr>
                </pic:pic>
              </a:graphicData>
            </a:graphic>
          </wp:inline>
        </w:drawing>
      </w:r>
    </w:p>
    <w:p w14:paraId="6D14584B" w14:textId="5E87382F" w:rsidR="00B13FC0" w:rsidRPr="00EA4042" w:rsidRDefault="00F75382" w:rsidP="00B57B7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07F88AE5" wp14:editId="48007DDE">
            <wp:extent cx="5039995" cy="7237095"/>
            <wp:effectExtent l="0" t="0" r="8255" b="1905"/>
            <wp:docPr id="40568544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685446" name="Picture 405685446"/>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039995" cy="7237095"/>
                    </a:xfrm>
                    <a:prstGeom prst="rect">
                      <a:avLst/>
                    </a:prstGeom>
                  </pic:spPr>
                </pic:pic>
              </a:graphicData>
            </a:graphic>
          </wp:inline>
        </w:drawing>
      </w:r>
      <w:r w:rsidRPr="00EA4042">
        <w:rPr>
          <w:b/>
          <w:bCs/>
          <w:noProof/>
          <w:lang w:val="id-ID" w:eastAsia="id-ID"/>
        </w:rPr>
        <w:drawing>
          <wp:inline distT="0" distB="0" distL="0" distR="0" wp14:anchorId="24BFC1B4" wp14:editId="75DA050B">
            <wp:extent cx="5039995" cy="7233920"/>
            <wp:effectExtent l="0" t="0" r="8255" b="5080"/>
            <wp:docPr id="105239910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399108" name="Picture 1052399108"/>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039995" cy="7233920"/>
                    </a:xfrm>
                    <a:prstGeom prst="rect">
                      <a:avLst/>
                    </a:prstGeom>
                  </pic:spPr>
                </pic:pic>
              </a:graphicData>
            </a:graphic>
          </wp:inline>
        </w:drawing>
      </w:r>
      <w:r w:rsidRPr="00EA4042">
        <w:rPr>
          <w:b/>
          <w:bCs/>
          <w:noProof/>
          <w:lang w:val="id-ID" w:eastAsia="id-ID"/>
        </w:rPr>
        <w:drawing>
          <wp:inline distT="0" distB="0" distL="0" distR="0" wp14:anchorId="64AAD509" wp14:editId="5FAC738E">
            <wp:extent cx="5039995" cy="7378700"/>
            <wp:effectExtent l="0" t="0" r="8255" b="0"/>
            <wp:docPr id="99920059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00594" name="Picture 999200594"/>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039995" cy="7378700"/>
                    </a:xfrm>
                    <a:prstGeom prst="rect">
                      <a:avLst/>
                    </a:prstGeom>
                  </pic:spPr>
                </pic:pic>
              </a:graphicData>
            </a:graphic>
          </wp:inline>
        </w:drawing>
      </w:r>
      <w:r w:rsidRPr="00EA4042">
        <w:rPr>
          <w:b/>
          <w:bCs/>
          <w:noProof/>
          <w:lang w:val="id-ID" w:eastAsia="id-ID"/>
        </w:rPr>
        <w:drawing>
          <wp:inline distT="0" distB="0" distL="0" distR="0" wp14:anchorId="7E7E2B7B" wp14:editId="54B9317D">
            <wp:extent cx="5039995" cy="7143750"/>
            <wp:effectExtent l="0" t="0" r="8255" b="0"/>
            <wp:docPr id="22247727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477277" name="Picture 222477277"/>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039995" cy="7143750"/>
                    </a:xfrm>
                    <a:prstGeom prst="rect">
                      <a:avLst/>
                    </a:prstGeom>
                  </pic:spPr>
                </pic:pic>
              </a:graphicData>
            </a:graphic>
          </wp:inline>
        </w:drawing>
      </w:r>
      <w:r w:rsidRPr="00EA4042">
        <w:rPr>
          <w:b/>
          <w:bCs/>
          <w:noProof/>
          <w:lang w:val="id-ID" w:eastAsia="id-ID"/>
        </w:rPr>
        <w:drawing>
          <wp:inline distT="0" distB="0" distL="0" distR="0" wp14:anchorId="5899F8F8" wp14:editId="28BF7A07">
            <wp:extent cx="5039995" cy="7324725"/>
            <wp:effectExtent l="0" t="0" r="8255" b="9525"/>
            <wp:docPr id="141179386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793866" name="Picture 1411793866"/>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039995" cy="7324725"/>
                    </a:xfrm>
                    <a:prstGeom prst="rect">
                      <a:avLst/>
                    </a:prstGeom>
                  </pic:spPr>
                </pic:pic>
              </a:graphicData>
            </a:graphic>
          </wp:inline>
        </w:drawing>
      </w:r>
      <w:r w:rsidRPr="00EA4042">
        <w:rPr>
          <w:b/>
          <w:bCs/>
          <w:noProof/>
          <w:lang w:val="id-ID" w:eastAsia="id-ID"/>
        </w:rPr>
        <w:drawing>
          <wp:inline distT="0" distB="0" distL="0" distR="0" wp14:anchorId="17EFE781" wp14:editId="0035BDD0">
            <wp:extent cx="5039995" cy="7232015"/>
            <wp:effectExtent l="0" t="0" r="8255" b="6985"/>
            <wp:docPr id="77769606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96063" name="Picture 777696063"/>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039995" cy="7232015"/>
                    </a:xfrm>
                    <a:prstGeom prst="rect">
                      <a:avLst/>
                    </a:prstGeom>
                  </pic:spPr>
                </pic:pic>
              </a:graphicData>
            </a:graphic>
          </wp:inline>
        </w:drawing>
      </w:r>
    </w:p>
    <w:p w14:paraId="5E360B29" w14:textId="77777777" w:rsidR="00B13FC0" w:rsidRPr="00EA4042" w:rsidRDefault="00B13FC0" w:rsidP="00B57B77">
      <w:pPr>
        <w:widowControl w:val="0"/>
        <w:autoSpaceDE w:val="0"/>
        <w:autoSpaceDN w:val="0"/>
        <w:adjustRightInd w:val="0"/>
        <w:spacing w:line="480" w:lineRule="auto"/>
        <w:ind w:left="0"/>
        <w:jc w:val="both"/>
        <w:rPr>
          <w:b/>
          <w:bCs/>
          <w:lang w:val="id-ID"/>
        </w:rPr>
      </w:pPr>
    </w:p>
    <w:p w14:paraId="58B011DB" w14:textId="77777777" w:rsidR="00284C01" w:rsidRPr="00EA4042" w:rsidRDefault="00284C01" w:rsidP="00382EED">
      <w:pPr>
        <w:widowControl w:val="0"/>
        <w:autoSpaceDE w:val="0"/>
        <w:autoSpaceDN w:val="0"/>
        <w:adjustRightInd w:val="0"/>
        <w:spacing w:line="480" w:lineRule="auto"/>
        <w:ind w:left="0"/>
        <w:jc w:val="both"/>
        <w:rPr>
          <w:b/>
          <w:bCs/>
          <w:lang w:val="id-ID"/>
        </w:rPr>
      </w:pPr>
    </w:p>
    <w:p w14:paraId="2F18A97C" w14:textId="7948F9F2" w:rsidR="00382EED" w:rsidRPr="00EA4042" w:rsidRDefault="00AD79AE" w:rsidP="00AD79AE">
      <w:pPr>
        <w:pStyle w:val="Caption"/>
        <w:ind w:left="0"/>
        <w:jc w:val="both"/>
        <w:rPr>
          <w:b w:val="0"/>
          <w:bCs/>
          <w:lang w:val="id-ID"/>
        </w:rPr>
      </w:pPr>
      <w:bookmarkStart w:id="43" w:name="_Toc155149379"/>
      <w:bookmarkStart w:id="44" w:name="_Toc155149676"/>
      <w:r>
        <w:t xml:space="preserve">Lampiran </w:t>
      </w:r>
      <w:r w:rsidR="000A55CA">
        <w:t>5</w:t>
      </w:r>
      <w:r>
        <w:t xml:space="preserve">. </w:t>
      </w:r>
      <w:r w:rsidR="00227124" w:rsidRPr="00EA4042">
        <w:rPr>
          <w:bCs/>
          <w:lang w:val="id-ID"/>
        </w:rPr>
        <w:t>A</w:t>
      </w:r>
      <w:r w:rsidR="00382EED" w:rsidRPr="00EA4042">
        <w:rPr>
          <w:bCs/>
          <w:lang w:val="id-ID"/>
        </w:rPr>
        <w:t xml:space="preserve">ngket </w:t>
      </w:r>
      <w:r w:rsidR="00227124" w:rsidRPr="00EA4042">
        <w:rPr>
          <w:bCs/>
          <w:lang w:val="id-ID"/>
        </w:rPr>
        <w:t>r</w:t>
      </w:r>
      <w:r w:rsidR="00382EED" w:rsidRPr="00EA4042">
        <w:rPr>
          <w:bCs/>
          <w:lang w:val="id-ID"/>
        </w:rPr>
        <w:t>espon peserta didik</w:t>
      </w:r>
      <w:bookmarkEnd w:id="43"/>
      <w:bookmarkEnd w:id="44"/>
    </w:p>
    <w:p w14:paraId="777CA130" w14:textId="095C6299" w:rsidR="009127F6" w:rsidRPr="00EA4042" w:rsidRDefault="00AD79AE" w:rsidP="00AD79AE">
      <w:pPr>
        <w:pStyle w:val="Caption"/>
        <w:ind w:left="0"/>
        <w:jc w:val="both"/>
        <w:rPr>
          <w:b w:val="0"/>
          <w:bCs/>
          <w:lang w:val="id-ID"/>
        </w:rPr>
      </w:pPr>
      <w:bookmarkStart w:id="45" w:name="_Toc156673967"/>
      <w:bookmarkStart w:id="46" w:name="_Toc156674056"/>
      <w:r>
        <w:t xml:space="preserve">Lampiran </w:t>
      </w:r>
      <w:r w:rsidR="000A55CA">
        <w:t>5</w:t>
      </w:r>
      <w:r>
        <w:t>.</w:t>
      </w:r>
      <w:fldSimple w:instr=" SEQ Lampiran_6. \* ARABIC ">
        <w:r w:rsidR="00B021B1">
          <w:rPr>
            <w:noProof/>
          </w:rPr>
          <w:t>1</w:t>
        </w:r>
      </w:fldSimple>
      <w:r>
        <w:t xml:space="preserve"> </w:t>
      </w:r>
      <w:bookmarkStart w:id="47" w:name="_Toc155149586"/>
      <w:r w:rsidR="009127F6" w:rsidRPr="00EA4042">
        <w:rPr>
          <w:bCs/>
          <w:lang w:val="id-ID"/>
        </w:rPr>
        <w:t>Kisi-kisi instrumen angket respon peserta didik</w:t>
      </w:r>
      <w:bookmarkEnd w:id="45"/>
      <w:bookmarkEnd w:id="46"/>
      <w:bookmarkEnd w:id="47"/>
    </w:p>
    <w:p w14:paraId="2C07EF35" w14:textId="5B700C76" w:rsidR="0094689F" w:rsidRPr="00EA4042" w:rsidRDefault="00384D13" w:rsidP="00382EED">
      <w:pPr>
        <w:widowControl w:val="0"/>
        <w:autoSpaceDE w:val="0"/>
        <w:autoSpaceDN w:val="0"/>
        <w:adjustRightInd w:val="0"/>
        <w:spacing w:line="480" w:lineRule="auto"/>
        <w:ind w:left="0"/>
        <w:jc w:val="both"/>
        <w:rPr>
          <w:b/>
          <w:bCs/>
          <w:lang w:val="id-ID"/>
        </w:rPr>
      </w:pPr>
      <w:r>
        <w:rPr>
          <w:b/>
          <w:bCs/>
          <w:noProof/>
          <w:lang w:val="id-ID" w:eastAsia="id-ID"/>
        </w:rPr>
        <w:drawing>
          <wp:inline distT="0" distB="0" distL="0" distR="0" wp14:anchorId="749B024D" wp14:editId="2B1FDB88">
            <wp:extent cx="5012120" cy="7421113"/>
            <wp:effectExtent l="0" t="0" r="0" b="8890"/>
            <wp:docPr id="5123473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47390" name="Picture 512347390"/>
                    <pic:cNvPicPr/>
                  </pic:nvPicPr>
                  <pic:blipFill rotWithShape="1">
                    <a:blip r:embed="rId123" cstate="print">
                      <a:extLst>
                        <a:ext uri="{28A0092B-C50C-407E-A947-70E740481C1C}">
                          <a14:useLocalDpi xmlns:a14="http://schemas.microsoft.com/office/drawing/2010/main" val="0"/>
                        </a:ext>
                      </a:extLst>
                    </a:blip>
                    <a:srcRect l="11643" t="8329" r="11443" b="11141"/>
                    <a:stretch/>
                  </pic:blipFill>
                  <pic:spPr bwMode="auto">
                    <a:xfrm>
                      <a:off x="0" y="0"/>
                      <a:ext cx="5017388" cy="7428913"/>
                    </a:xfrm>
                    <a:prstGeom prst="rect">
                      <a:avLst/>
                    </a:prstGeom>
                    <a:ln>
                      <a:noFill/>
                    </a:ln>
                    <a:extLst>
                      <a:ext uri="{53640926-AAD7-44D8-BBD7-CCE9431645EC}">
                        <a14:shadowObscured xmlns:a14="http://schemas.microsoft.com/office/drawing/2010/main"/>
                      </a:ext>
                    </a:extLst>
                  </pic:spPr>
                </pic:pic>
              </a:graphicData>
            </a:graphic>
          </wp:inline>
        </w:drawing>
      </w:r>
    </w:p>
    <w:p w14:paraId="47708A03" w14:textId="43122B5F" w:rsidR="0094689F" w:rsidRPr="00EA4042" w:rsidRDefault="00AD79AE" w:rsidP="00AD79AE">
      <w:pPr>
        <w:pStyle w:val="Caption"/>
        <w:ind w:left="0"/>
        <w:jc w:val="both"/>
        <w:rPr>
          <w:b w:val="0"/>
          <w:bCs/>
          <w:lang w:val="id-ID"/>
        </w:rPr>
      </w:pPr>
      <w:bookmarkStart w:id="48" w:name="_Toc156673968"/>
      <w:bookmarkStart w:id="49" w:name="_Toc156674057"/>
      <w:r>
        <w:t xml:space="preserve">Lampiran </w:t>
      </w:r>
      <w:r w:rsidR="00A82072">
        <w:t>5</w:t>
      </w:r>
      <w:r>
        <w:t>.</w:t>
      </w:r>
      <w:fldSimple w:instr=" SEQ Lampiran_6. \* ARABIC ">
        <w:r w:rsidR="00B021B1">
          <w:rPr>
            <w:noProof/>
          </w:rPr>
          <w:t>2</w:t>
        </w:r>
      </w:fldSimple>
      <w:r>
        <w:t xml:space="preserve"> </w:t>
      </w:r>
      <w:bookmarkStart w:id="50" w:name="_Toc155149587"/>
      <w:r w:rsidR="0094689F" w:rsidRPr="00EA4042">
        <w:rPr>
          <w:bCs/>
          <w:lang w:val="id-ID"/>
        </w:rPr>
        <w:t>Angket respon peserta didik</w:t>
      </w:r>
      <w:bookmarkEnd w:id="48"/>
      <w:bookmarkEnd w:id="49"/>
      <w:bookmarkEnd w:id="50"/>
    </w:p>
    <w:p w14:paraId="74417332" w14:textId="7A20F344" w:rsidR="00227124" w:rsidRPr="00EA4042" w:rsidRDefault="009127F6" w:rsidP="00382EED">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771CB457" wp14:editId="3ABA5292">
            <wp:extent cx="4983061" cy="5333700"/>
            <wp:effectExtent l="0" t="0" r="8255" b="635"/>
            <wp:docPr id="2005683770"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683770" name="Picture 2005683770"/>
                    <pic:cNvPicPr/>
                  </pic:nvPicPr>
                  <pic:blipFill rotWithShape="1">
                    <a:blip r:embed="rId124" cstate="print">
                      <a:extLst>
                        <a:ext uri="{28A0092B-C50C-407E-A947-70E740481C1C}">
                          <a14:useLocalDpi xmlns:a14="http://schemas.microsoft.com/office/drawing/2010/main" val="0"/>
                        </a:ext>
                      </a:extLst>
                    </a:blip>
                    <a:srcRect l="11319" t="8361" r="10766" b="32633"/>
                    <a:stretch/>
                  </pic:blipFill>
                  <pic:spPr bwMode="auto">
                    <a:xfrm>
                      <a:off x="0" y="0"/>
                      <a:ext cx="4990549" cy="5341715"/>
                    </a:xfrm>
                    <a:prstGeom prst="rect">
                      <a:avLst/>
                    </a:prstGeom>
                    <a:ln>
                      <a:noFill/>
                    </a:ln>
                    <a:extLst>
                      <a:ext uri="{53640926-AAD7-44D8-BBD7-CCE9431645EC}">
                        <a14:shadowObscured xmlns:a14="http://schemas.microsoft.com/office/drawing/2010/main"/>
                      </a:ext>
                    </a:extLst>
                  </pic:spPr>
                </pic:pic>
              </a:graphicData>
            </a:graphic>
          </wp:inline>
        </w:drawing>
      </w:r>
      <w:r w:rsidR="00384D13">
        <w:rPr>
          <w:b/>
          <w:bCs/>
          <w:noProof/>
          <w:lang w:val="id-ID" w:eastAsia="id-ID"/>
        </w:rPr>
        <w:drawing>
          <wp:inline distT="0" distB="0" distL="0" distR="0" wp14:anchorId="7496A9E1" wp14:editId="55E0C62F">
            <wp:extent cx="5049671" cy="7664357"/>
            <wp:effectExtent l="0" t="0" r="0" b="0"/>
            <wp:docPr id="10250838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083873" name="Picture 1025083873"/>
                    <pic:cNvPicPr/>
                  </pic:nvPicPr>
                  <pic:blipFill rotWithShape="1">
                    <a:blip r:embed="rId125" cstate="print">
                      <a:extLst>
                        <a:ext uri="{28A0092B-C50C-407E-A947-70E740481C1C}">
                          <a14:useLocalDpi xmlns:a14="http://schemas.microsoft.com/office/drawing/2010/main" val="0"/>
                        </a:ext>
                      </a:extLst>
                    </a:blip>
                    <a:srcRect l="11643" t="8329" r="12255" b="9992"/>
                    <a:stretch/>
                  </pic:blipFill>
                  <pic:spPr bwMode="auto">
                    <a:xfrm>
                      <a:off x="0" y="0"/>
                      <a:ext cx="5053353" cy="7669945"/>
                    </a:xfrm>
                    <a:prstGeom prst="rect">
                      <a:avLst/>
                    </a:prstGeom>
                    <a:ln>
                      <a:noFill/>
                    </a:ln>
                    <a:extLst>
                      <a:ext uri="{53640926-AAD7-44D8-BBD7-CCE9431645EC}">
                        <a14:shadowObscured xmlns:a14="http://schemas.microsoft.com/office/drawing/2010/main"/>
                      </a:ext>
                    </a:extLst>
                  </pic:spPr>
                </pic:pic>
              </a:graphicData>
            </a:graphic>
          </wp:inline>
        </w:drawing>
      </w:r>
      <w:r w:rsidR="00384D13">
        <w:rPr>
          <w:b/>
          <w:bCs/>
          <w:noProof/>
          <w:lang w:val="id-ID" w:eastAsia="id-ID"/>
        </w:rPr>
        <w:drawing>
          <wp:inline distT="0" distB="0" distL="0" distR="0" wp14:anchorId="4781B138" wp14:editId="45E3F953">
            <wp:extent cx="5061653" cy="5158854"/>
            <wp:effectExtent l="0" t="0" r="5715" b="0"/>
            <wp:docPr id="8248391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839125" name="Picture 824839125"/>
                    <pic:cNvPicPr/>
                  </pic:nvPicPr>
                  <pic:blipFill rotWithShape="1">
                    <a:blip r:embed="rId126" cstate="print">
                      <a:extLst>
                        <a:ext uri="{28A0092B-C50C-407E-A947-70E740481C1C}">
                          <a14:useLocalDpi xmlns:a14="http://schemas.microsoft.com/office/drawing/2010/main" val="0"/>
                        </a:ext>
                      </a:extLst>
                    </a:blip>
                    <a:srcRect l="11372" t="7755" r="11440" b="36615"/>
                    <a:stretch/>
                  </pic:blipFill>
                  <pic:spPr bwMode="auto">
                    <a:xfrm>
                      <a:off x="0" y="0"/>
                      <a:ext cx="5067610" cy="5164925"/>
                    </a:xfrm>
                    <a:prstGeom prst="rect">
                      <a:avLst/>
                    </a:prstGeom>
                    <a:ln>
                      <a:noFill/>
                    </a:ln>
                    <a:extLst>
                      <a:ext uri="{53640926-AAD7-44D8-BBD7-CCE9431645EC}">
                        <a14:shadowObscured xmlns:a14="http://schemas.microsoft.com/office/drawing/2010/main"/>
                      </a:ext>
                    </a:extLst>
                  </pic:spPr>
                </pic:pic>
              </a:graphicData>
            </a:graphic>
          </wp:inline>
        </w:drawing>
      </w:r>
    </w:p>
    <w:p w14:paraId="57DFC27D" w14:textId="77777777" w:rsidR="003A4449" w:rsidRPr="00EA4042" w:rsidRDefault="003A4449" w:rsidP="003A4449">
      <w:pPr>
        <w:widowControl w:val="0"/>
        <w:autoSpaceDE w:val="0"/>
        <w:autoSpaceDN w:val="0"/>
        <w:adjustRightInd w:val="0"/>
        <w:spacing w:line="480" w:lineRule="auto"/>
        <w:ind w:left="0"/>
        <w:jc w:val="both"/>
        <w:rPr>
          <w:b/>
          <w:bCs/>
          <w:lang w:val="id-ID"/>
        </w:rPr>
      </w:pPr>
    </w:p>
    <w:p w14:paraId="14D61914" w14:textId="77777777" w:rsidR="003A4449" w:rsidRPr="00EA4042" w:rsidRDefault="003A4449" w:rsidP="003A4449">
      <w:pPr>
        <w:widowControl w:val="0"/>
        <w:autoSpaceDE w:val="0"/>
        <w:autoSpaceDN w:val="0"/>
        <w:adjustRightInd w:val="0"/>
        <w:spacing w:line="480" w:lineRule="auto"/>
        <w:ind w:left="0"/>
        <w:jc w:val="both"/>
        <w:rPr>
          <w:b/>
          <w:bCs/>
          <w:lang w:val="id-ID"/>
        </w:rPr>
      </w:pPr>
    </w:p>
    <w:p w14:paraId="5B6F6C4F" w14:textId="77777777" w:rsidR="003A4449" w:rsidRPr="00EA4042" w:rsidRDefault="003A4449" w:rsidP="003A4449">
      <w:pPr>
        <w:widowControl w:val="0"/>
        <w:autoSpaceDE w:val="0"/>
        <w:autoSpaceDN w:val="0"/>
        <w:adjustRightInd w:val="0"/>
        <w:spacing w:line="480" w:lineRule="auto"/>
        <w:ind w:left="0"/>
        <w:jc w:val="both"/>
        <w:rPr>
          <w:b/>
          <w:bCs/>
          <w:lang w:val="id-ID"/>
        </w:rPr>
      </w:pPr>
    </w:p>
    <w:p w14:paraId="41FD92F0" w14:textId="77777777" w:rsidR="003A4449" w:rsidRPr="00EA4042" w:rsidRDefault="003A4449" w:rsidP="003A4449">
      <w:pPr>
        <w:widowControl w:val="0"/>
        <w:autoSpaceDE w:val="0"/>
        <w:autoSpaceDN w:val="0"/>
        <w:adjustRightInd w:val="0"/>
        <w:spacing w:line="480" w:lineRule="auto"/>
        <w:ind w:left="0"/>
        <w:jc w:val="both"/>
        <w:rPr>
          <w:b/>
          <w:bCs/>
          <w:lang w:val="id-ID"/>
        </w:rPr>
      </w:pPr>
    </w:p>
    <w:p w14:paraId="2DF0AA5F" w14:textId="77777777" w:rsidR="003A4449" w:rsidRPr="00EA4042" w:rsidRDefault="003A4449" w:rsidP="003A4449">
      <w:pPr>
        <w:widowControl w:val="0"/>
        <w:autoSpaceDE w:val="0"/>
        <w:autoSpaceDN w:val="0"/>
        <w:adjustRightInd w:val="0"/>
        <w:spacing w:line="480" w:lineRule="auto"/>
        <w:ind w:left="0"/>
        <w:jc w:val="both"/>
        <w:rPr>
          <w:b/>
          <w:bCs/>
          <w:lang w:val="id-ID"/>
        </w:rPr>
      </w:pPr>
    </w:p>
    <w:p w14:paraId="0C84DF34" w14:textId="77777777" w:rsidR="003A4449" w:rsidRPr="00EA4042" w:rsidRDefault="003A4449" w:rsidP="003A4449">
      <w:pPr>
        <w:widowControl w:val="0"/>
        <w:autoSpaceDE w:val="0"/>
        <w:autoSpaceDN w:val="0"/>
        <w:adjustRightInd w:val="0"/>
        <w:spacing w:line="480" w:lineRule="auto"/>
        <w:ind w:left="0"/>
        <w:jc w:val="both"/>
        <w:rPr>
          <w:b/>
          <w:bCs/>
          <w:lang w:val="id-ID"/>
        </w:rPr>
      </w:pPr>
    </w:p>
    <w:p w14:paraId="47FD9E6D" w14:textId="77777777" w:rsidR="003A4449" w:rsidRPr="00EA4042" w:rsidRDefault="003A4449" w:rsidP="003A4449">
      <w:pPr>
        <w:widowControl w:val="0"/>
        <w:autoSpaceDE w:val="0"/>
        <w:autoSpaceDN w:val="0"/>
        <w:adjustRightInd w:val="0"/>
        <w:spacing w:line="480" w:lineRule="auto"/>
        <w:ind w:left="0"/>
        <w:jc w:val="both"/>
        <w:rPr>
          <w:b/>
          <w:bCs/>
          <w:lang w:val="id-ID"/>
        </w:rPr>
      </w:pPr>
    </w:p>
    <w:p w14:paraId="297F00D0" w14:textId="77777777" w:rsidR="003A4449" w:rsidRPr="00EA4042" w:rsidRDefault="003A4449" w:rsidP="003A4449">
      <w:pPr>
        <w:widowControl w:val="0"/>
        <w:autoSpaceDE w:val="0"/>
        <w:autoSpaceDN w:val="0"/>
        <w:adjustRightInd w:val="0"/>
        <w:spacing w:line="480" w:lineRule="auto"/>
        <w:ind w:left="0"/>
        <w:jc w:val="both"/>
        <w:rPr>
          <w:b/>
          <w:bCs/>
          <w:lang w:val="id-ID"/>
        </w:rPr>
      </w:pPr>
    </w:p>
    <w:p w14:paraId="6AF2638F" w14:textId="0F8FB284" w:rsidR="003A4449" w:rsidRPr="00EA4042" w:rsidRDefault="00AD79AE" w:rsidP="00AD79AE">
      <w:pPr>
        <w:pStyle w:val="Caption"/>
        <w:ind w:left="0"/>
        <w:jc w:val="both"/>
        <w:rPr>
          <w:b w:val="0"/>
          <w:bCs/>
          <w:lang w:val="id-ID"/>
        </w:rPr>
      </w:pPr>
      <w:bookmarkStart w:id="51" w:name="_Toc156673969"/>
      <w:bookmarkStart w:id="52" w:name="_Toc156674058"/>
      <w:r>
        <w:t xml:space="preserve">Lampiran </w:t>
      </w:r>
      <w:r w:rsidR="00A82072">
        <w:t>5</w:t>
      </w:r>
      <w:r>
        <w:t>.</w:t>
      </w:r>
      <w:fldSimple w:instr=" SEQ Lampiran_6. \* ARABIC ">
        <w:r w:rsidR="00B021B1">
          <w:rPr>
            <w:noProof/>
          </w:rPr>
          <w:t>3</w:t>
        </w:r>
      </w:fldSimple>
      <w:r>
        <w:t xml:space="preserve"> </w:t>
      </w:r>
      <w:bookmarkStart w:id="53" w:name="_Toc155149588"/>
      <w:r w:rsidR="003A4449" w:rsidRPr="00EA4042">
        <w:rPr>
          <w:bCs/>
          <w:lang w:val="id-ID"/>
        </w:rPr>
        <w:t xml:space="preserve">Hasil </w:t>
      </w:r>
      <w:r w:rsidR="00F75382" w:rsidRPr="00EA4042">
        <w:rPr>
          <w:bCs/>
          <w:lang w:val="id-ID"/>
        </w:rPr>
        <w:t xml:space="preserve">jawaban </w:t>
      </w:r>
      <w:r w:rsidR="003A4449" w:rsidRPr="00EA4042">
        <w:rPr>
          <w:bCs/>
          <w:lang w:val="id-ID"/>
        </w:rPr>
        <w:t>angket respon peserta didik</w:t>
      </w:r>
      <w:bookmarkEnd w:id="51"/>
      <w:bookmarkEnd w:id="52"/>
      <w:bookmarkEnd w:id="53"/>
    </w:p>
    <w:p w14:paraId="7C71681F" w14:textId="4A5B4E7A" w:rsidR="007F40F9" w:rsidRPr="00EA4042" w:rsidRDefault="00C7215E" w:rsidP="00FE47D8">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3AA8B45C" wp14:editId="784D3B2C">
            <wp:extent cx="5025655" cy="6390560"/>
            <wp:effectExtent l="0" t="0" r="3810" b="0"/>
            <wp:docPr id="194633289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332894" name="Picture 1946332894"/>
                    <pic:cNvPicPr/>
                  </pic:nvPicPr>
                  <pic:blipFill rotWithShape="1">
                    <a:blip r:embed="rId127" cstate="print">
                      <a:extLst>
                        <a:ext uri="{28A0092B-C50C-407E-A947-70E740481C1C}">
                          <a14:useLocalDpi xmlns:a14="http://schemas.microsoft.com/office/drawing/2010/main" val="0"/>
                        </a:ext>
                      </a:extLst>
                    </a:blip>
                    <a:srcRect l="10407" t="4170" r="11938" b="24419"/>
                    <a:stretch/>
                  </pic:blipFill>
                  <pic:spPr bwMode="auto">
                    <a:xfrm>
                      <a:off x="0" y="0"/>
                      <a:ext cx="5031031" cy="6397396"/>
                    </a:xfrm>
                    <a:prstGeom prst="rect">
                      <a:avLst/>
                    </a:prstGeom>
                    <a:ln>
                      <a:noFill/>
                    </a:ln>
                    <a:extLst>
                      <a:ext uri="{53640926-AAD7-44D8-BBD7-CCE9431645EC}">
                        <a14:shadowObscured xmlns:a14="http://schemas.microsoft.com/office/drawing/2010/main"/>
                      </a:ext>
                    </a:extLst>
                  </pic:spPr>
                </pic:pic>
              </a:graphicData>
            </a:graphic>
          </wp:inline>
        </w:drawing>
      </w:r>
      <w:r w:rsidR="00B34A1F">
        <w:rPr>
          <w:b/>
          <w:bCs/>
          <w:noProof/>
          <w:lang w:val="id-ID" w:eastAsia="id-ID"/>
        </w:rPr>
        <w:drawing>
          <wp:inline distT="0" distB="0" distL="0" distR="0" wp14:anchorId="63483A0C" wp14:editId="50C6DE5B">
            <wp:extent cx="5049671" cy="7588009"/>
            <wp:effectExtent l="0" t="0" r="0" b="0"/>
            <wp:docPr id="12214780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78059" name="Picture 1221478059"/>
                    <pic:cNvPicPr/>
                  </pic:nvPicPr>
                  <pic:blipFill rotWithShape="1">
                    <a:blip r:embed="rId128" cstate="print">
                      <a:extLst>
                        <a:ext uri="{28A0092B-C50C-407E-A947-70E740481C1C}">
                          <a14:useLocalDpi xmlns:a14="http://schemas.microsoft.com/office/drawing/2010/main" val="0"/>
                        </a:ext>
                      </a:extLst>
                    </a:blip>
                    <a:srcRect l="13540" t="7053" r="10500" b="13665"/>
                    <a:stretch/>
                  </pic:blipFill>
                  <pic:spPr bwMode="auto">
                    <a:xfrm>
                      <a:off x="0" y="0"/>
                      <a:ext cx="5058735" cy="7601629"/>
                    </a:xfrm>
                    <a:prstGeom prst="rect">
                      <a:avLst/>
                    </a:prstGeom>
                    <a:ln>
                      <a:noFill/>
                    </a:ln>
                    <a:extLst>
                      <a:ext uri="{53640926-AAD7-44D8-BBD7-CCE9431645EC}">
                        <a14:shadowObscured xmlns:a14="http://schemas.microsoft.com/office/drawing/2010/main"/>
                      </a:ext>
                    </a:extLst>
                  </pic:spPr>
                </pic:pic>
              </a:graphicData>
            </a:graphic>
          </wp:inline>
        </w:drawing>
      </w:r>
      <w:r w:rsidR="00B34A1F">
        <w:rPr>
          <w:b/>
          <w:bCs/>
          <w:noProof/>
          <w:lang w:val="id-ID" w:eastAsia="id-ID"/>
        </w:rPr>
        <w:drawing>
          <wp:inline distT="0" distB="0" distL="0" distR="0" wp14:anchorId="48C95E5F" wp14:editId="788CE8AB">
            <wp:extent cx="5022215" cy="8236424"/>
            <wp:effectExtent l="0" t="0" r="6985" b="0"/>
            <wp:docPr id="6117658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765817" name="Picture 611765817"/>
                    <pic:cNvPicPr/>
                  </pic:nvPicPr>
                  <pic:blipFill rotWithShape="1">
                    <a:blip r:embed="rId129" cstate="print">
                      <a:extLst>
                        <a:ext uri="{28A0092B-C50C-407E-A947-70E740481C1C}">
                          <a14:useLocalDpi xmlns:a14="http://schemas.microsoft.com/office/drawing/2010/main" val="0"/>
                        </a:ext>
                      </a:extLst>
                    </a:blip>
                    <a:srcRect l="13269" t="5524" r="11168" b="8800"/>
                    <a:stretch/>
                  </pic:blipFill>
                  <pic:spPr bwMode="auto">
                    <a:xfrm>
                      <a:off x="0" y="0"/>
                      <a:ext cx="5027781" cy="8245552"/>
                    </a:xfrm>
                    <a:prstGeom prst="rect">
                      <a:avLst/>
                    </a:prstGeom>
                    <a:ln>
                      <a:noFill/>
                    </a:ln>
                    <a:extLst>
                      <a:ext uri="{53640926-AAD7-44D8-BBD7-CCE9431645EC}">
                        <a14:shadowObscured xmlns:a14="http://schemas.microsoft.com/office/drawing/2010/main"/>
                      </a:ext>
                    </a:extLst>
                  </pic:spPr>
                </pic:pic>
              </a:graphicData>
            </a:graphic>
          </wp:inline>
        </w:drawing>
      </w:r>
    </w:p>
    <w:p w14:paraId="1A41360B" w14:textId="0A493161" w:rsidR="00B732EB" w:rsidRDefault="00547DDF" w:rsidP="008417BF">
      <w:pPr>
        <w:pStyle w:val="Caption"/>
        <w:ind w:left="0"/>
        <w:jc w:val="left"/>
      </w:pPr>
      <w:bookmarkStart w:id="54" w:name="_Toc156673970"/>
      <w:bookmarkStart w:id="55" w:name="_Toc156674059"/>
      <w:bookmarkStart w:id="56" w:name="_Toc155149380"/>
      <w:bookmarkStart w:id="57" w:name="_Toc155149677"/>
      <w:r>
        <w:t xml:space="preserve">Lampiran </w:t>
      </w:r>
      <w:r w:rsidR="00A82072">
        <w:t>5</w:t>
      </w:r>
      <w:r>
        <w:t>.</w:t>
      </w:r>
      <w:fldSimple w:instr=" SEQ Lampiran_6. \* ARABIC ">
        <w:r w:rsidR="00B021B1">
          <w:rPr>
            <w:noProof/>
          </w:rPr>
          <w:t>4</w:t>
        </w:r>
      </w:fldSimple>
      <w:r>
        <w:t xml:space="preserve"> </w:t>
      </w:r>
      <w:r w:rsidR="00B732EB" w:rsidRPr="00B732EB">
        <w:t xml:space="preserve">Total </w:t>
      </w:r>
      <w:r w:rsidR="00B732EB">
        <w:t xml:space="preserve">perolehan </w:t>
      </w:r>
      <w:r w:rsidR="00B732EB" w:rsidRPr="00B732EB">
        <w:t xml:space="preserve">skor respon </w:t>
      </w:r>
      <w:r w:rsidR="00B732EB">
        <w:t>peserta didik</w:t>
      </w:r>
      <w:bookmarkEnd w:id="54"/>
      <w:bookmarkEnd w:id="55"/>
    </w:p>
    <w:tbl>
      <w:tblPr>
        <w:tblStyle w:val="TableGrid"/>
        <w:tblW w:w="0" w:type="auto"/>
        <w:jc w:val="center"/>
        <w:tblLook w:val="04A0" w:firstRow="1" w:lastRow="0" w:firstColumn="1" w:lastColumn="0" w:noHBand="0" w:noVBand="1"/>
      </w:tblPr>
      <w:tblGrid>
        <w:gridCol w:w="2919"/>
        <w:gridCol w:w="4164"/>
      </w:tblGrid>
      <w:tr w:rsidR="00B732EB" w:rsidRPr="00B732EB" w14:paraId="1035B2EC" w14:textId="77777777" w:rsidTr="00B732EB">
        <w:trPr>
          <w:jc w:val="center"/>
        </w:trPr>
        <w:tc>
          <w:tcPr>
            <w:tcW w:w="2919" w:type="dxa"/>
          </w:tcPr>
          <w:p w14:paraId="52C30110" w14:textId="77777777" w:rsidR="00B732EB" w:rsidRPr="00B732EB" w:rsidRDefault="00B732EB" w:rsidP="00B732EB">
            <w:pPr>
              <w:pStyle w:val="Caption"/>
              <w:spacing w:line="276" w:lineRule="auto"/>
            </w:pPr>
            <w:r w:rsidRPr="00B732EB">
              <w:t>Peserta Didik</w:t>
            </w:r>
          </w:p>
        </w:tc>
        <w:tc>
          <w:tcPr>
            <w:tcW w:w="4164" w:type="dxa"/>
          </w:tcPr>
          <w:p w14:paraId="1E0C9E14" w14:textId="77777777" w:rsidR="00B732EB" w:rsidRPr="00B732EB" w:rsidRDefault="00B732EB" w:rsidP="00B732EB">
            <w:pPr>
              <w:pStyle w:val="Caption"/>
              <w:spacing w:line="276" w:lineRule="auto"/>
            </w:pPr>
            <w:r w:rsidRPr="00B732EB">
              <w:t>Perolehan Skor</w:t>
            </w:r>
          </w:p>
          <w:p w14:paraId="651921E1" w14:textId="77777777" w:rsidR="00B732EB" w:rsidRPr="00B732EB" w:rsidRDefault="00B732EB" w:rsidP="00B732EB">
            <w:pPr>
              <w:pStyle w:val="Caption"/>
              <w:spacing w:line="276" w:lineRule="auto"/>
            </w:pPr>
          </w:p>
        </w:tc>
      </w:tr>
      <w:tr w:rsidR="00B732EB" w:rsidRPr="00B732EB" w14:paraId="322C96FC" w14:textId="77777777" w:rsidTr="00B732EB">
        <w:trPr>
          <w:jc w:val="center"/>
        </w:trPr>
        <w:tc>
          <w:tcPr>
            <w:tcW w:w="2919" w:type="dxa"/>
          </w:tcPr>
          <w:p w14:paraId="771DB6B6" w14:textId="77777777" w:rsidR="00B732EB" w:rsidRPr="00B732EB" w:rsidRDefault="00B732EB" w:rsidP="00B732EB">
            <w:pPr>
              <w:pStyle w:val="Caption"/>
              <w:spacing w:line="276" w:lineRule="auto"/>
              <w:rPr>
                <w:b w:val="0"/>
                <w:bCs/>
              </w:rPr>
            </w:pPr>
            <w:r w:rsidRPr="00B732EB">
              <w:rPr>
                <w:b w:val="0"/>
                <w:bCs/>
              </w:rPr>
              <w:t>RA</w:t>
            </w:r>
          </w:p>
        </w:tc>
        <w:tc>
          <w:tcPr>
            <w:tcW w:w="4164" w:type="dxa"/>
          </w:tcPr>
          <w:p w14:paraId="49F7600C" w14:textId="77777777" w:rsidR="00B732EB" w:rsidRPr="00B732EB" w:rsidRDefault="00B732EB" w:rsidP="00B732EB">
            <w:pPr>
              <w:pStyle w:val="Caption"/>
              <w:spacing w:line="276" w:lineRule="auto"/>
              <w:rPr>
                <w:b w:val="0"/>
                <w:bCs/>
              </w:rPr>
            </w:pPr>
            <w:r w:rsidRPr="00B732EB">
              <w:rPr>
                <w:b w:val="0"/>
                <w:bCs/>
              </w:rPr>
              <w:t>66</w:t>
            </w:r>
          </w:p>
        </w:tc>
      </w:tr>
      <w:tr w:rsidR="00B732EB" w:rsidRPr="00B732EB" w14:paraId="7CB2E016" w14:textId="77777777" w:rsidTr="00B732EB">
        <w:trPr>
          <w:jc w:val="center"/>
        </w:trPr>
        <w:tc>
          <w:tcPr>
            <w:tcW w:w="2919" w:type="dxa"/>
          </w:tcPr>
          <w:p w14:paraId="73A9073A" w14:textId="77777777" w:rsidR="00B732EB" w:rsidRPr="00B732EB" w:rsidRDefault="00B732EB" w:rsidP="00B732EB">
            <w:pPr>
              <w:pStyle w:val="Caption"/>
              <w:spacing w:line="276" w:lineRule="auto"/>
              <w:rPr>
                <w:b w:val="0"/>
                <w:bCs/>
              </w:rPr>
            </w:pPr>
            <w:r w:rsidRPr="00B732EB">
              <w:rPr>
                <w:b w:val="0"/>
                <w:bCs/>
              </w:rPr>
              <w:t>FAA</w:t>
            </w:r>
          </w:p>
        </w:tc>
        <w:tc>
          <w:tcPr>
            <w:tcW w:w="4164" w:type="dxa"/>
          </w:tcPr>
          <w:p w14:paraId="3687396D" w14:textId="77777777" w:rsidR="00B732EB" w:rsidRPr="00B732EB" w:rsidRDefault="00B732EB" w:rsidP="00B732EB">
            <w:pPr>
              <w:pStyle w:val="Caption"/>
              <w:spacing w:line="276" w:lineRule="auto"/>
              <w:rPr>
                <w:b w:val="0"/>
                <w:bCs/>
              </w:rPr>
            </w:pPr>
            <w:r w:rsidRPr="00B732EB">
              <w:rPr>
                <w:b w:val="0"/>
                <w:bCs/>
              </w:rPr>
              <w:t>70</w:t>
            </w:r>
          </w:p>
        </w:tc>
      </w:tr>
      <w:tr w:rsidR="00B732EB" w:rsidRPr="00B732EB" w14:paraId="5129061A" w14:textId="77777777" w:rsidTr="00B732EB">
        <w:trPr>
          <w:jc w:val="center"/>
        </w:trPr>
        <w:tc>
          <w:tcPr>
            <w:tcW w:w="2919" w:type="dxa"/>
          </w:tcPr>
          <w:p w14:paraId="754BB5DB" w14:textId="77777777" w:rsidR="00B732EB" w:rsidRPr="00B732EB" w:rsidRDefault="00B732EB" w:rsidP="00B732EB">
            <w:pPr>
              <w:pStyle w:val="Caption"/>
              <w:spacing w:line="276" w:lineRule="auto"/>
              <w:rPr>
                <w:b w:val="0"/>
                <w:bCs/>
              </w:rPr>
            </w:pPr>
            <w:r w:rsidRPr="00B732EB">
              <w:rPr>
                <w:b w:val="0"/>
                <w:bCs/>
              </w:rPr>
              <w:t>MRF</w:t>
            </w:r>
          </w:p>
        </w:tc>
        <w:tc>
          <w:tcPr>
            <w:tcW w:w="4164" w:type="dxa"/>
          </w:tcPr>
          <w:p w14:paraId="748C9B26" w14:textId="77777777" w:rsidR="00B732EB" w:rsidRPr="00B732EB" w:rsidRDefault="00B732EB" w:rsidP="00B732EB">
            <w:pPr>
              <w:pStyle w:val="Caption"/>
              <w:spacing w:line="276" w:lineRule="auto"/>
              <w:rPr>
                <w:b w:val="0"/>
                <w:bCs/>
              </w:rPr>
            </w:pPr>
            <w:r w:rsidRPr="00B732EB">
              <w:rPr>
                <w:b w:val="0"/>
                <w:bCs/>
              </w:rPr>
              <w:t>66</w:t>
            </w:r>
          </w:p>
        </w:tc>
      </w:tr>
      <w:tr w:rsidR="00B732EB" w:rsidRPr="00B732EB" w14:paraId="2FF58852" w14:textId="77777777" w:rsidTr="00B732EB">
        <w:trPr>
          <w:jc w:val="center"/>
        </w:trPr>
        <w:tc>
          <w:tcPr>
            <w:tcW w:w="2919" w:type="dxa"/>
          </w:tcPr>
          <w:p w14:paraId="2DDBF2AE" w14:textId="77777777" w:rsidR="00B732EB" w:rsidRPr="00B732EB" w:rsidRDefault="00B732EB" w:rsidP="00B732EB">
            <w:pPr>
              <w:pStyle w:val="Caption"/>
              <w:spacing w:line="276" w:lineRule="auto"/>
              <w:rPr>
                <w:b w:val="0"/>
                <w:bCs/>
              </w:rPr>
            </w:pPr>
            <w:r w:rsidRPr="00B732EB">
              <w:rPr>
                <w:b w:val="0"/>
                <w:bCs/>
              </w:rPr>
              <w:t>MHA</w:t>
            </w:r>
          </w:p>
        </w:tc>
        <w:tc>
          <w:tcPr>
            <w:tcW w:w="4164" w:type="dxa"/>
          </w:tcPr>
          <w:p w14:paraId="69F9D1E1" w14:textId="77777777" w:rsidR="00B732EB" w:rsidRPr="00B732EB" w:rsidRDefault="00B732EB" w:rsidP="00B732EB">
            <w:pPr>
              <w:pStyle w:val="Caption"/>
              <w:spacing w:line="276" w:lineRule="auto"/>
              <w:rPr>
                <w:b w:val="0"/>
                <w:bCs/>
              </w:rPr>
            </w:pPr>
            <w:r w:rsidRPr="00B732EB">
              <w:rPr>
                <w:b w:val="0"/>
                <w:bCs/>
              </w:rPr>
              <w:t>68</w:t>
            </w:r>
          </w:p>
        </w:tc>
      </w:tr>
      <w:tr w:rsidR="00B732EB" w:rsidRPr="00B732EB" w14:paraId="01990EEE" w14:textId="77777777" w:rsidTr="00B732EB">
        <w:trPr>
          <w:jc w:val="center"/>
        </w:trPr>
        <w:tc>
          <w:tcPr>
            <w:tcW w:w="2919" w:type="dxa"/>
          </w:tcPr>
          <w:p w14:paraId="797B749F" w14:textId="77777777" w:rsidR="00B732EB" w:rsidRPr="00B732EB" w:rsidRDefault="00B732EB" w:rsidP="00B732EB">
            <w:pPr>
              <w:pStyle w:val="Caption"/>
              <w:spacing w:line="276" w:lineRule="auto"/>
              <w:rPr>
                <w:b w:val="0"/>
                <w:bCs/>
              </w:rPr>
            </w:pPr>
            <w:r w:rsidRPr="00B732EB">
              <w:rPr>
                <w:b w:val="0"/>
                <w:bCs/>
              </w:rPr>
              <w:t>BNA</w:t>
            </w:r>
          </w:p>
        </w:tc>
        <w:tc>
          <w:tcPr>
            <w:tcW w:w="4164" w:type="dxa"/>
          </w:tcPr>
          <w:p w14:paraId="1035F8DE" w14:textId="77777777" w:rsidR="00B732EB" w:rsidRPr="00B732EB" w:rsidRDefault="00B732EB" w:rsidP="00B732EB">
            <w:pPr>
              <w:pStyle w:val="Caption"/>
              <w:spacing w:line="276" w:lineRule="auto"/>
              <w:rPr>
                <w:b w:val="0"/>
                <w:bCs/>
              </w:rPr>
            </w:pPr>
            <w:r w:rsidRPr="00B732EB">
              <w:rPr>
                <w:b w:val="0"/>
                <w:bCs/>
              </w:rPr>
              <w:t>48</w:t>
            </w:r>
          </w:p>
        </w:tc>
      </w:tr>
      <w:tr w:rsidR="00B732EB" w:rsidRPr="00B732EB" w14:paraId="085E9473" w14:textId="77777777" w:rsidTr="00B732EB">
        <w:trPr>
          <w:jc w:val="center"/>
        </w:trPr>
        <w:tc>
          <w:tcPr>
            <w:tcW w:w="2919" w:type="dxa"/>
          </w:tcPr>
          <w:p w14:paraId="67DE6F5D" w14:textId="77777777" w:rsidR="00B732EB" w:rsidRPr="00B732EB" w:rsidRDefault="00B732EB" w:rsidP="00B732EB">
            <w:pPr>
              <w:pStyle w:val="Caption"/>
              <w:spacing w:line="276" w:lineRule="auto"/>
              <w:rPr>
                <w:b w:val="0"/>
                <w:bCs/>
              </w:rPr>
            </w:pPr>
            <w:r w:rsidRPr="00B732EB">
              <w:rPr>
                <w:b w:val="0"/>
                <w:bCs/>
              </w:rPr>
              <w:t>IZS</w:t>
            </w:r>
          </w:p>
        </w:tc>
        <w:tc>
          <w:tcPr>
            <w:tcW w:w="4164" w:type="dxa"/>
          </w:tcPr>
          <w:p w14:paraId="5B6337BF" w14:textId="77777777" w:rsidR="00B732EB" w:rsidRPr="00B732EB" w:rsidRDefault="00B732EB" w:rsidP="00B732EB">
            <w:pPr>
              <w:pStyle w:val="Caption"/>
              <w:spacing w:line="276" w:lineRule="auto"/>
              <w:rPr>
                <w:b w:val="0"/>
                <w:bCs/>
              </w:rPr>
            </w:pPr>
            <w:r w:rsidRPr="00B732EB">
              <w:rPr>
                <w:b w:val="0"/>
                <w:bCs/>
              </w:rPr>
              <w:t>71</w:t>
            </w:r>
          </w:p>
        </w:tc>
      </w:tr>
      <w:tr w:rsidR="00B732EB" w:rsidRPr="00B732EB" w14:paraId="58CF87EC" w14:textId="77777777" w:rsidTr="00B732EB">
        <w:trPr>
          <w:jc w:val="center"/>
        </w:trPr>
        <w:tc>
          <w:tcPr>
            <w:tcW w:w="2919" w:type="dxa"/>
          </w:tcPr>
          <w:p w14:paraId="2F71AF22" w14:textId="77777777" w:rsidR="00B732EB" w:rsidRPr="00B732EB" w:rsidRDefault="00B732EB" w:rsidP="00B732EB">
            <w:pPr>
              <w:pStyle w:val="Caption"/>
              <w:spacing w:line="276" w:lineRule="auto"/>
              <w:rPr>
                <w:b w:val="0"/>
                <w:bCs/>
              </w:rPr>
            </w:pPr>
            <w:r w:rsidRPr="00B732EB">
              <w:rPr>
                <w:b w:val="0"/>
                <w:bCs/>
              </w:rPr>
              <w:t>NR</w:t>
            </w:r>
          </w:p>
        </w:tc>
        <w:tc>
          <w:tcPr>
            <w:tcW w:w="4164" w:type="dxa"/>
          </w:tcPr>
          <w:p w14:paraId="37587D66" w14:textId="77777777" w:rsidR="00B732EB" w:rsidRPr="00B732EB" w:rsidRDefault="00B732EB" w:rsidP="00B732EB">
            <w:pPr>
              <w:pStyle w:val="Caption"/>
              <w:spacing w:line="276" w:lineRule="auto"/>
              <w:rPr>
                <w:b w:val="0"/>
                <w:bCs/>
              </w:rPr>
            </w:pPr>
            <w:r w:rsidRPr="00B732EB">
              <w:rPr>
                <w:b w:val="0"/>
                <w:bCs/>
              </w:rPr>
              <w:t>74</w:t>
            </w:r>
          </w:p>
        </w:tc>
      </w:tr>
      <w:tr w:rsidR="00B732EB" w:rsidRPr="00B732EB" w14:paraId="12784454" w14:textId="77777777" w:rsidTr="00B732EB">
        <w:trPr>
          <w:jc w:val="center"/>
        </w:trPr>
        <w:tc>
          <w:tcPr>
            <w:tcW w:w="2919" w:type="dxa"/>
          </w:tcPr>
          <w:p w14:paraId="2C9E48B8" w14:textId="77777777" w:rsidR="00B732EB" w:rsidRPr="00B732EB" w:rsidRDefault="00B732EB" w:rsidP="00B732EB">
            <w:pPr>
              <w:pStyle w:val="Caption"/>
              <w:spacing w:line="276" w:lineRule="auto"/>
              <w:rPr>
                <w:b w:val="0"/>
                <w:bCs/>
              </w:rPr>
            </w:pPr>
            <w:r w:rsidRPr="00B732EB">
              <w:rPr>
                <w:b w:val="0"/>
                <w:bCs/>
              </w:rPr>
              <w:t>AAN</w:t>
            </w:r>
          </w:p>
        </w:tc>
        <w:tc>
          <w:tcPr>
            <w:tcW w:w="4164" w:type="dxa"/>
          </w:tcPr>
          <w:p w14:paraId="4F588878" w14:textId="77777777" w:rsidR="00B732EB" w:rsidRPr="00B732EB" w:rsidRDefault="00B732EB" w:rsidP="00B732EB">
            <w:pPr>
              <w:pStyle w:val="Caption"/>
              <w:spacing w:line="276" w:lineRule="auto"/>
              <w:rPr>
                <w:b w:val="0"/>
                <w:bCs/>
              </w:rPr>
            </w:pPr>
            <w:r w:rsidRPr="00B732EB">
              <w:rPr>
                <w:b w:val="0"/>
                <w:bCs/>
              </w:rPr>
              <w:t>63</w:t>
            </w:r>
          </w:p>
        </w:tc>
      </w:tr>
      <w:tr w:rsidR="00B732EB" w:rsidRPr="00B732EB" w14:paraId="286EF96D" w14:textId="77777777" w:rsidTr="00B732EB">
        <w:trPr>
          <w:jc w:val="center"/>
        </w:trPr>
        <w:tc>
          <w:tcPr>
            <w:tcW w:w="2919" w:type="dxa"/>
          </w:tcPr>
          <w:p w14:paraId="2AE2111A" w14:textId="77777777" w:rsidR="00B732EB" w:rsidRPr="00B732EB" w:rsidRDefault="00B732EB" w:rsidP="00B732EB">
            <w:pPr>
              <w:pStyle w:val="Caption"/>
              <w:spacing w:line="276" w:lineRule="auto"/>
              <w:rPr>
                <w:b w:val="0"/>
                <w:bCs/>
              </w:rPr>
            </w:pPr>
            <w:r w:rsidRPr="00B732EB">
              <w:rPr>
                <w:b w:val="0"/>
                <w:bCs/>
              </w:rPr>
              <w:t>KM</w:t>
            </w:r>
          </w:p>
        </w:tc>
        <w:tc>
          <w:tcPr>
            <w:tcW w:w="4164" w:type="dxa"/>
          </w:tcPr>
          <w:p w14:paraId="3DB6C9F8" w14:textId="77777777" w:rsidR="00B732EB" w:rsidRPr="00B732EB" w:rsidRDefault="00B732EB" w:rsidP="00B732EB">
            <w:pPr>
              <w:pStyle w:val="Caption"/>
              <w:spacing w:line="276" w:lineRule="auto"/>
              <w:rPr>
                <w:b w:val="0"/>
                <w:bCs/>
              </w:rPr>
            </w:pPr>
            <w:r w:rsidRPr="00B732EB">
              <w:rPr>
                <w:b w:val="0"/>
                <w:bCs/>
              </w:rPr>
              <w:t>64</w:t>
            </w:r>
          </w:p>
        </w:tc>
      </w:tr>
      <w:tr w:rsidR="00B732EB" w:rsidRPr="00B732EB" w14:paraId="459B464C" w14:textId="77777777" w:rsidTr="00B732EB">
        <w:trPr>
          <w:jc w:val="center"/>
        </w:trPr>
        <w:tc>
          <w:tcPr>
            <w:tcW w:w="2919" w:type="dxa"/>
          </w:tcPr>
          <w:p w14:paraId="44638544" w14:textId="77777777" w:rsidR="00B732EB" w:rsidRPr="00B732EB" w:rsidRDefault="00B732EB" w:rsidP="00B732EB">
            <w:pPr>
              <w:pStyle w:val="Caption"/>
              <w:spacing w:line="276" w:lineRule="auto"/>
              <w:rPr>
                <w:b w:val="0"/>
                <w:bCs/>
              </w:rPr>
            </w:pPr>
            <w:r w:rsidRPr="00B732EB">
              <w:rPr>
                <w:b w:val="0"/>
                <w:bCs/>
              </w:rPr>
              <w:t>AYY</w:t>
            </w:r>
          </w:p>
        </w:tc>
        <w:tc>
          <w:tcPr>
            <w:tcW w:w="4164" w:type="dxa"/>
          </w:tcPr>
          <w:p w14:paraId="38FC6429" w14:textId="77777777" w:rsidR="00B732EB" w:rsidRPr="00B732EB" w:rsidRDefault="00B732EB" w:rsidP="00B732EB">
            <w:pPr>
              <w:pStyle w:val="Caption"/>
              <w:spacing w:line="276" w:lineRule="auto"/>
              <w:rPr>
                <w:b w:val="0"/>
                <w:bCs/>
              </w:rPr>
            </w:pPr>
            <w:r w:rsidRPr="00B732EB">
              <w:rPr>
                <w:b w:val="0"/>
                <w:bCs/>
              </w:rPr>
              <w:t>60</w:t>
            </w:r>
          </w:p>
        </w:tc>
      </w:tr>
      <w:tr w:rsidR="00B732EB" w:rsidRPr="00B732EB" w14:paraId="6850B7B0" w14:textId="77777777" w:rsidTr="00B732EB">
        <w:trPr>
          <w:jc w:val="center"/>
        </w:trPr>
        <w:tc>
          <w:tcPr>
            <w:tcW w:w="2919" w:type="dxa"/>
          </w:tcPr>
          <w:p w14:paraId="05E91DE0" w14:textId="77777777" w:rsidR="00B732EB" w:rsidRPr="00B732EB" w:rsidRDefault="00B732EB" w:rsidP="00B732EB">
            <w:pPr>
              <w:pStyle w:val="Caption"/>
              <w:spacing w:line="276" w:lineRule="auto"/>
            </w:pPr>
            <w:r w:rsidRPr="00B732EB">
              <w:t>Total keseluruhan</w:t>
            </w:r>
          </w:p>
          <w:p w14:paraId="70E49D6F" w14:textId="3A02BF31" w:rsidR="00B732EB" w:rsidRPr="00B732EB" w:rsidRDefault="00B732EB" w:rsidP="00B732EB">
            <w:pPr>
              <w:rPr>
                <w:b/>
              </w:rPr>
            </w:pPr>
          </w:p>
        </w:tc>
        <w:tc>
          <w:tcPr>
            <w:tcW w:w="4164" w:type="dxa"/>
          </w:tcPr>
          <w:p w14:paraId="0D78A4A3" w14:textId="77777777" w:rsidR="00B732EB" w:rsidRPr="00B732EB" w:rsidRDefault="00B732EB" w:rsidP="00B732EB">
            <w:pPr>
              <w:pStyle w:val="Caption"/>
              <w:spacing w:line="276" w:lineRule="auto"/>
            </w:pPr>
            <w:r w:rsidRPr="00B732EB">
              <w:t>650</w:t>
            </w:r>
          </w:p>
        </w:tc>
      </w:tr>
    </w:tbl>
    <w:p w14:paraId="171A6C67" w14:textId="105B510E" w:rsidR="00B732EB" w:rsidRDefault="00B732EB" w:rsidP="00AD79AE">
      <w:pPr>
        <w:pStyle w:val="Caption"/>
        <w:ind w:left="0"/>
        <w:jc w:val="both"/>
      </w:pPr>
    </w:p>
    <w:p w14:paraId="5E919EF6" w14:textId="77777777" w:rsidR="00B732EB" w:rsidRDefault="00B732EB" w:rsidP="00AD79AE">
      <w:pPr>
        <w:pStyle w:val="Caption"/>
        <w:ind w:left="0"/>
        <w:jc w:val="both"/>
      </w:pPr>
    </w:p>
    <w:p w14:paraId="23C0B242" w14:textId="77777777" w:rsidR="00AE1014" w:rsidRDefault="00AE1014" w:rsidP="00AE1014"/>
    <w:p w14:paraId="7089CFC6" w14:textId="77777777" w:rsidR="00AE1014" w:rsidRDefault="00AE1014" w:rsidP="00AE1014"/>
    <w:p w14:paraId="5ADEA490" w14:textId="77777777" w:rsidR="00AE1014" w:rsidRDefault="00AE1014" w:rsidP="00AE1014"/>
    <w:p w14:paraId="27441E69" w14:textId="77777777" w:rsidR="00AE1014" w:rsidRDefault="00AE1014" w:rsidP="00AE1014"/>
    <w:p w14:paraId="3051E6E1" w14:textId="77777777" w:rsidR="00AE1014" w:rsidRDefault="00AE1014" w:rsidP="00AE1014"/>
    <w:p w14:paraId="646D50EC" w14:textId="77777777" w:rsidR="00AE1014" w:rsidRDefault="00AE1014" w:rsidP="00AE1014"/>
    <w:p w14:paraId="61D162C7" w14:textId="77777777" w:rsidR="00AE1014" w:rsidRDefault="00AE1014" w:rsidP="00AE1014"/>
    <w:p w14:paraId="551B9B7F" w14:textId="77777777" w:rsidR="00AE1014" w:rsidRDefault="00AE1014" w:rsidP="00AE1014"/>
    <w:p w14:paraId="0E64C92A" w14:textId="77777777" w:rsidR="00AE1014" w:rsidRDefault="00AE1014" w:rsidP="00AE1014"/>
    <w:p w14:paraId="6D672AB1" w14:textId="77777777" w:rsidR="00AE1014" w:rsidRDefault="00AE1014" w:rsidP="00AE1014"/>
    <w:p w14:paraId="3C958C48" w14:textId="77777777" w:rsidR="00AE1014" w:rsidRDefault="00AE1014" w:rsidP="00AE1014"/>
    <w:p w14:paraId="641DFBA9" w14:textId="77777777" w:rsidR="00AE1014" w:rsidRDefault="00AE1014" w:rsidP="00AE1014"/>
    <w:p w14:paraId="256CDC1E" w14:textId="77777777" w:rsidR="00AE1014" w:rsidRDefault="00AE1014" w:rsidP="00AE1014"/>
    <w:p w14:paraId="65B337A0" w14:textId="77777777" w:rsidR="00AE1014" w:rsidRDefault="00AE1014" w:rsidP="00AE1014"/>
    <w:p w14:paraId="26DE6A39" w14:textId="77777777" w:rsidR="00AE1014" w:rsidRDefault="00AE1014" w:rsidP="00AE1014"/>
    <w:p w14:paraId="6CC2249E" w14:textId="77777777" w:rsidR="00AE1014" w:rsidRDefault="00AE1014" w:rsidP="00AE1014"/>
    <w:p w14:paraId="7A83AC97" w14:textId="77777777" w:rsidR="00AE1014" w:rsidRDefault="00AE1014" w:rsidP="00AE1014"/>
    <w:p w14:paraId="7C221BBF" w14:textId="77777777" w:rsidR="00AE1014" w:rsidRDefault="00AE1014" w:rsidP="00AE1014"/>
    <w:p w14:paraId="6D762C7F" w14:textId="77777777" w:rsidR="00AE1014" w:rsidRDefault="00AE1014" w:rsidP="00AE1014"/>
    <w:p w14:paraId="3BCF6851" w14:textId="77777777" w:rsidR="00AE1014" w:rsidRDefault="00AE1014" w:rsidP="00AE1014"/>
    <w:p w14:paraId="20990531" w14:textId="77777777" w:rsidR="00621DA4" w:rsidRPr="00AE1014" w:rsidRDefault="00621DA4" w:rsidP="00AE1014">
      <w:pPr>
        <w:ind w:left="0"/>
        <w:jc w:val="left"/>
        <w:rPr>
          <w:b/>
          <w:bCs/>
        </w:rPr>
      </w:pPr>
    </w:p>
    <w:p w14:paraId="08DC4FE2" w14:textId="46D89BE7" w:rsidR="007F40F9" w:rsidRPr="00EA4042" w:rsidRDefault="00AD79AE" w:rsidP="00AD79AE">
      <w:pPr>
        <w:pStyle w:val="Caption"/>
        <w:ind w:left="0"/>
        <w:jc w:val="both"/>
        <w:rPr>
          <w:b w:val="0"/>
          <w:bCs/>
          <w:lang w:val="id-ID"/>
        </w:rPr>
      </w:pPr>
      <w:r>
        <w:t xml:space="preserve">Lampiran </w:t>
      </w:r>
      <w:r w:rsidR="00A82072">
        <w:t>6</w:t>
      </w:r>
      <w:r>
        <w:t xml:space="preserve">. </w:t>
      </w:r>
      <w:r w:rsidR="007F40F9" w:rsidRPr="00EA4042">
        <w:rPr>
          <w:bCs/>
          <w:lang w:val="id-ID"/>
        </w:rPr>
        <w:t>Surat izin</w:t>
      </w:r>
      <w:bookmarkEnd w:id="56"/>
      <w:bookmarkEnd w:id="57"/>
    </w:p>
    <w:p w14:paraId="47708DD1" w14:textId="1C447D6E" w:rsidR="007F40F9" w:rsidRPr="00EA4042" w:rsidRDefault="00AD79AE" w:rsidP="00AD79AE">
      <w:pPr>
        <w:pStyle w:val="Caption"/>
        <w:ind w:left="0"/>
        <w:jc w:val="both"/>
        <w:rPr>
          <w:b w:val="0"/>
          <w:bCs/>
          <w:lang w:val="id-ID"/>
        </w:rPr>
      </w:pPr>
      <w:r>
        <w:t xml:space="preserve">Lampiran </w:t>
      </w:r>
      <w:r w:rsidR="00A179B6">
        <w:t>6</w:t>
      </w:r>
      <w:r>
        <w:t>.</w:t>
      </w:r>
      <w:fldSimple w:instr=" SEQ Lampiran_7. \* ARABIC ">
        <w:r w:rsidR="00B021B1">
          <w:rPr>
            <w:noProof/>
          </w:rPr>
          <w:t>1</w:t>
        </w:r>
      </w:fldSimple>
      <w:r>
        <w:t xml:space="preserve"> </w:t>
      </w:r>
      <w:bookmarkStart w:id="58" w:name="_Toc155149619"/>
      <w:r w:rsidR="007F40F9" w:rsidRPr="00EA4042">
        <w:rPr>
          <w:bCs/>
          <w:lang w:val="id-ID"/>
        </w:rPr>
        <w:t>Surat izin observasi awal</w:t>
      </w:r>
      <w:bookmarkEnd w:id="58"/>
    </w:p>
    <w:p w14:paraId="149F144E" w14:textId="77777777" w:rsidR="00A340BD" w:rsidRPr="00EA4042" w:rsidRDefault="00DF5507" w:rsidP="007F40F9">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53057F8D" wp14:editId="143A5155">
            <wp:extent cx="4963463" cy="7453513"/>
            <wp:effectExtent l="0" t="0" r="8890" b="0"/>
            <wp:docPr id="128658900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89005" name="Picture 1286589005"/>
                    <pic:cNvPicPr/>
                  </pic:nvPicPr>
                  <pic:blipFill rotWithShape="1">
                    <a:blip r:embed="rId130">
                      <a:extLst>
                        <a:ext uri="{28A0092B-C50C-407E-A947-70E740481C1C}">
                          <a14:useLocalDpi xmlns:a14="http://schemas.microsoft.com/office/drawing/2010/main" val="0"/>
                        </a:ext>
                      </a:extLst>
                    </a:blip>
                    <a:srcRect l="10062" r="5927" b="13111"/>
                    <a:stretch/>
                  </pic:blipFill>
                  <pic:spPr bwMode="auto">
                    <a:xfrm>
                      <a:off x="0" y="0"/>
                      <a:ext cx="4968594" cy="7461218"/>
                    </a:xfrm>
                    <a:prstGeom prst="rect">
                      <a:avLst/>
                    </a:prstGeom>
                    <a:ln>
                      <a:noFill/>
                    </a:ln>
                    <a:extLst>
                      <a:ext uri="{53640926-AAD7-44D8-BBD7-CCE9431645EC}">
                        <a14:shadowObscured xmlns:a14="http://schemas.microsoft.com/office/drawing/2010/main"/>
                      </a:ext>
                    </a:extLst>
                  </pic:spPr>
                </pic:pic>
              </a:graphicData>
            </a:graphic>
          </wp:inline>
        </w:drawing>
      </w:r>
    </w:p>
    <w:p w14:paraId="35DAB4DA" w14:textId="6DBC3F8E" w:rsidR="00A340BD" w:rsidRPr="00EA4042" w:rsidRDefault="00AD79AE" w:rsidP="00AD79AE">
      <w:pPr>
        <w:pStyle w:val="Caption"/>
        <w:ind w:left="0"/>
        <w:jc w:val="both"/>
        <w:rPr>
          <w:b w:val="0"/>
          <w:bCs/>
          <w:lang w:val="id-ID"/>
        </w:rPr>
      </w:pPr>
      <w:r>
        <w:t xml:space="preserve">Lampiran </w:t>
      </w:r>
      <w:r w:rsidR="003C410A">
        <w:t>6</w:t>
      </w:r>
      <w:r>
        <w:t>.</w:t>
      </w:r>
      <w:fldSimple w:instr=" SEQ Lampiran_7. \* ARABIC ">
        <w:r w:rsidR="00B021B1">
          <w:rPr>
            <w:noProof/>
          </w:rPr>
          <w:t>2</w:t>
        </w:r>
      </w:fldSimple>
      <w:r>
        <w:t xml:space="preserve"> </w:t>
      </w:r>
      <w:bookmarkStart w:id="59" w:name="_Toc155149620"/>
      <w:r w:rsidR="00A340BD" w:rsidRPr="00EA4042">
        <w:rPr>
          <w:bCs/>
          <w:lang w:val="id-ID"/>
        </w:rPr>
        <w:t>Surat izin uji coba</w:t>
      </w:r>
      <w:bookmarkEnd w:id="59"/>
    </w:p>
    <w:p w14:paraId="3CE5BB53" w14:textId="77777777" w:rsidR="00A340BD" w:rsidRPr="00EA4042" w:rsidRDefault="00DF5507" w:rsidP="007F40F9">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05E08EB8" wp14:editId="31ACD53E">
            <wp:extent cx="5002306" cy="7114469"/>
            <wp:effectExtent l="0" t="0" r="8255" b="0"/>
            <wp:docPr id="67688499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884993" name="Picture 676884993"/>
                    <pic:cNvPicPr/>
                  </pic:nvPicPr>
                  <pic:blipFill rotWithShape="1">
                    <a:blip r:embed="rId131" cstate="print">
                      <a:extLst>
                        <a:ext uri="{28A0092B-C50C-407E-A947-70E740481C1C}">
                          <a14:useLocalDpi xmlns:a14="http://schemas.microsoft.com/office/drawing/2010/main" val="0"/>
                        </a:ext>
                      </a:extLst>
                    </a:blip>
                    <a:srcRect l="8690" t="2691" r="6833" b="12454"/>
                    <a:stretch/>
                  </pic:blipFill>
                  <pic:spPr bwMode="auto">
                    <a:xfrm>
                      <a:off x="0" y="0"/>
                      <a:ext cx="5005905" cy="7119588"/>
                    </a:xfrm>
                    <a:prstGeom prst="rect">
                      <a:avLst/>
                    </a:prstGeom>
                    <a:ln>
                      <a:noFill/>
                    </a:ln>
                    <a:extLst>
                      <a:ext uri="{53640926-AAD7-44D8-BBD7-CCE9431645EC}">
                        <a14:shadowObscured xmlns:a14="http://schemas.microsoft.com/office/drawing/2010/main"/>
                      </a:ext>
                    </a:extLst>
                  </pic:spPr>
                </pic:pic>
              </a:graphicData>
            </a:graphic>
          </wp:inline>
        </w:drawing>
      </w:r>
    </w:p>
    <w:p w14:paraId="4A246D85" w14:textId="77777777" w:rsidR="00A340BD" w:rsidRPr="00EA4042" w:rsidRDefault="00A340BD" w:rsidP="00A340BD">
      <w:pPr>
        <w:widowControl w:val="0"/>
        <w:autoSpaceDE w:val="0"/>
        <w:autoSpaceDN w:val="0"/>
        <w:adjustRightInd w:val="0"/>
        <w:spacing w:line="480" w:lineRule="auto"/>
        <w:ind w:left="0"/>
        <w:jc w:val="both"/>
        <w:rPr>
          <w:b/>
          <w:bCs/>
          <w:highlight w:val="yellow"/>
          <w:lang w:val="id-ID"/>
        </w:rPr>
      </w:pPr>
    </w:p>
    <w:p w14:paraId="412B73CD" w14:textId="77777777" w:rsidR="00A340BD" w:rsidRPr="00EA4042" w:rsidRDefault="00A340BD" w:rsidP="00A340BD">
      <w:pPr>
        <w:widowControl w:val="0"/>
        <w:autoSpaceDE w:val="0"/>
        <w:autoSpaceDN w:val="0"/>
        <w:adjustRightInd w:val="0"/>
        <w:spacing w:line="480" w:lineRule="auto"/>
        <w:ind w:left="0"/>
        <w:jc w:val="both"/>
        <w:rPr>
          <w:b/>
          <w:bCs/>
          <w:highlight w:val="yellow"/>
          <w:lang w:val="id-ID"/>
        </w:rPr>
      </w:pPr>
    </w:p>
    <w:p w14:paraId="24457E58" w14:textId="1766CEA5" w:rsidR="00A340BD" w:rsidRPr="00EA4042" w:rsidRDefault="00AD79AE" w:rsidP="00AD79AE">
      <w:pPr>
        <w:pStyle w:val="Caption"/>
        <w:ind w:left="0"/>
        <w:jc w:val="both"/>
        <w:rPr>
          <w:b w:val="0"/>
          <w:bCs/>
          <w:lang w:val="id-ID"/>
        </w:rPr>
      </w:pPr>
      <w:r>
        <w:t xml:space="preserve">Lampiran </w:t>
      </w:r>
      <w:r w:rsidR="003C410A">
        <w:t>6</w:t>
      </w:r>
      <w:r>
        <w:t>.</w:t>
      </w:r>
      <w:fldSimple w:instr=" SEQ Lampiran_7. \* ARABIC ">
        <w:r w:rsidR="00B021B1">
          <w:rPr>
            <w:noProof/>
          </w:rPr>
          <w:t>3</w:t>
        </w:r>
      </w:fldSimple>
      <w:r>
        <w:t xml:space="preserve"> </w:t>
      </w:r>
      <w:bookmarkStart w:id="60" w:name="_Toc155149621"/>
      <w:r w:rsidR="00A340BD" w:rsidRPr="00EA4042">
        <w:rPr>
          <w:bCs/>
          <w:lang w:val="id-ID"/>
        </w:rPr>
        <w:t>Surat izin penelitian</w:t>
      </w:r>
      <w:bookmarkEnd w:id="60"/>
    </w:p>
    <w:p w14:paraId="33170EA7" w14:textId="4E7D6DAF" w:rsidR="00DA6949" w:rsidRPr="00EA4042" w:rsidRDefault="00DF5507" w:rsidP="007F40F9">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38F60FD0" wp14:editId="5A25F3CF">
            <wp:extent cx="5017674" cy="7686645"/>
            <wp:effectExtent l="0" t="0" r="0" b="0"/>
            <wp:docPr id="150919556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195562" name="Picture 1509195562"/>
                    <pic:cNvPicPr/>
                  </pic:nvPicPr>
                  <pic:blipFill rotWithShape="1">
                    <a:blip r:embed="rId132" cstate="print">
                      <a:extLst>
                        <a:ext uri="{28A0092B-C50C-407E-A947-70E740481C1C}">
                          <a14:useLocalDpi xmlns:a14="http://schemas.microsoft.com/office/drawing/2010/main" val="0"/>
                        </a:ext>
                      </a:extLst>
                    </a:blip>
                    <a:srcRect l="7013" t="630" r="6690" b="8135"/>
                    <a:stretch/>
                  </pic:blipFill>
                  <pic:spPr bwMode="auto">
                    <a:xfrm>
                      <a:off x="0" y="0"/>
                      <a:ext cx="5025831" cy="7699141"/>
                    </a:xfrm>
                    <a:prstGeom prst="rect">
                      <a:avLst/>
                    </a:prstGeom>
                    <a:ln>
                      <a:noFill/>
                    </a:ln>
                    <a:extLst>
                      <a:ext uri="{53640926-AAD7-44D8-BBD7-CCE9431645EC}">
                        <a14:shadowObscured xmlns:a14="http://schemas.microsoft.com/office/drawing/2010/main"/>
                      </a:ext>
                    </a:extLst>
                  </pic:spPr>
                </pic:pic>
              </a:graphicData>
            </a:graphic>
          </wp:inline>
        </w:drawing>
      </w:r>
    </w:p>
    <w:p w14:paraId="3587C830" w14:textId="02222B42" w:rsidR="00B33D5A" w:rsidRDefault="00AD79AE" w:rsidP="00B33D5A">
      <w:pPr>
        <w:pStyle w:val="Caption"/>
        <w:ind w:left="0"/>
        <w:jc w:val="both"/>
        <w:rPr>
          <w:bCs/>
          <w:lang w:val="id-ID"/>
        </w:rPr>
      </w:pPr>
      <w:r w:rsidRPr="00AD79AE">
        <w:t xml:space="preserve">Lampiran </w:t>
      </w:r>
      <w:r w:rsidR="003C410A">
        <w:t>6</w:t>
      </w:r>
      <w:r w:rsidRPr="00AD79AE">
        <w:t>.</w:t>
      </w:r>
      <w:fldSimple w:instr=" SEQ Lampiran_7. \* ARABIC ">
        <w:r w:rsidR="00B021B1">
          <w:rPr>
            <w:noProof/>
          </w:rPr>
          <w:t>4</w:t>
        </w:r>
      </w:fldSimple>
      <w:r w:rsidRPr="00AD79AE">
        <w:t xml:space="preserve"> </w:t>
      </w:r>
      <w:bookmarkStart w:id="61" w:name="_Toc155149622"/>
      <w:r w:rsidR="00A340BD" w:rsidRPr="00AD79AE">
        <w:rPr>
          <w:bCs/>
          <w:lang w:val="id-ID"/>
        </w:rPr>
        <w:t>Surat selesai penelitian</w:t>
      </w:r>
      <w:bookmarkEnd w:id="61"/>
    </w:p>
    <w:p w14:paraId="4162D941" w14:textId="083569E9" w:rsidR="00B33D5A" w:rsidRDefault="00B33D5A" w:rsidP="00B33D5A">
      <w:pPr>
        <w:ind w:left="0"/>
        <w:rPr>
          <w:lang w:val="id-ID"/>
        </w:rPr>
      </w:pPr>
      <w:r>
        <w:rPr>
          <w:noProof/>
          <w:lang w:val="id-ID" w:eastAsia="id-ID"/>
        </w:rPr>
        <w:drawing>
          <wp:inline distT="0" distB="0" distL="0" distR="0" wp14:anchorId="042CB437" wp14:editId="2923921A">
            <wp:extent cx="4962400" cy="1306286"/>
            <wp:effectExtent l="0" t="0" r="0" b="8255"/>
            <wp:docPr id="1660310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310102" name="Picture 10"/>
                    <pic:cNvPicPr/>
                  </pic:nvPicPr>
                  <pic:blipFill rotWithShape="1">
                    <a:blip r:embed="rId133">
                      <a:extLst>
                        <a:ext uri="{28A0092B-C50C-407E-A947-70E740481C1C}">
                          <a14:useLocalDpi xmlns:a14="http://schemas.microsoft.com/office/drawing/2010/main" val="0"/>
                        </a:ext>
                      </a:extLst>
                    </a:blip>
                    <a:srcRect l="7471" t="995" r="5604" b="82433"/>
                    <a:stretch/>
                  </pic:blipFill>
                  <pic:spPr bwMode="auto">
                    <a:xfrm>
                      <a:off x="0" y="0"/>
                      <a:ext cx="4971087" cy="1308573"/>
                    </a:xfrm>
                    <a:prstGeom prst="rect">
                      <a:avLst/>
                    </a:prstGeom>
                    <a:ln>
                      <a:noFill/>
                    </a:ln>
                    <a:extLst>
                      <a:ext uri="{53640926-AAD7-44D8-BBD7-CCE9431645EC}">
                        <a14:shadowObscured xmlns:a14="http://schemas.microsoft.com/office/drawing/2010/main"/>
                      </a:ext>
                    </a:extLst>
                  </pic:spPr>
                </pic:pic>
              </a:graphicData>
            </a:graphic>
          </wp:inline>
        </w:drawing>
      </w:r>
    </w:p>
    <w:p w14:paraId="64F2043B" w14:textId="0D828DC0" w:rsidR="0051748B" w:rsidRPr="00B33D5A" w:rsidRDefault="0051748B" w:rsidP="00B33D5A">
      <w:pPr>
        <w:ind w:left="0"/>
        <w:rPr>
          <w:lang w:val="id-ID"/>
        </w:rPr>
      </w:pPr>
      <w:r>
        <w:rPr>
          <w:noProof/>
          <w:lang w:val="id-ID" w:eastAsia="id-ID"/>
        </w:rPr>
        <w:drawing>
          <wp:inline distT="0" distB="0" distL="0" distR="0" wp14:anchorId="6484B778" wp14:editId="5A2F5B14">
            <wp:extent cx="4963699" cy="6376824"/>
            <wp:effectExtent l="0" t="0" r="8890" b="5080"/>
            <wp:docPr id="1254338014" name="Picture 1254338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310102" name="Picture 10"/>
                    <pic:cNvPicPr/>
                  </pic:nvPicPr>
                  <pic:blipFill rotWithShape="1">
                    <a:blip r:embed="rId133">
                      <a:extLst>
                        <a:ext uri="{28A0092B-C50C-407E-A947-70E740481C1C}">
                          <a14:useLocalDpi xmlns:a14="http://schemas.microsoft.com/office/drawing/2010/main" val="0"/>
                        </a:ext>
                      </a:extLst>
                    </a:blip>
                    <a:srcRect l="7471" t="19121" r="5604" b="1"/>
                    <a:stretch/>
                  </pic:blipFill>
                  <pic:spPr bwMode="auto">
                    <a:xfrm>
                      <a:off x="0" y="0"/>
                      <a:ext cx="4971087" cy="6386316"/>
                    </a:xfrm>
                    <a:prstGeom prst="rect">
                      <a:avLst/>
                    </a:prstGeom>
                    <a:ln>
                      <a:noFill/>
                    </a:ln>
                    <a:extLst>
                      <a:ext uri="{53640926-AAD7-44D8-BBD7-CCE9431645EC}">
                        <a14:shadowObscured xmlns:a14="http://schemas.microsoft.com/office/drawing/2010/main"/>
                      </a:ext>
                    </a:extLst>
                  </pic:spPr>
                </pic:pic>
              </a:graphicData>
            </a:graphic>
          </wp:inline>
        </w:drawing>
      </w:r>
    </w:p>
    <w:p w14:paraId="15080B55" w14:textId="7CC3BBDC" w:rsidR="007F40F9" w:rsidRPr="00EA4042" w:rsidRDefault="00AD79AE" w:rsidP="00AD79AE">
      <w:pPr>
        <w:pStyle w:val="Caption"/>
        <w:ind w:left="0"/>
        <w:jc w:val="both"/>
        <w:rPr>
          <w:b w:val="0"/>
          <w:bCs/>
          <w:lang w:val="id-ID"/>
        </w:rPr>
      </w:pPr>
      <w:bookmarkStart w:id="62" w:name="_Toc155149381"/>
      <w:bookmarkStart w:id="63" w:name="_Toc155149678"/>
      <w:r>
        <w:t>Lampiran</w:t>
      </w:r>
      <w:r w:rsidR="003C410A">
        <w:t xml:space="preserve"> 7</w:t>
      </w:r>
      <w:r>
        <w:t xml:space="preserve">. </w:t>
      </w:r>
      <w:r w:rsidR="007F40F9" w:rsidRPr="00EA4042">
        <w:rPr>
          <w:bCs/>
          <w:lang w:val="id-ID"/>
        </w:rPr>
        <w:t>Dokumentasi kegiatan</w:t>
      </w:r>
      <w:bookmarkEnd w:id="62"/>
      <w:bookmarkEnd w:id="63"/>
    </w:p>
    <w:p w14:paraId="07CDDC7D" w14:textId="156A62D2" w:rsidR="004E2951" w:rsidRPr="00EA4042" w:rsidRDefault="00AD79AE" w:rsidP="00AD79AE">
      <w:pPr>
        <w:pStyle w:val="Caption"/>
        <w:ind w:left="0"/>
        <w:jc w:val="both"/>
        <w:rPr>
          <w:b w:val="0"/>
          <w:bCs/>
          <w:lang w:val="id-ID"/>
        </w:rPr>
      </w:pPr>
      <w:r>
        <w:t xml:space="preserve">Lampiran </w:t>
      </w:r>
      <w:r w:rsidR="003C410A">
        <w:t>7</w:t>
      </w:r>
      <w:r>
        <w:t>.</w:t>
      </w:r>
      <w:fldSimple w:instr=" SEQ Lampiran_8. \* ARABIC ">
        <w:r w:rsidR="00B021B1">
          <w:rPr>
            <w:noProof/>
          </w:rPr>
          <w:t>1</w:t>
        </w:r>
      </w:fldSimple>
      <w:r>
        <w:t xml:space="preserve"> </w:t>
      </w:r>
      <w:bookmarkStart w:id="64" w:name="_Toc155149640"/>
      <w:r w:rsidR="004E2951" w:rsidRPr="00EA4042">
        <w:rPr>
          <w:bCs/>
          <w:lang w:val="id-ID"/>
        </w:rPr>
        <w:t>Dokumentasi kegiatan analisis kebutuhan peserta didik</w:t>
      </w:r>
      <w:bookmarkEnd w:id="64"/>
    </w:p>
    <w:p w14:paraId="66CF296B" w14:textId="3474DCD7" w:rsidR="004E2951" w:rsidRPr="00EA4042" w:rsidRDefault="004E2951" w:rsidP="004E2951">
      <w:pPr>
        <w:widowControl w:val="0"/>
        <w:autoSpaceDE w:val="0"/>
        <w:autoSpaceDN w:val="0"/>
        <w:adjustRightInd w:val="0"/>
        <w:spacing w:line="480" w:lineRule="auto"/>
        <w:ind w:left="0"/>
        <w:rPr>
          <w:b/>
          <w:bCs/>
          <w:lang w:val="id-ID"/>
        </w:rPr>
      </w:pPr>
      <w:r w:rsidRPr="00EA4042">
        <w:rPr>
          <w:b/>
          <w:bCs/>
          <w:noProof/>
          <w:lang w:val="id-ID" w:eastAsia="id-ID"/>
        </w:rPr>
        <w:drawing>
          <wp:inline distT="0" distB="0" distL="0" distR="0" wp14:anchorId="6FF7C261" wp14:editId="7A34FB22">
            <wp:extent cx="2433574" cy="3244867"/>
            <wp:effectExtent l="0" t="5715" r="0" b="0"/>
            <wp:docPr id="20913912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391213" name="Picture 2091391213"/>
                    <pic:cNvPicPr/>
                  </pic:nvPicPr>
                  <pic:blipFill>
                    <a:blip r:embed="rId134" cstate="print">
                      <a:extLst>
                        <a:ext uri="{28A0092B-C50C-407E-A947-70E740481C1C}">
                          <a14:useLocalDpi xmlns:a14="http://schemas.microsoft.com/office/drawing/2010/main" val="0"/>
                        </a:ext>
                      </a:extLst>
                    </a:blip>
                    <a:stretch>
                      <a:fillRect/>
                    </a:stretch>
                  </pic:blipFill>
                  <pic:spPr>
                    <a:xfrm rot="16200000">
                      <a:off x="0" y="0"/>
                      <a:ext cx="2478709" cy="3305049"/>
                    </a:xfrm>
                    <a:prstGeom prst="rect">
                      <a:avLst/>
                    </a:prstGeom>
                  </pic:spPr>
                </pic:pic>
              </a:graphicData>
            </a:graphic>
          </wp:inline>
        </w:drawing>
      </w:r>
    </w:p>
    <w:p w14:paraId="1F649FB6" w14:textId="77777777" w:rsidR="004E2951" w:rsidRDefault="004E2951" w:rsidP="004E2951">
      <w:pPr>
        <w:widowControl w:val="0"/>
        <w:autoSpaceDE w:val="0"/>
        <w:autoSpaceDN w:val="0"/>
        <w:adjustRightInd w:val="0"/>
        <w:spacing w:line="480" w:lineRule="auto"/>
        <w:ind w:left="0"/>
        <w:rPr>
          <w:b/>
          <w:bCs/>
          <w:lang w:val="id-ID"/>
        </w:rPr>
      </w:pPr>
    </w:p>
    <w:p w14:paraId="2D5C1BF0" w14:textId="77777777" w:rsidR="003C410A" w:rsidRDefault="003C410A" w:rsidP="004E2951">
      <w:pPr>
        <w:widowControl w:val="0"/>
        <w:autoSpaceDE w:val="0"/>
        <w:autoSpaceDN w:val="0"/>
        <w:adjustRightInd w:val="0"/>
        <w:spacing w:line="480" w:lineRule="auto"/>
        <w:ind w:left="0"/>
        <w:rPr>
          <w:b/>
          <w:bCs/>
          <w:lang w:val="id-ID"/>
        </w:rPr>
      </w:pPr>
    </w:p>
    <w:p w14:paraId="7983A714" w14:textId="77777777" w:rsidR="003C410A" w:rsidRDefault="003C410A" w:rsidP="004E2951">
      <w:pPr>
        <w:widowControl w:val="0"/>
        <w:autoSpaceDE w:val="0"/>
        <w:autoSpaceDN w:val="0"/>
        <w:adjustRightInd w:val="0"/>
        <w:spacing w:line="480" w:lineRule="auto"/>
        <w:ind w:left="0"/>
        <w:rPr>
          <w:b/>
          <w:bCs/>
          <w:lang w:val="id-ID"/>
        </w:rPr>
      </w:pPr>
    </w:p>
    <w:p w14:paraId="030FD3BE" w14:textId="77777777" w:rsidR="003C410A" w:rsidRDefault="003C410A" w:rsidP="004E2951">
      <w:pPr>
        <w:widowControl w:val="0"/>
        <w:autoSpaceDE w:val="0"/>
        <w:autoSpaceDN w:val="0"/>
        <w:adjustRightInd w:val="0"/>
        <w:spacing w:line="480" w:lineRule="auto"/>
        <w:ind w:left="0"/>
        <w:rPr>
          <w:b/>
          <w:bCs/>
          <w:lang w:val="id-ID"/>
        </w:rPr>
      </w:pPr>
    </w:p>
    <w:p w14:paraId="17CB12F2" w14:textId="77777777" w:rsidR="003C410A" w:rsidRDefault="003C410A" w:rsidP="004E2951">
      <w:pPr>
        <w:widowControl w:val="0"/>
        <w:autoSpaceDE w:val="0"/>
        <w:autoSpaceDN w:val="0"/>
        <w:adjustRightInd w:val="0"/>
        <w:spacing w:line="480" w:lineRule="auto"/>
        <w:ind w:left="0"/>
        <w:rPr>
          <w:b/>
          <w:bCs/>
          <w:lang w:val="id-ID"/>
        </w:rPr>
      </w:pPr>
    </w:p>
    <w:p w14:paraId="4B6152F2" w14:textId="77777777" w:rsidR="003C410A" w:rsidRDefault="003C410A" w:rsidP="004E2951">
      <w:pPr>
        <w:widowControl w:val="0"/>
        <w:autoSpaceDE w:val="0"/>
        <w:autoSpaceDN w:val="0"/>
        <w:adjustRightInd w:val="0"/>
        <w:spacing w:line="480" w:lineRule="auto"/>
        <w:ind w:left="0"/>
        <w:rPr>
          <w:b/>
          <w:bCs/>
          <w:lang w:val="id-ID"/>
        </w:rPr>
      </w:pPr>
    </w:p>
    <w:p w14:paraId="7D4E2844" w14:textId="77777777" w:rsidR="003C410A" w:rsidRDefault="003C410A" w:rsidP="004E2951">
      <w:pPr>
        <w:widowControl w:val="0"/>
        <w:autoSpaceDE w:val="0"/>
        <w:autoSpaceDN w:val="0"/>
        <w:adjustRightInd w:val="0"/>
        <w:spacing w:line="480" w:lineRule="auto"/>
        <w:ind w:left="0"/>
        <w:rPr>
          <w:b/>
          <w:bCs/>
          <w:lang w:val="id-ID"/>
        </w:rPr>
      </w:pPr>
    </w:p>
    <w:p w14:paraId="4F1D8AFF" w14:textId="77777777" w:rsidR="003C410A" w:rsidRDefault="003C410A" w:rsidP="004E2951">
      <w:pPr>
        <w:widowControl w:val="0"/>
        <w:autoSpaceDE w:val="0"/>
        <w:autoSpaceDN w:val="0"/>
        <w:adjustRightInd w:val="0"/>
        <w:spacing w:line="480" w:lineRule="auto"/>
        <w:ind w:left="0"/>
        <w:rPr>
          <w:b/>
          <w:bCs/>
          <w:lang w:val="id-ID"/>
        </w:rPr>
      </w:pPr>
    </w:p>
    <w:p w14:paraId="75755499" w14:textId="77777777" w:rsidR="003C410A" w:rsidRDefault="003C410A" w:rsidP="004E2951">
      <w:pPr>
        <w:widowControl w:val="0"/>
        <w:autoSpaceDE w:val="0"/>
        <w:autoSpaceDN w:val="0"/>
        <w:adjustRightInd w:val="0"/>
        <w:spacing w:line="480" w:lineRule="auto"/>
        <w:ind w:left="0"/>
        <w:rPr>
          <w:b/>
          <w:bCs/>
          <w:lang w:val="id-ID"/>
        </w:rPr>
      </w:pPr>
    </w:p>
    <w:p w14:paraId="51B6D01D" w14:textId="77777777" w:rsidR="003C410A" w:rsidRDefault="003C410A" w:rsidP="004E2951">
      <w:pPr>
        <w:widowControl w:val="0"/>
        <w:autoSpaceDE w:val="0"/>
        <w:autoSpaceDN w:val="0"/>
        <w:adjustRightInd w:val="0"/>
        <w:spacing w:line="480" w:lineRule="auto"/>
        <w:ind w:left="0"/>
        <w:rPr>
          <w:b/>
          <w:bCs/>
          <w:lang w:val="id-ID"/>
        </w:rPr>
      </w:pPr>
    </w:p>
    <w:p w14:paraId="4C3361D1" w14:textId="77777777" w:rsidR="003C410A" w:rsidRDefault="003C410A" w:rsidP="004E2951">
      <w:pPr>
        <w:widowControl w:val="0"/>
        <w:autoSpaceDE w:val="0"/>
        <w:autoSpaceDN w:val="0"/>
        <w:adjustRightInd w:val="0"/>
        <w:spacing w:line="480" w:lineRule="auto"/>
        <w:ind w:left="0"/>
        <w:rPr>
          <w:b/>
          <w:bCs/>
          <w:lang w:val="id-ID"/>
        </w:rPr>
      </w:pPr>
    </w:p>
    <w:p w14:paraId="2A863923" w14:textId="77777777" w:rsidR="003C410A" w:rsidRDefault="003C410A" w:rsidP="004E2951">
      <w:pPr>
        <w:widowControl w:val="0"/>
        <w:autoSpaceDE w:val="0"/>
        <w:autoSpaceDN w:val="0"/>
        <w:adjustRightInd w:val="0"/>
        <w:spacing w:line="480" w:lineRule="auto"/>
        <w:ind w:left="0"/>
        <w:rPr>
          <w:b/>
          <w:bCs/>
          <w:lang w:val="id-ID"/>
        </w:rPr>
      </w:pPr>
    </w:p>
    <w:p w14:paraId="1E27C706" w14:textId="77777777" w:rsidR="003C410A" w:rsidRPr="00EA4042" w:rsidRDefault="003C410A" w:rsidP="004E2951">
      <w:pPr>
        <w:widowControl w:val="0"/>
        <w:autoSpaceDE w:val="0"/>
        <w:autoSpaceDN w:val="0"/>
        <w:adjustRightInd w:val="0"/>
        <w:spacing w:line="480" w:lineRule="auto"/>
        <w:ind w:left="0"/>
        <w:rPr>
          <w:b/>
          <w:bCs/>
          <w:lang w:val="id-ID"/>
        </w:rPr>
      </w:pPr>
    </w:p>
    <w:p w14:paraId="7B475F41" w14:textId="77777777" w:rsidR="004E2951" w:rsidRPr="00EA4042" w:rsidRDefault="004E2951" w:rsidP="004E2951">
      <w:pPr>
        <w:widowControl w:val="0"/>
        <w:autoSpaceDE w:val="0"/>
        <w:autoSpaceDN w:val="0"/>
        <w:adjustRightInd w:val="0"/>
        <w:spacing w:line="480" w:lineRule="auto"/>
        <w:ind w:left="0"/>
        <w:rPr>
          <w:b/>
          <w:bCs/>
          <w:lang w:val="id-ID"/>
        </w:rPr>
      </w:pPr>
    </w:p>
    <w:p w14:paraId="2E1CB585" w14:textId="6131D3AF" w:rsidR="004E2951" w:rsidRPr="00EA4042" w:rsidRDefault="00AD79AE" w:rsidP="00AD79AE">
      <w:pPr>
        <w:pStyle w:val="Caption"/>
        <w:ind w:left="0"/>
        <w:jc w:val="both"/>
        <w:rPr>
          <w:b w:val="0"/>
          <w:bCs/>
          <w:lang w:val="id-ID"/>
        </w:rPr>
      </w:pPr>
      <w:r>
        <w:t xml:space="preserve">Lampiran </w:t>
      </w:r>
      <w:r w:rsidR="003C410A">
        <w:t>7.2</w:t>
      </w:r>
      <w:r>
        <w:t xml:space="preserve"> </w:t>
      </w:r>
      <w:bookmarkStart w:id="65" w:name="_Toc155149642"/>
      <w:r w:rsidR="004E2951" w:rsidRPr="00EA4042">
        <w:rPr>
          <w:bCs/>
          <w:lang w:val="id-ID"/>
        </w:rPr>
        <w:t>Dokumentasi kegiatan</w:t>
      </w:r>
      <w:r w:rsidR="006E047D" w:rsidRPr="00EA4042">
        <w:rPr>
          <w:bCs/>
          <w:lang w:val="id-ID"/>
        </w:rPr>
        <w:t xml:space="preserve"> pembelajaran pertemuan ke-1</w:t>
      </w:r>
      <w:bookmarkEnd w:id="65"/>
    </w:p>
    <w:tbl>
      <w:tblPr>
        <w:tblStyle w:val="TableGrid"/>
        <w:tblW w:w="0" w:type="auto"/>
        <w:tblLook w:val="04A0" w:firstRow="1" w:lastRow="0" w:firstColumn="1" w:lastColumn="0" w:noHBand="0" w:noVBand="1"/>
      </w:tblPr>
      <w:tblGrid>
        <w:gridCol w:w="4041"/>
        <w:gridCol w:w="3964"/>
      </w:tblGrid>
      <w:tr w:rsidR="009D5747" w:rsidRPr="00EA4042" w14:paraId="027A642B" w14:textId="77777777" w:rsidTr="006E047D">
        <w:tc>
          <w:tcPr>
            <w:tcW w:w="3963" w:type="dxa"/>
          </w:tcPr>
          <w:p w14:paraId="7C17DDBC" w14:textId="5A7E645D" w:rsidR="006E047D" w:rsidRPr="00EA4042" w:rsidRDefault="00AF0F46" w:rsidP="00AF0F46">
            <w:pPr>
              <w:widowControl w:val="0"/>
              <w:autoSpaceDE w:val="0"/>
              <w:autoSpaceDN w:val="0"/>
              <w:adjustRightInd w:val="0"/>
              <w:spacing w:line="480" w:lineRule="auto"/>
              <w:ind w:left="0"/>
              <w:rPr>
                <w:b/>
                <w:bCs/>
                <w:lang w:val="id-ID"/>
              </w:rPr>
            </w:pPr>
            <w:r w:rsidRPr="00EA4042">
              <w:rPr>
                <w:b/>
                <w:bCs/>
                <w:noProof/>
                <w:lang w:val="id-ID" w:eastAsia="id-ID"/>
              </w:rPr>
              <w:drawing>
                <wp:inline distT="0" distB="0" distL="0" distR="0" wp14:anchorId="3DDD281D" wp14:editId="0F26CB29">
                  <wp:extent cx="1775373" cy="2367239"/>
                  <wp:effectExtent l="8890" t="0" r="5715" b="5715"/>
                  <wp:docPr id="49648612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486126" name="Picture 496486126"/>
                          <pic:cNvPicPr/>
                        </pic:nvPicPr>
                        <pic:blipFill>
                          <a:blip r:embed="rId135" cstate="print">
                            <a:extLst>
                              <a:ext uri="{28A0092B-C50C-407E-A947-70E740481C1C}">
                                <a14:useLocalDpi xmlns:a14="http://schemas.microsoft.com/office/drawing/2010/main" val="0"/>
                              </a:ext>
                            </a:extLst>
                          </a:blip>
                          <a:stretch>
                            <a:fillRect/>
                          </a:stretch>
                        </pic:blipFill>
                        <pic:spPr>
                          <a:xfrm rot="16200000">
                            <a:off x="0" y="0"/>
                            <a:ext cx="1778639" cy="2371594"/>
                          </a:xfrm>
                          <a:prstGeom prst="rect">
                            <a:avLst/>
                          </a:prstGeom>
                        </pic:spPr>
                      </pic:pic>
                    </a:graphicData>
                  </a:graphic>
                </wp:inline>
              </w:drawing>
            </w:r>
          </w:p>
        </w:tc>
        <w:tc>
          <w:tcPr>
            <w:tcW w:w="3964" w:type="dxa"/>
          </w:tcPr>
          <w:p w14:paraId="3AA26145" w14:textId="65049DA5" w:rsidR="006E047D" w:rsidRPr="00EA4042" w:rsidRDefault="00AF0F46" w:rsidP="00AF0F46">
            <w:pPr>
              <w:widowControl w:val="0"/>
              <w:autoSpaceDE w:val="0"/>
              <w:autoSpaceDN w:val="0"/>
              <w:adjustRightInd w:val="0"/>
              <w:spacing w:line="480" w:lineRule="auto"/>
              <w:ind w:left="0"/>
              <w:rPr>
                <w:b/>
                <w:bCs/>
                <w:lang w:val="id-ID"/>
              </w:rPr>
            </w:pPr>
            <w:r w:rsidRPr="00EA4042">
              <w:rPr>
                <w:b/>
                <w:bCs/>
                <w:noProof/>
                <w:lang w:val="id-ID" w:eastAsia="id-ID"/>
              </w:rPr>
              <w:drawing>
                <wp:inline distT="0" distB="0" distL="0" distR="0" wp14:anchorId="7D20AF82" wp14:editId="271CEA6A">
                  <wp:extent cx="1737153" cy="2316277"/>
                  <wp:effectExtent l="0" t="3810" r="0" b="0"/>
                  <wp:docPr id="108021613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16130" name="Picture 1080216130"/>
                          <pic:cNvPicPr/>
                        </pic:nvPicPr>
                        <pic:blipFill>
                          <a:blip r:embed="rId136" cstate="print">
                            <a:extLst>
                              <a:ext uri="{28A0092B-C50C-407E-A947-70E740481C1C}">
                                <a14:useLocalDpi xmlns:a14="http://schemas.microsoft.com/office/drawing/2010/main" val="0"/>
                              </a:ext>
                            </a:extLst>
                          </a:blip>
                          <a:stretch>
                            <a:fillRect/>
                          </a:stretch>
                        </pic:blipFill>
                        <pic:spPr>
                          <a:xfrm rot="16200000">
                            <a:off x="0" y="0"/>
                            <a:ext cx="1744548" cy="2326137"/>
                          </a:xfrm>
                          <a:prstGeom prst="rect">
                            <a:avLst/>
                          </a:prstGeom>
                        </pic:spPr>
                      </pic:pic>
                    </a:graphicData>
                  </a:graphic>
                </wp:inline>
              </w:drawing>
            </w:r>
          </w:p>
        </w:tc>
      </w:tr>
      <w:tr w:rsidR="009D5747" w:rsidRPr="00EA4042" w14:paraId="51E5FDC6" w14:textId="77777777" w:rsidTr="006E047D">
        <w:tc>
          <w:tcPr>
            <w:tcW w:w="3963" w:type="dxa"/>
          </w:tcPr>
          <w:p w14:paraId="2C617FC4" w14:textId="3837D10A" w:rsidR="006E047D" w:rsidRPr="00EA4042" w:rsidRDefault="006E047D"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505B2CB2" wp14:editId="6CEBA4C4">
                  <wp:extent cx="1799247" cy="2399073"/>
                  <wp:effectExtent l="4763" t="0" r="0" b="0"/>
                  <wp:docPr id="1102043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043943" name="Picture 1102043943"/>
                          <pic:cNvPicPr/>
                        </pic:nvPicPr>
                        <pic:blipFill>
                          <a:blip r:embed="rId137" cstate="print">
                            <a:extLst>
                              <a:ext uri="{28A0092B-C50C-407E-A947-70E740481C1C}">
                                <a14:useLocalDpi xmlns:a14="http://schemas.microsoft.com/office/drawing/2010/main" val="0"/>
                              </a:ext>
                            </a:extLst>
                          </a:blip>
                          <a:stretch>
                            <a:fillRect/>
                          </a:stretch>
                        </pic:blipFill>
                        <pic:spPr>
                          <a:xfrm rot="16200000">
                            <a:off x="0" y="0"/>
                            <a:ext cx="1827096" cy="2436206"/>
                          </a:xfrm>
                          <a:prstGeom prst="rect">
                            <a:avLst/>
                          </a:prstGeom>
                        </pic:spPr>
                      </pic:pic>
                    </a:graphicData>
                  </a:graphic>
                </wp:inline>
              </w:drawing>
            </w:r>
          </w:p>
        </w:tc>
        <w:tc>
          <w:tcPr>
            <w:tcW w:w="3964" w:type="dxa"/>
          </w:tcPr>
          <w:p w14:paraId="336F5A3F" w14:textId="2C101DA0" w:rsidR="006E047D" w:rsidRPr="00EA4042" w:rsidRDefault="006E047D"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014D3ED9" wp14:editId="6B746FA3">
                  <wp:extent cx="1783697" cy="2325022"/>
                  <wp:effectExtent l="0" t="4128" r="3493" b="3492"/>
                  <wp:docPr id="854603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603781" name="Picture 854603781"/>
                          <pic:cNvPicPr/>
                        </pic:nvPicPr>
                        <pic:blipFill>
                          <a:blip r:embed="rId138" cstate="print">
                            <a:extLst>
                              <a:ext uri="{28A0092B-C50C-407E-A947-70E740481C1C}">
                                <a14:useLocalDpi xmlns:a14="http://schemas.microsoft.com/office/drawing/2010/main" val="0"/>
                              </a:ext>
                            </a:extLst>
                          </a:blip>
                          <a:stretch>
                            <a:fillRect/>
                          </a:stretch>
                        </pic:blipFill>
                        <pic:spPr>
                          <a:xfrm rot="16200000">
                            <a:off x="0" y="0"/>
                            <a:ext cx="1827664" cy="2382333"/>
                          </a:xfrm>
                          <a:prstGeom prst="rect">
                            <a:avLst/>
                          </a:prstGeom>
                        </pic:spPr>
                      </pic:pic>
                    </a:graphicData>
                  </a:graphic>
                </wp:inline>
              </w:drawing>
            </w:r>
          </w:p>
        </w:tc>
      </w:tr>
      <w:tr w:rsidR="009D5747" w:rsidRPr="00EA4042" w14:paraId="5096DE25" w14:textId="77777777" w:rsidTr="006E047D">
        <w:tc>
          <w:tcPr>
            <w:tcW w:w="3963" w:type="dxa"/>
          </w:tcPr>
          <w:p w14:paraId="7F457B6E" w14:textId="3F3808C8" w:rsidR="006E047D" w:rsidRPr="00EA4042" w:rsidRDefault="006E047D"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63B5ABA8" wp14:editId="1832CCE9">
                  <wp:extent cx="1742630" cy="2400935"/>
                  <wp:effectExtent l="0" t="5398" r="4763" b="4762"/>
                  <wp:docPr id="3933561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56117" name="Picture 393356117"/>
                          <pic:cNvPicPr/>
                        </pic:nvPicPr>
                        <pic:blipFill>
                          <a:blip r:embed="rId139" cstate="print">
                            <a:extLst>
                              <a:ext uri="{28A0092B-C50C-407E-A947-70E740481C1C}">
                                <a14:useLocalDpi xmlns:a14="http://schemas.microsoft.com/office/drawing/2010/main" val="0"/>
                              </a:ext>
                            </a:extLst>
                          </a:blip>
                          <a:stretch>
                            <a:fillRect/>
                          </a:stretch>
                        </pic:blipFill>
                        <pic:spPr>
                          <a:xfrm rot="16200000">
                            <a:off x="0" y="0"/>
                            <a:ext cx="1758447" cy="2422727"/>
                          </a:xfrm>
                          <a:prstGeom prst="rect">
                            <a:avLst/>
                          </a:prstGeom>
                        </pic:spPr>
                      </pic:pic>
                    </a:graphicData>
                  </a:graphic>
                </wp:inline>
              </w:drawing>
            </w:r>
          </w:p>
        </w:tc>
        <w:tc>
          <w:tcPr>
            <w:tcW w:w="3964" w:type="dxa"/>
          </w:tcPr>
          <w:p w14:paraId="279D1762" w14:textId="51DFADF0" w:rsidR="006E047D" w:rsidRPr="00EA4042" w:rsidRDefault="006E047D"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0D20B618" wp14:editId="17AB0D88">
                  <wp:extent cx="1746655" cy="2328946"/>
                  <wp:effectExtent l="0" t="5398" r="953" b="952"/>
                  <wp:docPr id="8930795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079573" name="Picture 893079573"/>
                          <pic:cNvPicPr/>
                        </pic:nvPicPr>
                        <pic:blipFill>
                          <a:blip r:embed="rId140" cstate="print">
                            <a:extLst>
                              <a:ext uri="{28A0092B-C50C-407E-A947-70E740481C1C}">
                                <a14:useLocalDpi xmlns:a14="http://schemas.microsoft.com/office/drawing/2010/main" val="0"/>
                              </a:ext>
                            </a:extLst>
                          </a:blip>
                          <a:stretch>
                            <a:fillRect/>
                          </a:stretch>
                        </pic:blipFill>
                        <pic:spPr>
                          <a:xfrm rot="16200000">
                            <a:off x="0" y="0"/>
                            <a:ext cx="1775223" cy="2367037"/>
                          </a:xfrm>
                          <a:prstGeom prst="rect">
                            <a:avLst/>
                          </a:prstGeom>
                        </pic:spPr>
                      </pic:pic>
                    </a:graphicData>
                  </a:graphic>
                </wp:inline>
              </w:drawing>
            </w:r>
          </w:p>
        </w:tc>
      </w:tr>
      <w:tr w:rsidR="009D5747" w:rsidRPr="00EA4042" w14:paraId="4BB0A8C6" w14:textId="77777777" w:rsidTr="006E047D">
        <w:tc>
          <w:tcPr>
            <w:tcW w:w="3963" w:type="dxa"/>
          </w:tcPr>
          <w:p w14:paraId="46D51F96" w14:textId="20276743" w:rsidR="006E047D" w:rsidRPr="00EA4042" w:rsidRDefault="006E047D"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22B13CE6" wp14:editId="0370C10F">
                  <wp:extent cx="2395324" cy="1715386"/>
                  <wp:effectExtent l="0" t="0" r="5080" b="0"/>
                  <wp:docPr id="3484095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409539" name="Picture 348409539"/>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2450596" cy="1754969"/>
                          </a:xfrm>
                          <a:prstGeom prst="rect">
                            <a:avLst/>
                          </a:prstGeom>
                        </pic:spPr>
                      </pic:pic>
                    </a:graphicData>
                  </a:graphic>
                </wp:inline>
              </w:drawing>
            </w:r>
          </w:p>
        </w:tc>
        <w:tc>
          <w:tcPr>
            <w:tcW w:w="3964" w:type="dxa"/>
          </w:tcPr>
          <w:p w14:paraId="792997C7" w14:textId="060B5F6B" w:rsidR="006E047D" w:rsidRPr="00EA4042" w:rsidRDefault="006E047D"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7D5851ED" wp14:editId="462B3A84">
                  <wp:extent cx="1702348" cy="2233577"/>
                  <wp:effectExtent l="952" t="0" r="0" b="0"/>
                  <wp:docPr id="209911935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119358" name="Picture 2099119358"/>
                          <pic:cNvPicPr/>
                        </pic:nvPicPr>
                        <pic:blipFill>
                          <a:blip r:embed="rId142" cstate="print">
                            <a:extLst>
                              <a:ext uri="{28A0092B-C50C-407E-A947-70E740481C1C}">
                                <a14:useLocalDpi xmlns:a14="http://schemas.microsoft.com/office/drawing/2010/main" val="0"/>
                              </a:ext>
                            </a:extLst>
                          </a:blip>
                          <a:stretch>
                            <a:fillRect/>
                          </a:stretch>
                        </pic:blipFill>
                        <pic:spPr>
                          <a:xfrm rot="16200000">
                            <a:off x="0" y="0"/>
                            <a:ext cx="1735337" cy="2276860"/>
                          </a:xfrm>
                          <a:prstGeom prst="rect">
                            <a:avLst/>
                          </a:prstGeom>
                        </pic:spPr>
                      </pic:pic>
                    </a:graphicData>
                  </a:graphic>
                </wp:inline>
              </w:drawing>
            </w:r>
          </w:p>
        </w:tc>
      </w:tr>
      <w:tr w:rsidR="006E047D" w:rsidRPr="00EA4042" w14:paraId="2460AEEC" w14:textId="77777777" w:rsidTr="006E047D">
        <w:tc>
          <w:tcPr>
            <w:tcW w:w="3963" w:type="dxa"/>
          </w:tcPr>
          <w:p w14:paraId="1901C25F" w14:textId="2C2363AF" w:rsidR="006E047D" w:rsidRPr="00EA4042" w:rsidRDefault="006E047D"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64B40325" wp14:editId="5570098D">
                  <wp:extent cx="1791785" cy="2419851"/>
                  <wp:effectExtent l="0" t="9207" r="9207" b="9208"/>
                  <wp:docPr id="345000547" name="Picture 345000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887912" name="Picture 1854887912"/>
                          <pic:cNvPicPr/>
                        </pic:nvPicPr>
                        <pic:blipFill>
                          <a:blip r:embed="rId143" cstate="print">
                            <a:extLst>
                              <a:ext uri="{28A0092B-C50C-407E-A947-70E740481C1C}">
                                <a14:useLocalDpi xmlns:a14="http://schemas.microsoft.com/office/drawing/2010/main" val="0"/>
                              </a:ext>
                            </a:extLst>
                          </a:blip>
                          <a:stretch>
                            <a:fillRect/>
                          </a:stretch>
                        </pic:blipFill>
                        <pic:spPr>
                          <a:xfrm rot="16200000">
                            <a:off x="0" y="0"/>
                            <a:ext cx="1801126" cy="2432467"/>
                          </a:xfrm>
                          <a:prstGeom prst="rect">
                            <a:avLst/>
                          </a:prstGeom>
                        </pic:spPr>
                      </pic:pic>
                    </a:graphicData>
                  </a:graphic>
                </wp:inline>
              </w:drawing>
            </w:r>
          </w:p>
        </w:tc>
        <w:tc>
          <w:tcPr>
            <w:tcW w:w="3964" w:type="dxa"/>
          </w:tcPr>
          <w:p w14:paraId="738A86C2" w14:textId="7B1B26B1" w:rsidR="006E047D" w:rsidRPr="00EA4042" w:rsidRDefault="006E047D"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5BA8534E" wp14:editId="40CEB7DA">
                  <wp:extent cx="2323966" cy="1790767"/>
                  <wp:effectExtent l="0" t="0" r="635" b="0"/>
                  <wp:docPr id="189163420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634203" name="Picture 1891634203"/>
                          <pic:cNvPicPr/>
                        </pic:nvPicPr>
                        <pic:blipFill rotWithShape="1">
                          <a:blip r:embed="rId144" cstate="print">
                            <a:extLst>
                              <a:ext uri="{28A0092B-C50C-407E-A947-70E740481C1C}">
                                <a14:useLocalDpi xmlns:a14="http://schemas.microsoft.com/office/drawing/2010/main" val="0"/>
                              </a:ext>
                            </a:extLst>
                          </a:blip>
                          <a:srcRect t="7703"/>
                          <a:stretch/>
                        </pic:blipFill>
                        <pic:spPr bwMode="auto">
                          <a:xfrm>
                            <a:off x="0" y="0"/>
                            <a:ext cx="2336239" cy="1800224"/>
                          </a:xfrm>
                          <a:prstGeom prst="rect">
                            <a:avLst/>
                          </a:prstGeom>
                          <a:ln>
                            <a:noFill/>
                          </a:ln>
                          <a:extLst>
                            <a:ext uri="{53640926-AAD7-44D8-BBD7-CCE9431645EC}">
                              <a14:shadowObscured xmlns:a14="http://schemas.microsoft.com/office/drawing/2010/main"/>
                            </a:ext>
                          </a:extLst>
                        </pic:spPr>
                      </pic:pic>
                    </a:graphicData>
                  </a:graphic>
                </wp:inline>
              </w:drawing>
            </w:r>
          </w:p>
        </w:tc>
      </w:tr>
      <w:tr w:rsidR="009D5747" w:rsidRPr="00EA4042" w14:paraId="3101FCB3" w14:textId="77777777" w:rsidTr="006E047D">
        <w:tc>
          <w:tcPr>
            <w:tcW w:w="3963" w:type="dxa"/>
          </w:tcPr>
          <w:p w14:paraId="7536F1AF" w14:textId="362F0DC1" w:rsidR="009D5747" w:rsidRPr="00EA4042" w:rsidRDefault="009D5747"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462F66AD" wp14:editId="014885BE">
                  <wp:extent cx="1737771" cy="2416744"/>
                  <wp:effectExtent l="3492" t="0" r="0" b="0"/>
                  <wp:docPr id="82872617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726175" name="Picture 828726175"/>
                          <pic:cNvPicPr/>
                        </pic:nvPicPr>
                        <pic:blipFill rotWithShape="1">
                          <a:blip r:embed="rId145" cstate="print">
                            <a:extLst>
                              <a:ext uri="{28A0092B-C50C-407E-A947-70E740481C1C}">
                                <a14:useLocalDpi xmlns:a14="http://schemas.microsoft.com/office/drawing/2010/main" val="0"/>
                              </a:ext>
                            </a:extLst>
                          </a:blip>
                          <a:srcRect l="4726"/>
                          <a:stretch/>
                        </pic:blipFill>
                        <pic:spPr bwMode="auto">
                          <a:xfrm rot="16200000">
                            <a:off x="0" y="0"/>
                            <a:ext cx="1755656" cy="2441617"/>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14:paraId="57E2C08E" w14:textId="49294A63" w:rsidR="009D5747" w:rsidRPr="00EA4042" w:rsidRDefault="009D5747"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5017A210" wp14:editId="7A96BA8A">
                  <wp:extent cx="1743608" cy="2324882"/>
                  <wp:effectExtent l="0" t="5080" r="4445" b="4445"/>
                  <wp:docPr id="73006889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068896" name="Picture 730068896"/>
                          <pic:cNvPicPr/>
                        </pic:nvPicPr>
                        <pic:blipFill>
                          <a:blip r:embed="rId146" cstate="print">
                            <a:extLst>
                              <a:ext uri="{28A0092B-C50C-407E-A947-70E740481C1C}">
                                <a14:useLocalDpi xmlns:a14="http://schemas.microsoft.com/office/drawing/2010/main" val="0"/>
                              </a:ext>
                            </a:extLst>
                          </a:blip>
                          <a:stretch>
                            <a:fillRect/>
                          </a:stretch>
                        </pic:blipFill>
                        <pic:spPr>
                          <a:xfrm rot="16200000">
                            <a:off x="0" y="0"/>
                            <a:ext cx="1766284" cy="2355118"/>
                          </a:xfrm>
                          <a:prstGeom prst="rect">
                            <a:avLst/>
                          </a:prstGeom>
                        </pic:spPr>
                      </pic:pic>
                    </a:graphicData>
                  </a:graphic>
                </wp:inline>
              </w:drawing>
            </w:r>
          </w:p>
        </w:tc>
      </w:tr>
      <w:tr w:rsidR="00AF0F46" w:rsidRPr="00EA4042" w14:paraId="18FD207F" w14:textId="77777777" w:rsidTr="006E047D">
        <w:tc>
          <w:tcPr>
            <w:tcW w:w="3963" w:type="dxa"/>
          </w:tcPr>
          <w:p w14:paraId="6015BB4E" w14:textId="0CEFFA94" w:rsidR="00AF0F46" w:rsidRPr="00EA4042" w:rsidRDefault="00AF0F46"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6D6CAF1E" wp14:editId="30A26177">
                  <wp:extent cx="1813221" cy="2417705"/>
                  <wp:effectExtent l="2540" t="0" r="0" b="0"/>
                  <wp:docPr id="37173768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737687" name="Picture 371737687"/>
                          <pic:cNvPicPr/>
                        </pic:nvPicPr>
                        <pic:blipFill>
                          <a:blip r:embed="rId147" cstate="print">
                            <a:extLst>
                              <a:ext uri="{28A0092B-C50C-407E-A947-70E740481C1C}">
                                <a14:useLocalDpi xmlns:a14="http://schemas.microsoft.com/office/drawing/2010/main" val="0"/>
                              </a:ext>
                            </a:extLst>
                          </a:blip>
                          <a:stretch>
                            <a:fillRect/>
                          </a:stretch>
                        </pic:blipFill>
                        <pic:spPr>
                          <a:xfrm rot="16200000">
                            <a:off x="0" y="0"/>
                            <a:ext cx="1817799" cy="2423809"/>
                          </a:xfrm>
                          <a:prstGeom prst="rect">
                            <a:avLst/>
                          </a:prstGeom>
                        </pic:spPr>
                      </pic:pic>
                    </a:graphicData>
                  </a:graphic>
                </wp:inline>
              </w:drawing>
            </w:r>
          </w:p>
        </w:tc>
        <w:tc>
          <w:tcPr>
            <w:tcW w:w="3964" w:type="dxa"/>
          </w:tcPr>
          <w:p w14:paraId="3CBF7BCC" w14:textId="35CE4409" w:rsidR="00AF0F46" w:rsidRPr="00EA4042" w:rsidRDefault="00AF0F46" w:rsidP="004E2951">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4514DD85" wp14:editId="27DEFD26">
                  <wp:extent cx="1819993" cy="2359660"/>
                  <wp:effectExtent l="0" t="3175" r="5715" b="5715"/>
                  <wp:docPr id="41592982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929822" name="Picture 415929822"/>
                          <pic:cNvPicPr/>
                        </pic:nvPicPr>
                        <pic:blipFill>
                          <a:blip r:embed="rId148" cstate="print">
                            <a:extLst>
                              <a:ext uri="{28A0092B-C50C-407E-A947-70E740481C1C}">
                                <a14:useLocalDpi xmlns:a14="http://schemas.microsoft.com/office/drawing/2010/main" val="0"/>
                              </a:ext>
                            </a:extLst>
                          </a:blip>
                          <a:stretch>
                            <a:fillRect/>
                          </a:stretch>
                        </pic:blipFill>
                        <pic:spPr>
                          <a:xfrm rot="16200000">
                            <a:off x="0" y="0"/>
                            <a:ext cx="1823880" cy="2364700"/>
                          </a:xfrm>
                          <a:prstGeom prst="rect">
                            <a:avLst/>
                          </a:prstGeom>
                        </pic:spPr>
                      </pic:pic>
                    </a:graphicData>
                  </a:graphic>
                </wp:inline>
              </w:drawing>
            </w:r>
          </w:p>
        </w:tc>
      </w:tr>
    </w:tbl>
    <w:p w14:paraId="10FF1E6D" w14:textId="77777777" w:rsidR="006E047D" w:rsidRPr="00EA4042" w:rsidRDefault="006E047D" w:rsidP="004E2951">
      <w:pPr>
        <w:widowControl w:val="0"/>
        <w:autoSpaceDE w:val="0"/>
        <w:autoSpaceDN w:val="0"/>
        <w:adjustRightInd w:val="0"/>
        <w:spacing w:line="480" w:lineRule="auto"/>
        <w:ind w:left="0"/>
        <w:jc w:val="both"/>
        <w:rPr>
          <w:b/>
          <w:bCs/>
          <w:lang w:val="id-ID"/>
        </w:rPr>
      </w:pPr>
    </w:p>
    <w:p w14:paraId="3A14A28F" w14:textId="60061947" w:rsidR="00092560" w:rsidRPr="00EA4042" w:rsidRDefault="00092560" w:rsidP="00444F3D">
      <w:pPr>
        <w:widowControl w:val="0"/>
        <w:autoSpaceDE w:val="0"/>
        <w:autoSpaceDN w:val="0"/>
        <w:adjustRightInd w:val="0"/>
        <w:spacing w:line="480" w:lineRule="auto"/>
        <w:ind w:left="0"/>
        <w:rPr>
          <w:b/>
          <w:bCs/>
          <w:lang w:val="id-ID"/>
        </w:rPr>
      </w:pPr>
    </w:p>
    <w:p w14:paraId="6AEF53F9" w14:textId="44D5624F" w:rsidR="000A1FFF" w:rsidRPr="00EA4042" w:rsidRDefault="000A1FFF" w:rsidP="00444F3D">
      <w:pPr>
        <w:widowControl w:val="0"/>
        <w:autoSpaceDE w:val="0"/>
        <w:autoSpaceDN w:val="0"/>
        <w:adjustRightInd w:val="0"/>
        <w:spacing w:line="480" w:lineRule="auto"/>
        <w:ind w:left="0"/>
        <w:rPr>
          <w:b/>
          <w:bCs/>
          <w:lang w:val="id-ID"/>
        </w:rPr>
      </w:pPr>
    </w:p>
    <w:p w14:paraId="7FD1FBE0" w14:textId="1F62E519" w:rsidR="00092560" w:rsidRPr="00EA4042" w:rsidRDefault="00092560" w:rsidP="000A1FFF">
      <w:pPr>
        <w:widowControl w:val="0"/>
        <w:autoSpaceDE w:val="0"/>
        <w:autoSpaceDN w:val="0"/>
        <w:adjustRightInd w:val="0"/>
        <w:spacing w:line="480" w:lineRule="auto"/>
        <w:ind w:left="0"/>
        <w:rPr>
          <w:b/>
          <w:bCs/>
          <w:lang w:val="id-ID"/>
        </w:rPr>
      </w:pPr>
    </w:p>
    <w:p w14:paraId="3AE90774" w14:textId="77777777" w:rsidR="009D5747" w:rsidRPr="00EA4042" w:rsidRDefault="009D5747" w:rsidP="000A1FFF">
      <w:pPr>
        <w:widowControl w:val="0"/>
        <w:autoSpaceDE w:val="0"/>
        <w:autoSpaceDN w:val="0"/>
        <w:adjustRightInd w:val="0"/>
        <w:spacing w:line="480" w:lineRule="auto"/>
        <w:ind w:left="0"/>
        <w:rPr>
          <w:b/>
          <w:bCs/>
          <w:lang w:val="id-ID"/>
        </w:rPr>
      </w:pPr>
    </w:p>
    <w:p w14:paraId="48C3C755" w14:textId="77777777" w:rsidR="009D5747" w:rsidRPr="00EA4042" w:rsidRDefault="009D5747" w:rsidP="000A1FFF">
      <w:pPr>
        <w:widowControl w:val="0"/>
        <w:autoSpaceDE w:val="0"/>
        <w:autoSpaceDN w:val="0"/>
        <w:adjustRightInd w:val="0"/>
        <w:spacing w:line="480" w:lineRule="auto"/>
        <w:ind w:left="0"/>
        <w:rPr>
          <w:b/>
          <w:bCs/>
          <w:lang w:val="id-ID"/>
        </w:rPr>
      </w:pPr>
    </w:p>
    <w:p w14:paraId="7B4D5E08" w14:textId="734C4017" w:rsidR="000A1FFF" w:rsidRPr="00EA4042" w:rsidRDefault="00AD79AE" w:rsidP="00AD79AE">
      <w:pPr>
        <w:pStyle w:val="Caption"/>
        <w:ind w:left="0"/>
        <w:jc w:val="both"/>
        <w:rPr>
          <w:b w:val="0"/>
          <w:bCs/>
          <w:lang w:val="id-ID"/>
        </w:rPr>
      </w:pPr>
      <w:r>
        <w:t xml:space="preserve">Lampiran </w:t>
      </w:r>
      <w:r w:rsidR="003C410A">
        <w:t>7.3</w:t>
      </w:r>
      <w:r>
        <w:t xml:space="preserve"> </w:t>
      </w:r>
      <w:bookmarkStart w:id="66" w:name="_Toc155149643"/>
      <w:r w:rsidR="009D5747" w:rsidRPr="00EA4042">
        <w:rPr>
          <w:bCs/>
          <w:lang w:val="id-ID"/>
        </w:rPr>
        <w:t>Dokumentasi kegiatan pembelajaran pertemuan ke-2</w:t>
      </w:r>
      <w:bookmarkEnd w:id="66"/>
    </w:p>
    <w:tbl>
      <w:tblPr>
        <w:tblStyle w:val="TableGrid"/>
        <w:tblW w:w="0" w:type="auto"/>
        <w:tblLook w:val="04A0" w:firstRow="1" w:lastRow="0" w:firstColumn="1" w:lastColumn="0" w:noHBand="0" w:noVBand="1"/>
      </w:tblPr>
      <w:tblGrid>
        <w:gridCol w:w="4086"/>
        <w:gridCol w:w="3841"/>
      </w:tblGrid>
      <w:tr w:rsidR="00CC6B9D" w:rsidRPr="00EA4042" w14:paraId="51ADBFE5" w14:textId="77777777" w:rsidTr="00CC6B9D">
        <w:tc>
          <w:tcPr>
            <w:tcW w:w="4086" w:type="dxa"/>
          </w:tcPr>
          <w:p w14:paraId="16EB33C0" w14:textId="1EE60445" w:rsidR="00095C9E" w:rsidRPr="00EA4042" w:rsidRDefault="005A5DDF" w:rsidP="00CC6B9D">
            <w:pPr>
              <w:widowControl w:val="0"/>
              <w:autoSpaceDE w:val="0"/>
              <w:autoSpaceDN w:val="0"/>
              <w:adjustRightInd w:val="0"/>
              <w:spacing w:line="480" w:lineRule="auto"/>
              <w:ind w:left="0"/>
              <w:rPr>
                <w:b/>
                <w:bCs/>
                <w:lang w:val="id-ID"/>
              </w:rPr>
            </w:pPr>
            <w:r w:rsidRPr="00EA4042">
              <w:rPr>
                <w:b/>
                <w:bCs/>
                <w:noProof/>
                <w:lang w:val="id-ID" w:eastAsia="id-ID"/>
              </w:rPr>
              <w:drawing>
                <wp:inline distT="0" distB="0" distL="0" distR="0" wp14:anchorId="793E9BE9" wp14:editId="0B3821DB">
                  <wp:extent cx="1713814" cy="2453207"/>
                  <wp:effectExtent l="0" t="7938" r="0" b="0"/>
                  <wp:docPr id="51866335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663351" name="Picture 518663351"/>
                          <pic:cNvPicPr/>
                        </pic:nvPicPr>
                        <pic:blipFill>
                          <a:blip r:embed="rId149" cstate="print">
                            <a:extLst>
                              <a:ext uri="{28A0092B-C50C-407E-A947-70E740481C1C}">
                                <a14:useLocalDpi xmlns:a14="http://schemas.microsoft.com/office/drawing/2010/main" val="0"/>
                              </a:ext>
                            </a:extLst>
                          </a:blip>
                          <a:stretch>
                            <a:fillRect/>
                          </a:stretch>
                        </pic:blipFill>
                        <pic:spPr>
                          <a:xfrm rot="16200000">
                            <a:off x="0" y="0"/>
                            <a:ext cx="1733692" cy="2481661"/>
                          </a:xfrm>
                          <a:prstGeom prst="rect">
                            <a:avLst/>
                          </a:prstGeom>
                        </pic:spPr>
                      </pic:pic>
                    </a:graphicData>
                  </a:graphic>
                </wp:inline>
              </w:drawing>
            </w:r>
          </w:p>
        </w:tc>
        <w:tc>
          <w:tcPr>
            <w:tcW w:w="3841" w:type="dxa"/>
          </w:tcPr>
          <w:p w14:paraId="582D01DF" w14:textId="08398A62" w:rsidR="00095C9E" w:rsidRPr="00EA4042" w:rsidRDefault="005A5DDF" w:rsidP="00CC6B9D">
            <w:pPr>
              <w:widowControl w:val="0"/>
              <w:autoSpaceDE w:val="0"/>
              <w:autoSpaceDN w:val="0"/>
              <w:adjustRightInd w:val="0"/>
              <w:spacing w:line="480" w:lineRule="auto"/>
              <w:ind w:left="0"/>
              <w:rPr>
                <w:b/>
                <w:bCs/>
                <w:lang w:val="id-ID"/>
              </w:rPr>
            </w:pPr>
            <w:r w:rsidRPr="00EA4042">
              <w:rPr>
                <w:b/>
                <w:bCs/>
                <w:noProof/>
                <w:lang w:val="id-ID" w:eastAsia="id-ID"/>
              </w:rPr>
              <w:drawing>
                <wp:inline distT="0" distB="0" distL="0" distR="0" wp14:anchorId="227E921E" wp14:editId="7FE13BF9">
                  <wp:extent cx="1710518" cy="2280764"/>
                  <wp:effectExtent l="635" t="0" r="5080" b="5080"/>
                  <wp:docPr id="187516605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166053" name="Picture 1875166053"/>
                          <pic:cNvPicPr/>
                        </pic:nvPicPr>
                        <pic:blipFill>
                          <a:blip r:embed="rId150" cstate="print">
                            <a:extLst>
                              <a:ext uri="{28A0092B-C50C-407E-A947-70E740481C1C}">
                                <a14:useLocalDpi xmlns:a14="http://schemas.microsoft.com/office/drawing/2010/main" val="0"/>
                              </a:ext>
                            </a:extLst>
                          </a:blip>
                          <a:stretch>
                            <a:fillRect/>
                          </a:stretch>
                        </pic:blipFill>
                        <pic:spPr>
                          <a:xfrm rot="16200000">
                            <a:off x="0" y="0"/>
                            <a:ext cx="1721877" cy="2295910"/>
                          </a:xfrm>
                          <a:prstGeom prst="rect">
                            <a:avLst/>
                          </a:prstGeom>
                        </pic:spPr>
                      </pic:pic>
                    </a:graphicData>
                  </a:graphic>
                </wp:inline>
              </w:drawing>
            </w:r>
          </w:p>
        </w:tc>
      </w:tr>
      <w:tr w:rsidR="00CC6B9D" w:rsidRPr="00EA4042" w14:paraId="5E3B562A" w14:textId="77777777" w:rsidTr="00CC6B9D">
        <w:tc>
          <w:tcPr>
            <w:tcW w:w="4086" w:type="dxa"/>
          </w:tcPr>
          <w:p w14:paraId="11A7A603" w14:textId="15FA15EC" w:rsidR="00095C9E" w:rsidRPr="00EA4042" w:rsidRDefault="00095C9E" w:rsidP="009D574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3627B4C2" wp14:editId="7B5E0F7C">
                  <wp:extent cx="1655097" cy="2452624"/>
                  <wp:effectExtent l="1270" t="0" r="3810" b="3810"/>
                  <wp:docPr id="1885858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5800" name="Picture 188585800"/>
                          <pic:cNvPicPr/>
                        </pic:nvPicPr>
                        <pic:blipFill rotWithShape="1">
                          <a:blip r:embed="rId151" cstate="print">
                            <a:extLst>
                              <a:ext uri="{28A0092B-C50C-407E-A947-70E740481C1C}">
                                <a14:useLocalDpi xmlns:a14="http://schemas.microsoft.com/office/drawing/2010/main" val="0"/>
                              </a:ext>
                            </a:extLst>
                          </a:blip>
                          <a:srcRect l="29035"/>
                          <a:stretch/>
                        </pic:blipFill>
                        <pic:spPr bwMode="auto">
                          <a:xfrm rot="16200000">
                            <a:off x="0" y="0"/>
                            <a:ext cx="1675048" cy="2482189"/>
                          </a:xfrm>
                          <a:prstGeom prst="rect">
                            <a:avLst/>
                          </a:prstGeom>
                          <a:ln>
                            <a:noFill/>
                          </a:ln>
                          <a:extLst>
                            <a:ext uri="{53640926-AAD7-44D8-BBD7-CCE9431645EC}">
                              <a14:shadowObscured xmlns:a14="http://schemas.microsoft.com/office/drawing/2010/main"/>
                            </a:ext>
                          </a:extLst>
                        </pic:spPr>
                      </pic:pic>
                    </a:graphicData>
                  </a:graphic>
                </wp:inline>
              </w:drawing>
            </w:r>
          </w:p>
        </w:tc>
        <w:tc>
          <w:tcPr>
            <w:tcW w:w="3841" w:type="dxa"/>
          </w:tcPr>
          <w:p w14:paraId="67987131" w14:textId="271718D9" w:rsidR="00095C9E" w:rsidRPr="00EA4042" w:rsidRDefault="00095C9E" w:rsidP="009D574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3C20F268" wp14:editId="2FDAE3B3">
                  <wp:extent cx="1644389" cy="2286402"/>
                  <wp:effectExtent l="2858" t="0" r="0" b="0"/>
                  <wp:docPr id="16396282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28287" name="Picture 1639628287"/>
                          <pic:cNvPicPr/>
                        </pic:nvPicPr>
                        <pic:blipFill rotWithShape="1">
                          <a:blip r:embed="rId152" cstate="print">
                            <a:extLst>
                              <a:ext uri="{28A0092B-C50C-407E-A947-70E740481C1C}">
                                <a14:useLocalDpi xmlns:a14="http://schemas.microsoft.com/office/drawing/2010/main" val="0"/>
                              </a:ext>
                            </a:extLst>
                          </a:blip>
                          <a:srcRect l="30784" t="5266"/>
                          <a:stretch/>
                        </pic:blipFill>
                        <pic:spPr bwMode="auto">
                          <a:xfrm rot="16200000">
                            <a:off x="0" y="0"/>
                            <a:ext cx="1672780" cy="2325878"/>
                          </a:xfrm>
                          <a:prstGeom prst="rect">
                            <a:avLst/>
                          </a:prstGeom>
                          <a:ln>
                            <a:noFill/>
                          </a:ln>
                          <a:extLst>
                            <a:ext uri="{53640926-AAD7-44D8-BBD7-CCE9431645EC}">
                              <a14:shadowObscured xmlns:a14="http://schemas.microsoft.com/office/drawing/2010/main"/>
                            </a:ext>
                          </a:extLst>
                        </pic:spPr>
                      </pic:pic>
                    </a:graphicData>
                  </a:graphic>
                </wp:inline>
              </w:drawing>
            </w:r>
          </w:p>
        </w:tc>
      </w:tr>
      <w:tr w:rsidR="00CC6B9D" w:rsidRPr="00EA4042" w14:paraId="530BF479" w14:textId="77777777" w:rsidTr="00CC6B9D">
        <w:tc>
          <w:tcPr>
            <w:tcW w:w="4086" w:type="dxa"/>
          </w:tcPr>
          <w:p w14:paraId="256582A5" w14:textId="03BDAAFB" w:rsidR="00095C9E" w:rsidRPr="00EA4042" w:rsidRDefault="00CC6B9D" w:rsidP="009D574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1E551835" wp14:editId="6259F362">
                  <wp:extent cx="1680698" cy="2452500"/>
                  <wp:effectExtent l="0" t="5080" r="0" b="0"/>
                  <wp:docPr id="11632324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32454" name="Picture 1163232454"/>
                          <pic:cNvPicPr/>
                        </pic:nvPicPr>
                        <pic:blipFill rotWithShape="1">
                          <a:blip r:embed="rId153" cstate="print">
                            <a:extLst>
                              <a:ext uri="{28A0092B-C50C-407E-A947-70E740481C1C}">
                                <a14:useLocalDpi xmlns:a14="http://schemas.microsoft.com/office/drawing/2010/main" val="0"/>
                              </a:ext>
                            </a:extLst>
                          </a:blip>
                          <a:srcRect l="3380"/>
                          <a:stretch/>
                        </pic:blipFill>
                        <pic:spPr bwMode="auto">
                          <a:xfrm rot="16200000">
                            <a:off x="0" y="0"/>
                            <a:ext cx="1697964" cy="2477695"/>
                          </a:xfrm>
                          <a:prstGeom prst="rect">
                            <a:avLst/>
                          </a:prstGeom>
                          <a:ln>
                            <a:noFill/>
                          </a:ln>
                          <a:extLst>
                            <a:ext uri="{53640926-AAD7-44D8-BBD7-CCE9431645EC}">
                              <a14:shadowObscured xmlns:a14="http://schemas.microsoft.com/office/drawing/2010/main"/>
                            </a:ext>
                          </a:extLst>
                        </pic:spPr>
                      </pic:pic>
                    </a:graphicData>
                  </a:graphic>
                </wp:inline>
              </w:drawing>
            </w:r>
          </w:p>
        </w:tc>
        <w:tc>
          <w:tcPr>
            <w:tcW w:w="3841" w:type="dxa"/>
          </w:tcPr>
          <w:p w14:paraId="4251B14F" w14:textId="42FE700B" w:rsidR="00095C9E" w:rsidRPr="00EA4042" w:rsidRDefault="00CC6B9D" w:rsidP="009D574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361D35AE" wp14:editId="15F7E6B2">
                  <wp:extent cx="1718030" cy="2290779"/>
                  <wp:effectExtent l="0" t="635" r="0" b="0"/>
                  <wp:docPr id="168984439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844391" name="Picture 1689844391"/>
                          <pic:cNvPicPr/>
                        </pic:nvPicPr>
                        <pic:blipFill>
                          <a:blip r:embed="rId154" cstate="print">
                            <a:extLst>
                              <a:ext uri="{28A0092B-C50C-407E-A947-70E740481C1C}">
                                <a14:useLocalDpi xmlns:a14="http://schemas.microsoft.com/office/drawing/2010/main" val="0"/>
                              </a:ext>
                            </a:extLst>
                          </a:blip>
                          <a:stretch>
                            <a:fillRect/>
                          </a:stretch>
                        </pic:blipFill>
                        <pic:spPr>
                          <a:xfrm rot="16200000">
                            <a:off x="0" y="0"/>
                            <a:ext cx="1726821" cy="2302500"/>
                          </a:xfrm>
                          <a:prstGeom prst="rect">
                            <a:avLst/>
                          </a:prstGeom>
                        </pic:spPr>
                      </pic:pic>
                    </a:graphicData>
                  </a:graphic>
                </wp:inline>
              </w:drawing>
            </w:r>
          </w:p>
        </w:tc>
      </w:tr>
      <w:tr w:rsidR="00CC6B9D" w:rsidRPr="00EA4042" w14:paraId="352916C3" w14:textId="77777777" w:rsidTr="00CC6B9D">
        <w:tc>
          <w:tcPr>
            <w:tcW w:w="4086" w:type="dxa"/>
          </w:tcPr>
          <w:p w14:paraId="0CAE9875" w14:textId="5E06B5CD" w:rsidR="00095C9E" w:rsidRPr="00EA4042" w:rsidRDefault="00CC6B9D" w:rsidP="009D574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42796824" wp14:editId="79CF04CB">
                  <wp:extent cx="1734363" cy="2452870"/>
                  <wp:effectExtent l="2858" t="0" r="2222" b="2223"/>
                  <wp:docPr id="82623170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31706" name="Picture 826231706"/>
                          <pic:cNvPicPr/>
                        </pic:nvPicPr>
                        <pic:blipFill>
                          <a:blip r:embed="rId155" cstate="print">
                            <a:extLst>
                              <a:ext uri="{28A0092B-C50C-407E-A947-70E740481C1C}">
                                <a14:useLocalDpi xmlns:a14="http://schemas.microsoft.com/office/drawing/2010/main" val="0"/>
                              </a:ext>
                            </a:extLst>
                          </a:blip>
                          <a:stretch>
                            <a:fillRect/>
                          </a:stretch>
                        </pic:blipFill>
                        <pic:spPr>
                          <a:xfrm rot="16200000">
                            <a:off x="0" y="0"/>
                            <a:ext cx="1749109" cy="2473725"/>
                          </a:xfrm>
                          <a:prstGeom prst="rect">
                            <a:avLst/>
                          </a:prstGeom>
                        </pic:spPr>
                      </pic:pic>
                    </a:graphicData>
                  </a:graphic>
                </wp:inline>
              </w:drawing>
            </w:r>
          </w:p>
        </w:tc>
        <w:tc>
          <w:tcPr>
            <w:tcW w:w="3841" w:type="dxa"/>
          </w:tcPr>
          <w:p w14:paraId="211B7375" w14:textId="36E72758" w:rsidR="00095C9E" w:rsidRPr="00EA4042" w:rsidRDefault="00CC6B9D" w:rsidP="009D574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5CDD1DCE" wp14:editId="54D7E73D">
                  <wp:extent cx="1720093" cy="2293530"/>
                  <wp:effectExtent l="0" t="953" r="0" b="0"/>
                  <wp:docPr id="7725195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519535" name="Picture 772519535"/>
                          <pic:cNvPicPr/>
                        </pic:nvPicPr>
                        <pic:blipFill>
                          <a:blip r:embed="rId156" cstate="print">
                            <a:extLst>
                              <a:ext uri="{28A0092B-C50C-407E-A947-70E740481C1C}">
                                <a14:useLocalDpi xmlns:a14="http://schemas.microsoft.com/office/drawing/2010/main" val="0"/>
                              </a:ext>
                            </a:extLst>
                          </a:blip>
                          <a:stretch>
                            <a:fillRect/>
                          </a:stretch>
                        </pic:blipFill>
                        <pic:spPr>
                          <a:xfrm rot="16200000">
                            <a:off x="0" y="0"/>
                            <a:ext cx="1733053" cy="2310810"/>
                          </a:xfrm>
                          <a:prstGeom prst="rect">
                            <a:avLst/>
                          </a:prstGeom>
                        </pic:spPr>
                      </pic:pic>
                    </a:graphicData>
                  </a:graphic>
                </wp:inline>
              </w:drawing>
            </w:r>
          </w:p>
        </w:tc>
      </w:tr>
      <w:tr w:rsidR="00F5438B" w:rsidRPr="00EA4042" w14:paraId="5E60BA2F" w14:textId="77777777" w:rsidTr="00CC6B9D">
        <w:tc>
          <w:tcPr>
            <w:tcW w:w="4086" w:type="dxa"/>
          </w:tcPr>
          <w:p w14:paraId="20D1B0FC" w14:textId="701F06A8" w:rsidR="00F5438B" w:rsidRPr="00EA4042" w:rsidRDefault="00F5438B" w:rsidP="009D574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714F4E45" wp14:editId="612EA0B3">
                  <wp:extent cx="1796415" cy="2427248"/>
                  <wp:effectExtent l="8573" t="0" r="2857" b="2858"/>
                  <wp:docPr id="114757067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570673" name="Picture 1147570673"/>
                          <pic:cNvPicPr/>
                        </pic:nvPicPr>
                        <pic:blipFill rotWithShape="1">
                          <a:blip r:embed="rId157" cstate="print">
                            <a:extLst>
                              <a:ext uri="{28A0092B-C50C-407E-A947-70E740481C1C}">
                                <a14:useLocalDpi xmlns:a14="http://schemas.microsoft.com/office/drawing/2010/main" val="0"/>
                              </a:ext>
                            </a:extLst>
                          </a:blip>
                          <a:srcRect l="21875" t="9302"/>
                          <a:stretch/>
                        </pic:blipFill>
                        <pic:spPr bwMode="auto">
                          <a:xfrm rot="16200000">
                            <a:off x="0" y="0"/>
                            <a:ext cx="1810945" cy="2446880"/>
                          </a:xfrm>
                          <a:prstGeom prst="rect">
                            <a:avLst/>
                          </a:prstGeom>
                          <a:ln>
                            <a:noFill/>
                          </a:ln>
                          <a:extLst>
                            <a:ext uri="{53640926-AAD7-44D8-BBD7-CCE9431645EC}">
                              <a14:shadowObscured xmlns:a14="http://schemas.microsoft.com/office/drawing/2010/main"/>
                            </a:ext>
                          </a:extLst>
                        </pic:spPr>
                      </pic:pic>
                    </a:graphicData>
                  </a:graphic>
                </wp:inline>
              </w:drawing>
            </w:r>
          </w:p>
        </w:tc>
        <w:tc>
          <w:tcPr>
            <w:tcW w:w="3841" w:type="dxa"/>
          </w:tcPr>
          <w:p w14:paraId="277F6C0B" w14:textId="0CE99F25" w:rsidR="00F5438B" w:rsidRPr="00EA4042" w:rsidRDefault="00CC6B9D" w:rsidP="009D574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798B10D3" wp14:editId="6E8E3906">
                  <wp:extent cx="1798703" cy="2287270"/>
                  <wp:effectExtent l="3175" t="0" r="0" b="0"/>
                  <wp:docPr id="4492847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84704" name="Picture 449284704"/>
                          <pic:cNvPicPr/>
                        </pic:nvPicPr>
                        <pic:blipFill>
                          <a:blip r:embed="rId158" cstate="print">
                            <a:extLst>
                              <a:ext uri="{28A0092B-C50C-407E-A947-70E740481C1C}">
                                <a14:useLocalDpi xmlns:a14="http://schemas.microsoft.com/office/drawing/2010/main" val="0"/>
                              </a:ext>
                            </a:extLst>
                          </a:blip>
                          <a:stretch>
                            <a:fillRect/>
                          </a:stretch>
                        </pic:blipFill>
                        <pic:spPr>
                          <a:xfrm rot="16200000">
                            <a:off x="0" y="0"/>
                            <a:ext cx="1817350" cy="2310982"/>
                          </a:xfrm>
                          <a:prstGeom prst="rect">
                            <a:avLst/>
                          </a:prstGeom>
                        </pic:spPr>
                      </pic:pic>
                    </a:graphicData>
                  </a:graphic>
                </wp:inline>
              </w:drawing>
            </w:r>
          </w:p>
        </w:tc>
      </w:tr>
      <w:tr w:rsidR="005A5DDF" w:rsidRPr="00EA4042" w14:paraId="26B03EA7" w14:textId="77777777" w:rsidTr="00CC6B9D">
        <w:tc>
          <w:tcPr>
            <w:tcW w:w="4086" w:type="dxa"/>
          </w:tcPr>
          <w:p w14:paraId="300CCB62" w14:textId="6FC9EB35" w:rsidR="005A5DDF" w:rsidRPr="00EA4042" w:rsidRDefault="005A5DDF" w:rsidP="009D574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3051430C" wp14:editId="6EECBDBE">
                  <wp:extent cx="2418522" cy="1675589"/>
                  <wp:effectExtent l="0" t="0" r="1270" b="1270"/>
                  <wp:docPr id="749198783" name="Picture 749198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890186" name="Picture 337890186"/>
                          <pic:cNvPicPr/>
                        </pic:nvPicPr>
                        <pic:blipFill rotWithShape="1">
                          <a:blip r:embed="rId159" cstate="print">
                            <a:extLst>
                              <a:ext uri="{28A0092B-C50C-407E-A947-70E740481C1C}">
                                <a14:useLocalDpi xmlns:a14="http://schemas.microsoft.com/office/drawing/2010/main" val="0"/>
                              </a:ext>
                            </a:extLst>
                          </a:blip>
                          <a:srcRect b="12201"/>
                          <a:stretch/>
                        </pic:blipFill>
                        <pic:spPr bwMode="auto">
                          <a:xfrm>
                            <a:off x="0" y="0"/>
                            <a:ext cx="2425924" cy="1680717"/>
                          </a:xfrm>
                          <a:prstGeom prst="rect">
                            <a:avLst/>
                          </a:prstGeom>
                          <a:ln>
                            <a:noFill/>
                          </a:ln>
                          <a:extLst>
                            <a:ext uri="{53640926-AAD7-44D8-BBD7-CCE9431645EC}">
                              <a14:shadowObscured xmlns:a14="http://schemas.microsoft.com/office/drawing/2010/main"/>
                            </a:ext>
                          </a:extLst>
                        </pic:spPr>
                      </pic:pic>
                    </a:graphicData>
                  </a:graphic>
                </wp:inline>
              </w:drawing>
            </w:r>
          </w:p>
        </w:tc>
        <w:tc>
          <w:tcPr>
            <w:tcW w:w="3841" w:type="dxa"/>
          </w:tcPr>
          <w:p w14:paraId="75E32931" w14:textId="580F34AF" w:rsidR="005A5DDF" w:rsidRPr="00EA4042" w:rsidRDefault="005A5DDF" w:rsidP="009D5747">
            <w:pPr>
              <w:widowControl w:val="0"/>
              <w:autoSpaceDE w:val="0"/>
              <w:autoSpaceDN w:val="0"/>
              <w:adjustRightInd w:val="0"/>
              <w:spacing w:line="480" w:lineRule="auto"/>
              <w:ind w:left="0"/>
              <w:jc w:val="both"/>
              <w:rPr>
                <w:b/>
                <w:bCs/>
                <w:lang w:val="id-ID"/>
              </w:rPr>
            </w:pPr>
            <w:r w:rsidRPr="00EA4042">
              <w:rPr>
                <w:b/>
                <w:bCs/>
                <w:noProof/>
                <w:lang w:val="id-ID" w:eastAsia="id-ID"/>
              </w:rPr>
              <w:drawing>
                <wp:inline distT="0" distB="0" distL="0" distR="0" wp14:anchorId="5A6500DA" wp14:editId="5CF6461D">
                  <wp:extent cx="1675433" cy="2280037"/>
                  <wp:effectExtent l="2540" t="0" r="3810" b="3810"/>
                  <wp:docPr id="33183499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34999" name="Picture 331834999"/>
                          <pic:cNvPicPr/>
                        </pic:nvPicPr>
                        <pic:blipFill rotWithShape="1">
                          <a:blip r:embed="rId160" cstate="print">
                            <a:extLst>
                              <a:ext uri="{28A0092B-C50C-407E-A947-70E740481C1C}">
                                <a14:useLocalDpi xmlns:a14="http://schemas.microsoft.com/office/drawing/2010/main" val="0"/>
                              </a:ext>
                            </a:extLst>
                          </a:blip>
                          <a:srcRect t="6885"/>
                          <a:stretch/>
                        </pic:blipFill>
                        <pic:spPr bwMode="auto">
                          <a:xfrm rot="16200000">
                            <a:off x="0" y="0"/>
                            <a:ext cx="1694449" cy="2305916"/>
                          </a:xfrm>
                          <a:prstGeom prst="rect">
                            <a:avLst/>
                          </a:prstGeom>
                          <a:ln>
                            <a:noFill/>
                          </a:ln>
                          <a:extLst>
                            <a:ext uri="{53640926-AAD7-44D8-BBD7-CCE9431645EC}">
                              <a14:shadowObscured xmlns:a14="http://schemas.microsoft.com/office/drawing/2010/main"/>
                            </a:ext>
                          </a:extLst>
                        </pic:spPr>
                      </pic:pic>
                    </a:graphicData>
                  </a:graphic>
                </wp:inline>
              </w:drawing>
            </w:r>
          </w:p>
        </w:tc>
      </w:tr>
      <w:tr w:rsidR="003F59C9" w:rsidRPr="00EA4042" w14:paraId="4D5A6BBF" w14:textId="77777777" w:rsidTr="0003782E">
        <w:tc>
          <w:tcPr>
            <w:tcW w:w="7927" w:type="dxa"/>
            <w:gridSpan w:val="2"/>
          </w:tcPr>
          <w:p w14:paraId="378390E5" w14:textId="1E285499" w:rsidR="003F59C9" w:rsidRPr="00EA4042" w:rsidRDefault="003F59C9" w:rsidP="003F59C9">
            <w:pPr>
              <w:widowControl w:val="0"/>
              <w:autoSpaceDE w:val="0"/>
              <w:autoSpaceDN w:val="0"/>
              <w:adjustRightInd w:val="0"/>
              <w:spacing w:line="480" w:lineRule="auto"/>
              <w:ind w:left="0"/>
              <w:rPr>
                <w:b/>
                <w:bCs/>
                <w:lang w:val="id-ID"/>
              </w:rPr>
            </w:pPr>
            <w:r w:rsidRPr="00EA4042">
              <w:rPr>
                <w:b/>
                <w:bCs/>
                <w:noProof/>
                <w:lang w:val="id-ID" w:eastAsia="id-ID"/>
              </w:rPr>
              <w:drawing>
                <wp:inline distT="0" distB="0" distL="0" distR="0" wp14:anchorId="22FC3D36" wp14:editId="79965847">
                  <wp:extent cx="1813000" cy="2417410"/>
                  <wp:effectExtent l="2858" t="0" r="0" b="0"/>
                  <wp:docPr id="91252066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520663" name="Picture 912520663"/>
                          <pic:cNvPicPr/>
                        </pic:nvPicPr>
                        <pic:blipFill>
                          <a:blip r:embed="rId161" cstate="print">
                            <a:extLst>
                              <a:ext uri="{28A0092B-C50C-407E-A947-70E740481C1C}">
                                <a14:useLocalDpi xmlns:a14="http://schemas.microsoft.com/office/drawing/2010/main" val="0"/>
                              </a:ext>
                            </a:extLst>
                          </a:blip>
                          <a:stretch>
                            <a:fillRect/>
                          </a:stretch>
                        </pic:blipFill>
                        <pic:spPr>
                          <a:xfrm rot="16200000">
                            <a:off x="0" y="0"/>
                            <a:ext cx="1822283" cy="2429788"/>
                          </a:xfrm>
                          <a:prstGeom prst="rect">
                            <a:avLst/>
                          </a:prstGeom>
                        </pic:spPr>
                      </pic:pic>
                    </a:graphicData>
                  </a:graphic>
                </wp:inline>
              </w:drawing>
            </w:r>
          </w:p>
        </w:tc>
      </w:tr>
    </w:tbl>
    <w:p w14:paraId="542035E4" w14:textId="77777777" w:rsidR="009D5747" w:rsidRPr="00EA4042" w:rsidRDefault="009D5747" w:rsidP="009D5747">
      <w:pPr>
        <w:widowControl w:val="0"/>
        <w:autoSpaceDE w:val="0"/>
        <w:autoSpaceDN w:val="0"/>
        <w:adjustRightInd w:val="0"/>
        <w:spacing w:line="480" w:lineRule="auto"/>
        <w:ind w:left="0"/>
        <w:jc w:val="both"/>
        <w:rPr>
          <w:b/>
          <w:bCs/>
          <w:lang w:val="id-ID"/>
        </w:rPr>
      </w:pPr>
    </w:p>
    <w:p w14:paraId="0A7AB8CC" w14:textId="13059419" w:rsidR="00092560" w:rsidRPr="00EA4042" w:rsidRDefault="00092560" w:rsidP="007F40F9">
      <w:pPr>
        <w:widowControl w:val="0"/>
        <w:autoSpaceDE w:val="0"/>
        <w:autoSpaceDN w:val="0"/>
        <w:adjustRightInd w:val="0"/>
        <w:spacing w:line="480" w:lineRule="auto"/>
        <w:ind w:left="0"/>
        <w:jc w:val="both"/>
        <w:rPr>
          <w:b/>
          <w:bCs/>
          <w:lang w:val="id-ID"/>
        </w:rPr>
      </w:pPr>
    </w:p>
    <w:p w14:paraId="49432C42" w14:textId="2F755C1D" w:rsidR="00BC58FF" w:rsidRPr="00EA4042" w:rsidRDefault="00BC58FF" w:rsidP="007F40F9">
      <w:pPr>
        <w:widowControl w:val="0"/>
        <w:autoSpaceDE w:val="0"/>
        <w:autoSpaceDN w:val="0"/>
        <w:adjustRightInd w:val="0"/>
        <w:spacing w:line="480" w:lineRule="auto"/>
        <w:ind w:left="0"/>
        <w:jc w:val="both"/>
        <w:rPr>
          <w:b/>
          <w:bCs/>
          <w:lang w:val="id-ID"/>
        </w:rPr>
      </w:pPr>
    </w:p>
    <w:p w14:paraId="374651EB" w14:textId="77777777" w:rsidR="007F40F9" w:rsidRPr="00EA4042" w:rsidRDefault="007F40F9" w:rsidP="007F40F9">
      <w:pPr>
        <w:widowControl w:val="0"/>
        <w:autoSpaceDE w:val="0"/>
        <w:autoSpaceDN w:val="0"/>
        <w:adjustRightInd w:val="0"/>
        <w:spacing w:line="480" w:lineRule="auto"/>
        <w:ind w:left="0"/>
        <w:jc w:val="both"/>
        <w:rPr>
          <w:b/>
          <w:bCs/>
          <w:lang w:val="id-ID"/>
        </w:rPr>
      </w:pPr>
    </w:p>
    <w:p w14:paraId="5992D7A3" w14:textId="77777777" w:rsidR="007F40F9" w:rsidRPr="00EA4042" w:rsidRDefault="007F40F9" w:rsidP="007F40F9">
      <w:pPr>
        <w:widowControl w:val="0"/>
        <w:autoSpaceDE w:val="0"/>
        <w:autoSpaceDN w:val="0"/>
        <w:adjustRightInd w:val="0"/>
        <w:spacing w:line="480" w:lineRule="auto"/>
        <w:ind w:left="0"/>
        <w:jc w:val="both"/>
        <w:rPr>
          <w:b/>
          <w:bCs/>
          <w:lang w:val="id-ID"/>
        </w:rPr>
      </w:pPr>
    </w:p>
    <w:p w14:paraId="290F2365" w14:textId="77777777" w:rsidR="007F40F9" w:rsidRPr="00EA4042" w:rsidRDefault="007F40F9" w:rsidP="007F40F9">
      <w:pPr>
        <w:widowControl w:val="0"/>
        <w:autoSpaceDE w:val="0"/>
        <w:autoSpaceDN w:val="0"/>
        <w:adjustRightInd w:val="0"/>
        <w:spacing w:line="480" w:lineRule="auto"/>
        <w:ind w:left="0"/>
        <w:jc w:val="both"/>
        <w:rPr>
          <w:b/>
          <w:bCs/>
          <w:lang w:val="id-ID"/>
        </w:rPr>
      </w:pPr>
    </w:p>
    <w:p w14:paraId="13D5B70E" w14:textId="77777777" w:rsidR="007F40F9" w:rsidRPr="00EA4042" w:rsidRDefault="007F40F9" w:rsidP="00FE47D8">
      <w:pPr>
        <w:widowControl w:val="0"/>
        <w:autoSpaceDE w:val="0"/>
        <w:autoSpaceDN w:val="0"/>
        <w:adjustRightInd w:val="0"/>
        <w:spacing w:line="480" w:lineRule="auto"/>
        <w:ind w:left="0"/>
        <w:jc w:val="both"/>
        <w:rPr>
          <w:b/>
          <w:bCs/>
          <w:lang w:val="id-ID"/>
        </w:rPr>
      </w:pPr>
    </w:p>
    <w:p w14:paraId="76F1798A" w14:textId="775AA5BE" w:rsidR="00AD79AE" w:rsidRDefault="00AD79AE" w:rsidP="00AD79AE">
      <w:pPr>
        <w:pStyle w:val="Caption"/>
        <w:ind w:left="0"/>
        <w:jc w:val="both"/>
      </w:pPr>
      <w:bookmarkStart w:id="67" w:name="_Toc155149382"/>
      <w:bookmarkStart w:id="68" w:name="_Toc155149679"/>
      <w:r>
        <w:t>Lampiran</w:t>
      </w:r>
      <w:r w:rsidR="003C410A">
        <w:t xml:space="preserve"> 8</w:t>
      </w:r>
      <w:r>
        <w:t>.</w:t>
      </w:r>
      <w:r w:rsidR="003D12BE">
        <w:t xml:space="preserve"> Kartu Bimbingan</w:t>
      </w:r>
      <w:bookmarkEnd w:id="67"/>
      <w:bookmarkEnd w:id="68"/>
      <w:r w:rsidR="000E3925">
        <w:t xml:space="preserve"> </w:t>
      </w:r>
      <w:r w:rsidR="0042351B">
        <w:t xml:space="preserve"> </w:t>
      </w:r>
      <w:r w:rsidR="00654625">
        <w:t xml:space="preserve"> </w:t>
      </w:r>
    </w:p>
    <w:p w14:paraId="0EAB4B84" w14:textId="23215F43" w:rsidR="003D12BE" w:rsidRDefault="000C6C07" w:rsidP="000C6C07">
      <w:pPr>
        <w:ind w:left="0"/>
      </w:pPr>
      <w:r>
        <w:rPr>
          <w:noProof/>
          <w:lang w:val="id-ID" w:eastAsia="id-ID"/>
        </w:rPr>
        <w:drawing>
          <wp:inline distT="0" distB="0" distL="0" distR="0" wp14:anchorId="02D031E5" wp14:editId="3E518FC7">
            <wp:extent cx="4845865" cy="7748557"/>
            <wp:effectExtent l="0" t="0" r="0" b="5080"/>
            <wp:docPr id="20227171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717118" name="Picture 2022717118"/>
                    <pic:cNvPicPr/>
                  </pic:nvPicPr>
                  <pic:blipFill rotWithShape="1">
                    <a:blip r:embed="rId162">
                      <a:extLst>
                        <a:ext uri="{28A0092B-C50C-407E-A947-70E740481C1C}">
                          <a14:useLocalDpi xmlns:a14="http://schemas.microsoft.com/office/drawing/2010/main" val="0"/>
                        </a:ext>
                      </a:extLst>
                    </a:blip>
                    <a:srcRect l="6635" t="5605" r="2105"/>
                    <a:stretch/>
                  </pic:blipFill>
                  <pic:spPr bwMode="auto">
                    <a:xfrm>
                      <a:off x="0" y="0"/>
                      <a:ext cx="4854983" cy="7763137"/>
                    </a:xfrm>
                    <a:prstGeom prst="rect">
                      <a:avLst/>
                    </a:prstGeom>
                    <a:ln>
                      <a:noFill/>
                    </a:ln>
                    <a:extLst>
                      <a:ext uri="{53640926-AAD7-44D8-BBD7-CCE9431645EC}">
                        <a14:shadowObscured xmlns:a14="http://schemas.microsoft.com/office/drawing/2010/main"/>
                      </a:ext>
                    </a:extLst>
                  </pic:spPr>
                </pic:pic>
              </a:graphicData>
            </a:graphic>
          </wp:inline>
        </w:drawing>
      </w:r>
    </w:p>
    <w:p w14:paraId="059DE8AA" w14:textId="2A643D1F" w:rsidR="00AD79AE" w:rsidRDefault="00AD79AE" w:rsidP="00AD79AE">
      <w:pPr>
        <w:pStyle w:val="Caption"/>
        <w:ind w:left="0"/>
        <w:jc w:val="both"/>
      </w:pPr>
      <w:bookmarkStart w:id="69" w:name="_Toc155149383"/>
      <w:bookmarkStart w:id="70" w:name="_Toc155149680"/>
      <w:r>
        <w:t>Lampiran</w:t>
      </w:r>
      <w:r w:rsidR="003C410A">
        <w:t xml:space="preserve"> 9</w:t>
      </w:r>
      <w:r>
        <w:t>.</w:t>
      </w:r>
      <w:r w:rsidR="003D12BE">
        <w:t xml:space="preserve"> Berita Acara </w:t>
      </w:r>
      <w:r w:rsidR="00D51A82">
        <w:t xml:space="preserve">Ujian </w:t>
      </w:r>
      <w:r w:rsidR="003D12BE">
        <w:t>Skripsi</w:t>
      </w:r>
      <w:bookmarkEnd w:id="69"/>
      <w:bookmarkEnd w:id="70"/>
      <w:r w:rsidR="00E27DCB">
        <w:t xml:space="preserve"> </w:t>
      </w:r>
      <w:r w:rsidR="00060CDE">
        <w:t xml:space="preserve"> </w:t>
      </w:r>
    </w:p>
    <w:p w14:paraId="3D793A7F" w14:textId="2172856F" w:rsidR="003D12BE" w:rsidRDefault="00DA643E" w:rsidP="00DA643E">
      <w:pPr>
        <w:ind w:left="0"/>
        <w:rPr>
          <w:lang w:val="id-ID"/>
        </w:rPr>
      </w:pPr>
      <w:r>
        <w:rPr>
          <w:noProof/>
          <w:lang w:val="id-ID" w:eastAsia="id-ID"/>
        </w:rPr>
        <w:drawing>
          <wp:inline distT="0" distB="0" distL="0" distR="0" wp14:anchorId="04992659" wp14:editId="720E0E55">
            <wp:extent cx="4380931" cy="7701692"/>
            <wp:effectExtent l="0" t="0" r="635" b="0"/>
            <wp:docPr id="17353756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375623" name="Picture 1735375623"/>
                    <pic:cNvPicPr/>
                  </pic:nvPicPr>
                  <pic:blipFill rotWithShape="1">
                    <a:blip r:embed="rId163">
                      <a:extLst>
                        <a:ext uri="{28A0092B-C50C-407E-A947-70E740481C1C}">
                          <a14:useLocalDpi xmlns:a14="http://schemas.microsoft.com/office/drawing/2010/main" val="0"/>
                        </a:ext>
                      </a:extLst>
                    </a:blip>
                    <a:srcRect l="9206" t="1741" r="3867"/>
                    <a:stretch/>
                  </pic:blipFill>
                  <pic:spPr bwMode="auto">
                    <a:xfrm>
                      <a:off x="0" y="0"/>
                      <a:ext cx="4381085" cy="7701963"/>
                    </a:xfrm>
                    <a:prstGeom prst="rect">
                      <a:avLst/>
                    </a:prstGeom>
                    <a:ln>
                      <a:noFill/>
                    </a:ln>
                    <a:extLst>
                      <a:ext uri="{53640926-AAD7-44D8-BBD7-CCE9431645EC}">
                        <a14:shadowObscured xmlns:a14="http://schemas.microsoft.com/office/drawing/2010/main"/>
                      </a:ext>
                    </a:extLst>
                  </pic:spPr>
                </pic:pic>
              </a:graphicData>
            </a:graphic>
          </wp:inline>
        </w:drawing>
      </w:r>
    </w:p>
    <w:p w14:paraId="4229A635" w14:textId="0EEFF163" w:rsidR="00FB4B29" w:rsidRDefault="00F25108" w:rsidP="008417BF">
      <w:pPr>
        <w:pStyle w:val="Heading1"/>
        <w:spacing w:after="240" w:line="360" w:lineRule="auto"/>
        <w:rPr>
          <w:lang w:val="en-US"/>
        </w:rPr>
      </w:pPr>
      <w:bookmarkStart w:id="71" w:name="_Toc156674453"/>
      <w:r w:rsidRPr="00FB4B29">
        <w:rPr>
          <w:lang w:val="id-ID"/>
        </w:rPr>
        <w:t>BIODATA PENULIS</w:t>
      </w:r>
      <w:bookmarkEnd w:id="71"/>
      <w:r w:rsidR="00DB5FDB">
        <w:rPr>
          <w:lang w:val="en-US"/>
        </w:rPr>
        <w:t xml:space="preserve"> </w:t>
      </w:r>
    </w:p>
    <w:p w14:paraId="3F34EA6C" w14:textId="77777777" w:rsidR="005637BA" w:rsidRDefault="005637BA" w:rsidP="005637BA">
      <w:pPr>
        <w:widowControl w:val="0"/>
        <w:autoSpaceDE w:val="0"/>
        <w:autoSpaceDN w:val="0"/>
        <w:adjustRightInd w:val="0"/>
        <w:spacing w:line="480" w:lineRule="auto"/>
        <w:ind w:left="0"/>
        <w:jc w:val="left"/>
        <w:rPr>
          <w:b/>
          <w:bCs/>
          <w:lang w:val="en-US"/>
        </w:rPr>
      </w:pPr>
      <w:r>
        <w:rPr>
          <w:b/>
          <w:bCs/>
          <w:noProof/>
          <w:lang w:val="id-ID" w:eastAsia="id-ID"/>
        </w:rPr>
        <mc:AlternateContent>
          <mc:Choice Requires="wps">
            <w:drawing>
              <wp:anchor distT="0" distB="0" distL="114300" distR="114300" simplePos="0" relativeHeight="251681792" behindDoc="0" locked="0" layoutInCell="1" allowOverlap="1" wp14:anchorId="2FD0E626" wp14:editId="7C1A0B7B">
                <wp:simplePos x="0" y="0"/>
                <wp:positionH relativeFrom="column">
                  <wp:posOffset>1917617</wp:posOffset>
                </wp:positionH>
                <wp:positionV relativeFrom="paragraph">
                  <wp:posOffset>23110</wp:posOffset>
                </wp:positionV>
                <wp:extent cx="3169920" cy="1717540"/>
                <wp:effectExtent l="0" t="0" r="11430" b="16510"/>
                <wp:wrapNone/>
                <wp:docPr id="1040607632" name="Text Box 2"/>
                <wp:cNvGraphicFramePr/>
                <a:graphic xmlns:a="http://schemas.openxmlformats.org/drawingml/2006/main">
                  <a:graphicData uri="http://schemas.microsoft.com/office/word/2010/wordprocessingShape">
                    <wps:wsp>
                      <wps:cNvSpPr txBox="1"/>
                      <wps:spPr>
                        <a:xfrm>
                          <a:off x="0" y="0"/>
                          <a:ext cx="3169920" cy="1717540"/>
                        </a:xfrm>
                        <a:prstGeom prst="rect">
                          <a:avLst/>
                        </a:prstGeom>
                        <a:solidFill>
                          <a:schemeClr val="lt1"/>
                        </a:solidFill>
                        <a:ln w="6350">
                          <a:solidFill>
                            <a:prstClr val="black"/>
                          </a:solidFill>
                        </a:ln>
                      </wps:spPr>
                      <wps:txbx>
                        <w:txbxContent>
                          <w:p w14:paraId="01F49D1A" w14:textId="77777777" w:rsidR="005637BA" w:rsidRDefault="005637BA" w:rsidP="005637BA">
                            <w:pPr>
                              <w:spacing w:line="480" w:lineRule="auto"/>
                              <w:ind w:left="0"/>
                              <w:jc w:val="left"/>
                            </w:pPr>
                            <w:r>
                              <w:t>Nama</w:t>
                            </w:r>
                            <w:r>
                              <w:tab/>
                            </w:r>
                            <w:r>
                              <w:tab/>
                              <w:t>: Ismi Aryanti Khusnul Khatimah</w:t>
                            </w:r>
                          </w:p>
                          <w:p w14:paraId="203B9CC1" w14:textId="77777777" w:rsidR="005637BA" w:rsidRDefault="005637BA" w:rsidP="005637BA">
                            <w:pPr>
                              <w:spacing w:line="480" w:lineRule="auto"/>
                              <w:ind w:left="0"/>
                              <w:jc w:val="left"/>
                            </w:pPr>
                            <w:r>
                              <w:t>TTL</w:t>
                            </w:r>
                            <w:r>
                              <w:tab/>
                            </w:r>
                            <w:r>
                              <w:tab/>
                              <w:t>: Bogor, 27 Maret 2002</w:t>
                            </w:r>
                          </w:p>
                          <w:p w14:paraId="29F95555" w14:textId="77777777" w:rsidR="005637BA" w:rsidRDefault="005637BA" w:rsidP="005637BA">
                            <w:pPr>
                              <w:spacing w:line="480" w:lineRule="auto"/>
                              <w:ind w:left="0"/>
                              <w:jc w:val="left"/>
                            </w:pPr>
                            <w:r>
                              <w:t>Agama</w:t>
                            </w:r>
                            <w:r>
                              <w:tab/>
                            </w:r>
                            <w:r>
                              <w:tab/>
                              <w:t>: Islam</w:t>
                            </w:r>
                          </w:p>
                          <w:p w14:paraId="5D4B77B7" w14:textId="77777777" w:rsidR="005637BA" w:rsidRDefault="005637BA" w:rsidP="005637BA">
                            <w:pPr>
                              <w:spacing w:line="480" w:lineRule="auto"/>
                              <w:ind w:left="0"/>
                              <w:jc w:val="left"/>
                            </w:pPr>
                            <w:r>
                              <w:t>Jenis kelamin</w:t>
                            </w:r>
                            <w:r>
                              <w:tab/>
                              <w:t>: Perempuan</w:t>
                            </w:r>
                          </w:p>
                          <w:p w14:paraId="333C9F84" w14:textId="77777777" w:rsidR="005637BA" w:rsidRDefault="005637BA" w:rsidP="005637BA">
                            <w:pPr>
                              <w:spacing w:line="480" w:lineRule="auto"/>
                              <w:ind w:left="0"/>
                              <w:jc w:val="left"/>
                            </w:pPr>
                            <w:r>
                              <w:t>Email</w:t>
                            </w:r>
                            <w:r>
                              <w:tab/>
                            </w:r>
                            <w:r>
                              <w:tab/>
                              <w:t>: ismiaryanti@gmail.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FD0E626" id="_x0000_t202" coordsize="21600,21600" o:spt="202" path="m,l,21600r21600,l21600,xe">
                <v:stroke joinstyle="miter"/>
                <v:path gradientshapeok="t" o:connecttype="rect"/>
              </v:shapetype>
              <v:shape id="Text Box 2" o:spid="_x0000_s1026" type="#_x0000_t202" style="position:absolute;margin-left:151pt;margin-top:1.8pt;width:249.6pt;height:13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" fillcolor="white [3201]" strokeweight=".5pt">
                <v:textbox>
                  <w:txbxContent>
                    <w:p w14:paraId="01F49D1A" w14:textId="77777777" w:rsidR="005637BA" w:rsidRDefault="005637BA" w:rsidP="005637BA">
                      <w:pPr>
                        <w:spacing w:line="480" w:lineRule="auto"/>
                        <w:ind w:left="0"/>
                        <w:jc w:val="left"/>
                      </w:pPr>
                      <w:r>
                        <w:t>Nama</w:t>
                      </w:r>
                      <w:r>
                        <w:tab/>
                      </w:r>
                      <w:r>
                        <w:tab/>
                        <w:t>: Ismi Aryanti Khusnul Khatimah</w:t>
                      </w:r>
                    </w:p>
                    <w:p w14:paraId="203B9CC1" w14:textId="77777777" w:rsidR="005637BA" w:rsidRDefault="005637BA" w:rsidP="005637BA">
                      <w:pPr>
                        <w:spacing w:line="480" w:lineRule="auto"/>
                        <w:ind w:left="0"/>
                        <w:jc w:val="left"/>
                      </w:pPr>
                      <w:r>
                        <w:t>TTL</w:t>
                      </w:r>
                      <w:r>
                        <w:tab/>
                      </w:r>
                      <w:r>
                        <w:tab/>
                        <w:t>: Bogor, 27 Maret 2002</w:t>
                      </w:r>
                    </w:p>
                    <w:p w14:paraId="29F95555" w14:textId="77777777" w:rsidR="005637BA" w:rsidRDefault="005637BA" w:rsidP="005637BA">
                      <w:pPr>
                        <w:spacing w:line="480" w:lineRule="auto"/>
                        <w:ind w:left="0"/>
                        <w:jc w:val="left"/>
                      </w:pPr>
                      <w:r>
                        <w:t>Agama</w:t>
                      </w:r>
                      <w:r>
                        <w:tab/>
                      </w:r>
                      <w:r>
                        <w:tab/>
                        <w:t>: Islam</w:t>
                      </w:r>
                    </w:p>
                    <w:p w14:paraId="5D4B77B7" w14:textId="77777777" w:rsidR="005637BA" w:rsidRDefault="005637BA" w:rsidP="005637BA">
                      <w:pPr>
                        <w:spacing w:line="480" w:lineRule="auto"/>
                        <w:ind w:left="0"/>
                        <w:jc w:val="left"/>
                      </w:pPr>
                      <w:r>
                        <w:t>Jenis kelamin</w:t>
                      </w:r>
                      <w:r>
                        <w:tab/>
                        <w:t>: Perempuan</w:t>
                      </w:r>
                    </w:p>
                    <w:p w14:paraId="333C9F84" w14:textId="77777777" w:rsidR="005637BA" w:rsidRDefault="005637BA" w:rsidP="005637BA">
                      <w:pPr>
                        <w:spacing w:line="480" w:lineRule="auto"/>
                        <w:ind w:left="0"/>
                        <w:jc w:val="left"/>
                      </w:pPr>
                      <w:r>
                        <w:t>Email</w:t>
                      </w:r>
                      <w:r>
                        <w:tab/>
                      </w:r>
                      <w:r>
                        <w:tab/>
                        <w:t>: ismiaryanti@gmail.com</w:t>
                      </w:r>
                    </w:p>
                  </w:txbxContent>
                </v:textbox>
              </v:shape>
            </w:pict>
          </mc:Fallback>
        </mc:AlternateContent>
      </w:r>
      <w:r>
        <w:rPr>
          <w:b/>
          <w:bCs/>
          <w:noProof/>
          <w:lang w:val="id-ID" w:eastAsia="id-ID"/>
        </w:rPr>
        <w:drawing>
          <wp:inline distT="0" distB="0" distL="0" distR="0" wp14:anchorId="0E37590F" wp14:editId="7C605329">
            <wp:extent cx="1499016" cy="1747611"/>
            <wp:effectExtent l="0" t="0" r="6350" b="5080"/>
            <wp:docPr id="1662893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93455" name="Picture 1662893455"/>
                    <pic:cNvPicPr/>
                  </pic:nvPicPr>
                  <pic:blipFill rotWithShape="1">
                    <a:blip r:embed="rId164" cstate="print">
                      <a:extLst>
                        <a:ext uri="{28A0092B-C50C-407E-A947-70E740481C1C}">
                          <a14:useLocalDpi xmlns:a14="http://schemas.microsoft.com/office/drawing/2010/main" val="0"/>
                        </a:ext>
                      </a:extLst>
                    </a:blip>
                    <a:srcRect l="2862" t="22980" r="9048" b="-2"/>
                    <a:stretch/>
                  </pic:blipFill>
                  <pic:spPr bwMode="auto">
                    <a:xfrm>
                      <a:off x="0" y="0"/>
                      <a:ext cx="1504752" cy="1754298"/>
                    </a:xfrm>
                    <a:prstGeom prst="rect">
                      <a:avLst/>
                    </a:prstGeom>
                    <a:ln>
                      <a:noFill/>
                    </a:ln>
                    <a:extLst>
                      <a:ext uri="{53640926-AAD7-44D8-BBD7-CCE9431645EC}">
                        <a14:shadowObscured xmlns:a14="http://schemas.microsoft.com/office/drawing/2010/main"/>
                      </a:ext>
                    </a:extLst>
                  </pic:spPr>
                </pic:pic>
              </a:graphicData>
            </a:graphic>
          </wp:inline>
        </w:drawing>
      </w:r>
    </w:p>
    <w:p w14:paraId="6C121915" w14:textId="77777777" w:rsidR="005637BA" w:rsidRDefault="005637BA" w:rsidP="005637BA">
      <w:pPr>
        <w:ind w:left="0" w:firstLine="720"/>
        <w:jc w:val="both"/>
      </w:pPr>
      <w:r w:rsidRPr="000973CA">
        <w:t>Pada tahun 20</w:t>
      </w:r>
      <w:r>
        <w:t>20</w:t>
      </w:r>
      <w:r w:rsidRPr="000973CA">
        <w:t xml:space="preserve"> penulis terdaftar sebagai Mahasiswa Prodi Pendidikan IPA Universitas Pancasakti Tegal dan dinyatakan </w:t>
      </w:r>
      <w:r>
        <w:t>l</w:t>
      </w:r>
      <w:r w:rsidRPr="000973CA">
        <w:t>ulus pada tahun 202</w:t>
      </w:r>
      <w:r>
        <w:t>4</w:t>
      </w:r>
      <w:r w:rsidRPr="000973CA">
        <w:t xml:space="preserve">. Semasa kuliah, </w:t>
      </w:r>
      <w:r>
        <w:t>penulis</w:t>
      </w:r>
      <w:r w:rsidRPr="000973CA">
        <w:t xml:space="preserve"> </w:t>
      </w:r>
      <w:r>
        <w:t>mengikuti beberapa</w:t>
      </w:r>
      <w:r w:rsidRPr="000973CA">
        <w:t xml:space="preserve"> organisasi kampus, </w:t>
      </w:r>
      <w:r>
        <w:t xml:space="preserve">seperti </w:t>
      </w:r>
      <w:r w:rsidRPr="000973CA">
        <w:t>HMPS PIPA dan UKMI</w:t>
      </w:r>
      <w:r>
        <w:t xml:space="preserve"> UPS Tegal</w:t>
      </w:r>
      <w:r w:rsidRPr="000973CA">
        <w:t xml:space="preserve">, adapun prestasi yang diraih </w:t>
      </w:r>
      <w:r>
        <w:t>penulis selama</w:t>
      </w:r>
      <w:r w:rsidRPr="000973CA">
        <w:t xml:space="preserve"> kuliah sebagai berikut : </w:t>
      </w:r>
    </w:p>
    <w:p w14:paraId="0D593165" w14:textId="77777777" w:rsidR="005637BA" w:rsidRDefault="005637BA" w:rsidP="005637BA">
      <w:pPr>
        <w:pStyle w:val="ListParagraph"/>
        <w:numPr>
          <w:ilvl w:val="0"/>
          <w:numId w:val="47"/>
        </w:numPr>
        <w:jc w:val="both"/>
      </w:pPr>
      <w:r>
        <w:t>Program pertukaran mahasiswa Merdeka Angkatan 1 di Universitas Muhammadiyah Sumatera Utara (2021)</w:t>
      </w:r>
    </w:p>
    <w:p w14:paraId="31C89F6C" w14:textId="77777777" w:rsidR="005637BA" w:rsidRDefault="005637BA" w:rsidP="005637BA">
      <w:pPr>
        <w:pStyle w:val="ListParagraph"/>
        <w:numPr>
          <w:ilvl w:val="0"/>
          <w:numId w:val="47"/>
        </w:numPr>
        <w:jc w:val="both"/>
      </w:pPr>
      <w:r>
        <w:t>Program PPL-KKN Internasional Thailand (2023)</w:t>
      </w:r>
    </w:p>
    <w:p w14:paraId="7898C0C2" w14:textId="77777777" w:rsidR="005637BA" w:rsidRDefault="005637BA" w:rsidP="005637BA">
      <w:pPr>
        <w:pStyle w:val="ListParagraph"/>
        <w:numPr>
          <w:ilvl w:val="0"/>
          <w:numId w:val="47"/>
        </w:numPr>
        <w:jc w:val="both"/>
      </w:pPr>
      <w:r>
        <w:t>Program penelitian dan pengabdian LPPM UPS Tegal (2023)</w:t>
      </w:r>
    </w:p>
    <w:p w14:paraId="1727BA1B" w14:textId="77777777" w:rsidR="005637BA" w:rsidRDefault="005637BA" w:rsidP="005637BA">
      <w:pPr>
        <w:ind w:left="0"/>
        <w:jc w:val="both"/>
      </w:pPr>
      <w:r>
        <w:t>Penulis juga telah mempublikasikan beberapa artikel penelitian dan pengabdian, yang saat ini sudah terbit di beberapa jurnal, diantaranya:</w:t>
      </w:r>
    </w:p>
    <w:p w14:paraId="6A1B5960" w14:textId="77777777" w:rsidR="005637BA" w:rsidRDefault="005637BA" w:rsidP="005637BA">
      <w:pPr>
        <w:pStyle w:val="ListParagraph"/>
        <w:numPr>
          <w:ilvl w:val="0"/>
          <w:numId w:val="48"/>
        </w:numPr>
        <w:jc w:val="both"/>
      </w:pPr>
      <w:r>
        <w:t>Penelitian dengan judul “</w:t>
      </w:r>
      <w:r w:rsidRPr="00D33F3D">
        <w:t xml:space="preserve">Efektiftas Media Solar System Scope Dalam Meningkatkan Pemahaman Siswa </w:t>
      </w:r>
      <w:r>
        <w:t>t</w:t>
      </w:r>
      <w:r w:rsidRPr="00D33F3D">
        <w:t>erhadap Materi Tata Surya</w:t>
      </w:r>
      <w:r>
        <w:t xml:space="preserve">” di </w:t>
      </w:r>
      <w:r w:rsidRPr="00D33F3D">
        <w:t>School Education Journal P</w:t>
      </w:r>
      <w:r>
        <w:t>GSD</w:t>
      </w:r>
      <w:r w:rsidRPr="00D33F3D">
        <w:t xml:space="preserve"> F</w:t>
      </w:r>
      <w:r>
        <w:t>IP</w:t>
      </w:r>
      <w:r w:rsidRPr="00D33F3D">
        <w:t xml:space="preserve"> Unimed</w:t>
      </w:r>
      <w:r>
        <w:t>.</w:t>
      </w:r>
    </w:p>
    <w:p w14:paraId="3640A13A" w14:textId="77777777" w:rsidR="005637BA" w:rsidRDefault="005637BA" w:rsidP="005637BA">
      <w:pPr>
        <w:pStyle w:val="ListParagraph"/>
        <w:numPr>
          <w:ilvl w:val="0"/>
          <w:numId w:val="48"/>
        </w:numPr>
        <w:jc w:val="both"/>
      </w:pPr>
      <w:r>
        <w:t>Pengabdian dengan judul “</w:t>
      </w:r>
      <w:r w:rsidRPr="00D33F3D">
        <w:t xml:space="preserve">Pembuatan Sistem Informasi Inventarisasi Tanaman Berbasis </w:t>
      </w:r>
      <w:r w:rsidRPr="00D33F3D">
        <w:rPr>
          <w:i/>
          <w:iCs/>
        </w:rPr>
        <w:t>Qr-Code</w:t>
      </w:r>
      <w:r w:rsidRPr="00D33F3D">
        <w:t xml:space="preserve"> </w:t>
      </w:r>
      <w:r>
        <w:t>d</w:t>
      </w:r>
      <w:r w:rsidRPr="00D33F3D">
        <w:t>alam Pembelajaran IPA</w:t>
      </w:r>
      <w:r>
        <w:t xml:space="preserve">” di </w:t>
      </w:r>
      <w:r w:rsidRPr="00D33F3D">
        <w:t>SELAPARANG: Jurnal Pengabdian Masyarakat Berkemajuan</w:t>
      </w:r>
      <w:r>
        <w:t>.</w:t>
      </w:r>
    </w:p>
    <w:p w14:paraId="6875F061" w14:textId="77777777" w:rsidR="005637BA" w:rsidRPr="00D33F3D" w:rsidRDefault="005637BA" w:rsidP="005637BA">
      <w:pPr>
        <w:pStyle w:val="ListParagraph"/>
        <w:numPr>
          <w:ilvl w:val="0"/>
          <w:numId w:val="48"/>
        </w:numPr>
        <w:jc w:val="both"/>
      </w:pPr>
      <w:r>
        <w:t>Penelitian dengan judul “</w:t>
      </w:r>
      <w:r w:rsidRPr="00D33F3D">
        <w:t>Implementasi Asesmen Pembelajaran IPA berbantuan Aplikasi Digital: Studi Fenomenologi di Sekolah Thailand</w:t>
      </w:r>
      <w:r>
        <w:t xml:space="preserve">” di </w:t>
      </w:r>
      <w:r w:rsidRPr="009A0AC6">
        <w:t>Ideguru: Jurnal Karya Ilmiah Guru.</w:t>
      </w:r>
    </w:p>
    <w:p w14:paraId="4B042DF2" w14:textId="55E5D5BB" w:rsidR="0014204B" w:rsidRPr="00EA4042" w:rsidRDefault="005637BA" w:rsidP="000A06F3">
      <w:pPr>
        <w:ind w:left="0" w:firstLine="720"/>
        <w:jc w:val="both"/>
        <w:rPr>
          <w:b/>
          <w:bCs/>
          <w:lang w:val="id-ID"/>
        </w:rPr>
      </w:pPr>
      <w:r w:rsidRPr="009A0AC6">
        <w:t xml:space="preserve">Melalui setiap </w:t>
      </w:r>
      <w:r>
        <w:t>langkah dalam penulisan skripsi ini</w:t>
      </w:r>
      <w:r w:rsidRPr="009A0AC6">
        <w:t xml:space="preserve">, penulis percaya bahwa </w:t>
      </w:r>
      <w:r>
        <w:t xml:space="preserve">tulisan </w:t>
      </w:r>
      <w:r w:rsidRPr="009A0AC6">
        <w:t xml:space="preserve">ini bukan hanya sekadar karya tulis ilmiah, melainkan sebuah tonggak penting dalam perjalanan intelektual dan pengembangan diri. Semoga hasil penelitian ini dapat memberikan kontribusi yang berarti dalam bidangnya dan mendorong perkembangan pengetahuan lebih lanjut. </w:t>
      </w:r>
      <w:r>
        <w:t>T</w:t>
      </w:r>
      <w:r w:rsidRPr="009A0AC6">
        <w:t xml:space="preserve">erima kasih kepada semua pihak yang telah memberikan dukungan, bimbingan, serta inspirasi, </w:t>
      </w:r>
      <w:r>
        <w:t>M</w:t>
      </w:r>
      <w:r w:rsidRPr="009A0AC6">
        <w:t>ohon maaf jika terdapat kekurangan dalam penelitian ini. Semoga skripsi ini dapat memberikan manfaat dan menjadi sumber inspirasi</w:t>
      </w:r>
      <w:r>
        <w:rPr>
          <w:b/>
          <w:bCs/>
          <w:noProof/>
          <w:lang w:val="id-ID" w:eastAsia="id-ID"/>
        </w:rPr>
        <mc:AlternateContent>
          <mc:Choice Requires="wps">
            <w:drawing>
              <wp:anchor distT="0" distB="0" distL="114300" distR="114300" simplePos="0" relativeHeight="251682816" behindDoc="0" locked="0" layoutInCell="1" allowOverlap="1" wp14:anchorId="16634D60" wp14:editId="7A9C0A8D">
                <wp:simplePos x="0" y="0"/>
                <wp:positionH relativeFrom="column">
                  <wp:posOffset>4572</wp:posOffset>
                </wp:positionH>
                <wp:positionV relativeFrom="paragraph">
                  <wp:posOffset>2802636</wp:posOffset>
                </wp:positionV>
                <wp:extent cx="5080000" cy="3125216"/>
                <wp:effectExtent l="0" t="0" r="25400" b="18415"/>
                <wp:wrapNone/>
                <wp:docPr id="1090507880" name="Text Box 2"/>
                <wp:cNvGraphicFramePr/>
                <a:graphic xmlns:a="http://schemas.openxmlformats.org/drawingml/2006/main">
                  <a:graphicData uri="http://schemas.microsoft.com/office/word/2010/wordprocessingShape">
                    <wps:wsp>
                      <wps:cNvSpPr txBox="1"/>
                      <wps:spPr>
                        <a:xfrm>
                          <a:off x="0" y="0"/>
                          <a:ext cx="5080000" cy="3125216"/>
                        </a:xfrm>
                        <a:prstGeom prst="rect">
                          <a:avLst/>
                        </a:prstGeom>
                        <a:solidFill>
                          <a:schemeClr val="lt1"/>
                        </a:solidFill>
                        <a:ln w="6350">
                          <a:solidFill>
                            <a:prstClr val="black"/>
                          </a:solidFill>
                        </a:ln>
                      </wps:spPr>
                      <wps:txbx>
                        <w:txbxContent>
                          <w:p w14:paraId="6AD65231" w14:textId="77777777" w:rsidR="005637BA" w:rsidRDefault="005637BA" w:rsidP="005637BA">
                            <w:pPr>
                              <w:spacing w:line="480" w:lineRule="auto"/>
                              <w:ind w:left="0"/>
                              <w:jc w:val="both"/>
                            </w:pPr>
                            <w:r w:rsidRPr="000973CA">
                              <w:t>Dengan serius, bekerja keras, ketekunan dan motivasi yang tinggi untuk terus belajar dan berusaha. Penulis telah berhasil menyelesaikan pengerjaan tugas akhir skripsi ini. Semoga dengan penulisan tugas akhir skripsi ini mampu memberikan kontribusi positif bagi dunia pendidikan, d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6634D60" id="_x0000_s1027" type="#_x0000_t202" style="position:absolute;left:0;text-align:left;margin-left:.35pt;margin-top:220.7pt;width:400pt;height:246.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" fillcolor="white [3201]" strokeweight=".5pt">
                <v:textbox>
                  <w:txbxContent>
                    <w:p w14:paraId="6AD65231" w14:textId="77777777" w:rsidR="005637BA" w:rsidRDefault="005637BA" w:rsidP="005637BA">
                      <w:pPr>
                        <w:spacing w:line="480" w:lineRule="auto"/>
                        <w:ind w:left="0"/>
                        <w:jc w:val="both"/>
                      </w:pPr>
                      <w:r w:rsidRPr="000973CA">
                        <w:t>Dengan serius, bekerja keras, ketekunan dan motivasi yang tinggi untuk terus belajar dan berusaha. Penulis telah berhasil menyelesaikan pengerjaan tugas akhir skripsi ini. Semoga dengan penulisan tugas akhir skripsi ini mampu memberikan kontribusi positif bagi dunia pendidikan, dll.</w:t>
                      </w:r>
                    </w:p>
                  </w:txbxContent>
                </v:textbox>
              </v:shape>
            </w:pict>
          </mc:Fallback>
        </mc:AlternateContent>
      </w:r>
      <w:r>
        <w:t>.</w:t>
      </w:r>
      <w:r w:rsidR="00A025C7">
        <w:t xml:space="preserve"> </w:t>
      </w:r>
      <w:r w:rsidR="00201F85">
        <w:t xml:space="preserve"> </w:t>
      </w:r>
    </w:p>
    <w:sectPr w:rsidR="0014204B" w:rsidRPr="00EA4042" w:rsidSect="00302EB5">
      <w:headerReference w:type="default" r:id="rId165"/>
      <w:footerReference w:type="first" r:id="rId166"/>
      <w:pgSz w:w="11906" w:h="16838" w:code="9"/>
      <w:pgMar w:top="2268" w:right="1701" w:bottom="1701" w:left="2268" w:header="709" w:footer="709" w:gutter="0"/>
      <w:pgNumType w:start="13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DA09AA" w14:textId="77777777" w:rsidR="00D93C7B" w:rsidRDefault="00D93C7B" w:rsidP="003D6794">
      <w:pPr>
        <w:spacing w:after="0" w:line="240" w:lineRule="auto"/>
      </w:pPr>
      <w:r>
        <w:separator/>
      </w:r>
    </w:p>
  </w:endnote>
  <w:endnote w:type="continuationSeparator" w:id="0">
    <w:p w14:paraId="2C84E5E0" w14:textId="77777777" w:rsidR="00D93C7B" w:rsidRDefault="00D93C7B" w:rsidP="003D67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3698471"/>
      <w:docPartObj>
        <w:docPartGallery w:val="Page Numbers (Bottom of Page)"/>
        <w:docPartUnique/>
      </w:docPartObj>
    </w:sdtPr>
    <w:sdtEndPr>
      <w:rPr>
        <w:noProof/>
      </w:rPr>
    </w:sdtEndPr>
    <w:sdtContent>
      <w:p w14:paraId="009B514F" w14:textId="4395D69D" w:rsidR="00C04172" w:rsidRDefault="00C04172" w:rsidP="00A95907">
        <w:pPr>
          <w:pStyle w:val="Footer"/>
          <w:ind w:left="0"/>
        </w:pPr>
        <w:r>
          <w:fldChar w:fldCharType="begin"/>
        </w:r>
        <w:r>
          <w:instrText xml:space="preserve"> PAGE   \* MERGEFORMAT </w:instrText>
        </w:r>
        <w:r>
          <w:fldChar w:fldCharType="separate"/>
        </w:r>
        <w:r w:rsidR="00E8787C">
          <w:rPr>
            <w:noProof/>
          </w:rPr>
          <w:t>135</w:t>
        </w:r>
        <w:r>
          <w:rPr>
            <w:noProof/>
          </w:rPr>
          <w:fldChar w:fldCharType="end"/>
        </w:r>
      </w:p>
    </w:sdtContent>
  </w:sdt>
  <w:p w14:paraId="73699AA2" w14:textId="77777777" w:rsidR="00C04172" w:rsidRDefault="00C041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9BAD69" w14:textId="77777777" w:rsidR="00D93C7B" w:rsidRDefault="00D93C7B" w:rsidP="003D6794">
      <w:pPr>
        <w:spacing w:after="0" w:line="240" w:lineRule="auto"/>
      </w:pPr>
      <w:r>
        <w:separator/>
      </w:r>
    </w:p>
  </w:footnote>
  <w:footnote w:type="continuationSeparator" w:id="0">
    <w:p w14:paraId="6D5D7DF4" w14:textId="77777777" w:rsidR="00D93C7B" w:rsidRDefault="00D93C7B" w:rsidP="003D67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3067236"/>
      <w:docPartObj>
        <w:docPartGallery w:val="Page Numbers (Top of Page)"/>
        <w:docPartUnique/>
      </w:docPartObj>
    </w:sdtPr>
    <w:sdtEndPr>
      <w:rPr>
        <w:noProof/>
      </w:rPr>
    </w:sdtEndPr>
    <w:sdtContent>
      <w:p w14:paraId="124069EB" w14:textId="30EDCBCD" w:rsidR="00C04172" w:rsidRDefault="00C04172">
        <w:pPr>
          <w:pStyle w:val="Header"/>
          <w:jc w:val="right"/>
        </w:pPr>
        <w:r>
          <w:fldChar w:fldCharType="begin"/>
        </w:r>
        <w:r>
          <w:instrText xml:space="preserve"> PAGE   \* MERGEFORMAT </w:instrText>
        </w:r>
        <w:r>
          <w:fldChar w:fldCharType="separate"/>
        </w:r>
        <w:r w:rsidR="00E8787C">
          <w:rPr>
            <w:noProof/>
          </w:rPr>
          <w:t>136</w:t>
        </w:r>
        <w:r>
          <w:rPr>
            <w:noProof/>
          </w:rPr>
          <w:fldChar w:fldCharType="end"/>
        </w:r>
      </w:p>
    </w:sdtContent>
  </w:sdt>
  <w:p w14:paraId="725DFE17" w14:textId="77777777" w:rsidR="00C04172" w:rsidRDefault="00C041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73188"/>
    <w:multiLevelType w:val="hybridMultilevel"/>
    <w:tmpl w:val="E79CF632"/>
    <w:lvl w:ilvl="0" w:tplc="3094027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3E51BED"/>
    <w:multiLevelType w:val="hybridMultilevel"/>
    <w:tmpl w:val="EC30A198"/>
    <w:lvl w:ilvl="0" w:tplc="D1E4D102">
      <w:start w:val="1"/>
      <w:numFmt w:val="decimal"/>
      <w:lvlText w:val="5.%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3F44B1A"/>
    <w:multiLevelType w:val="multilevel"/>
    <w:tmpl w:val="296C8F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62" w:hanging="720"/>
      </w:pPr>
      <w:rPr>
        <w:rFonts w:hint="default"/>
        <w:b w:val="0"/>
        <w:bCs w:val="0"/>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7DB0080"/>
    <w:multiLevelType w:val="hybridMultilevel"/>
    <w:tmpl w:val="28EAEC70"/>
    <w:lvl w:ilvl="0" w:tplc="485E962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07EE62CC"/>
    <w:multiLevelType w:val="hybridMultilevel"/>
    <w:tmpl w:val="23864CDC"/>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6BE49B12">
      <w:start w:val="1"/>
      <w:numFmt w:val="lowerLetter"/>
      <w:lvlText w:val="%3.)"/>
      <w:lvlJc w:val="left"/>
      <w:pPr>
        <w:ind w:left="2415" w:hanging="435"/>
      </w:pPr>
      <w:rPr>
        <w:rFonts w:hint="default"/>
      </w:rPr>
    </w:lvl>
    <w:lvl w:ilvl="3" w:tplc="0A40B1A6">
      <w:start w:val="1"/>
      <w:numFmt w:val="decimal"/>
      <w:lvlText w:val="%4)"/>
      <w:lvlJc w:val="left"/>
      <w:pPr>
        <w:ind w:left="2880" w:hanging="360"/>
      </w:pPr>
      <w:rPr>
        <w:rFonts w:hint="default"/>
      </w:rPr>
    </w:lvl>
    <w:lvl w:ilvl="4" w:tplc="38090001">
      <w:start w:val="1"/>
      <w:numFmt w:val="bullet"/>
      <w:lvlText w:val=""/>
      <w:lvlJc w:val="left"/>
      <w:pPr>
        <w:ind w:left="720" w:hanging="360"/>
      </w:pPr>
      <w:rPr>
        <w:rFonts w:ascii="Symbol" w:hAnsi="Symbol" w:hint="default"/>
      </w:rPr>
    </w:lvl>
    <w:lvl w:ilvl="5" w:tplc="9BA483C0">
      <w:start w:val="1"/>
      <w:numFmt w:val="upperLetter"/>
      <w:lvlText w:val="%6."/>
      <w:lvlJc w:val="left"/>
      <w:pPr>
        <w:ind w:left="4500" w:hanging="360"/>
      </w:pPr>
      <w:rPr>
        <w:rFonts w:hint="default"/>
      </w:rPr>
    </w:lvl>
    <w:lvl w:ilvl="6" w:tplc="0DC4640A">
      <w:start w:val="1"/>
      <w:numFmt w:val="lowerLetter"/>
      <w:lvlText w:val="%7)"/>
      <w:lvlJc w:val="left"/>
      <w:pPr>
        <w:ind w:left="5040" w:hanging="360"/>
      </w:pPr>
      <w:rPr>
        <w:rFonts w:hint="default"/>
      </w:rPr>
    </w:lvl>
    <w:lvl w:ilvl="7" w:tplc="F62C8694">
      <w:start w:val="1"/>
      <w:numFmt w:val="decimal"/>
      <w:lvlText w:val="%8."/>
      <w:lvlJc w:val="left"/>
      <w:pPr>
        <w:ind w:left="5760" w:hanging="360"/>
      </w:pPr>
      <w:rPr>
        <w:rFonts w:hint="default"/>
      </w:rPr>
    </w:lvl>
    <w:lvl w:ilvl="8" w:tplc="3809001B" w:tentative="1">
      <w:start w:val="1"/>
      <w:numFmt w:val="lowerRoman"/>
      <w:lvlText w:val="%9."/>
      <w:lvlJc w:val="right"/>
      <w:pPr>
        <w:ind w:left="6480" w:hanging="180"/>
      </w:pPr>
    </w:lvl>
  </w:abstractNum>
  <w:abstractNum w:abstractNumId="5">
    <w:nsid w:val="07F4516B"/>
    <w:multiLevelType w:val="hybridMultilevel"/>
    <w:tmpl w:val="80B4DB2C"/>
    <w:lvl w:ilvl="0" w:tplc="45AC65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084D1FED"/>
    <w:multiLevelType w:val="hybridMultilevel"/>
    <w:tmpl w:val="7EB0BA00"/>
    <w:lvl w:ilvl="0" w:tplc="2B1E77A6">
      <w:start w:val="1"/>
      <w:numFmt w:val="decimal"/>
      <w:lvlText w:val="4.%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90C467C"/>
    <w:multiLevelType w:val="hybridMultilevel"/>
    <w:tmpl w:val="972019FE"/>
    <w:lvl w:ilvl="0" w:tplc="2AF67000">
      <w:start w:val="1"/>
      <w:numFmt w:val="lowerLetter"/>
      <w:lvlText w:val="%1."/>
      <w:lvlJc w:val="left"/>
      <w:pPr>
        <w:ind w:left="1070" w:hanging="360"/>
      </w:pPr>
      <w:rPr>
        <w:rFonts w:hint="default"/>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8">
    <w:nsid w:val="0A0108D5"/>
    <w:multiLevelType w:val="hybridMultilevel"/>
    <w:tmpl w:val="3C502CBA"/>
    <w:lvl w:ilvl="0" w:tplc="2AF6700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1063551C"/>
    <w:multiLevelType w:val="hybridMultilevel"/>
    <w:tmpl w:val="D29E7532"/>
    <w:lvl w:ilvl="0" w:tplc="2AF67000">
      <w:start w:val="1"/>
      <w:numFmt w:val="lowerLetter"/>
      <w:lvlText w:val="%1."/>
      <w:lvlJc w:val="left"/>
      <w:pPr>
        <w:ind w:left="1145" w:hanging="360"/>
      </w:pPr>
      <w:rPr>
        <w:rFonts w:hint="default"/>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0">
    <w:nsid w:val="179C7747"/>
    <w:multiLevelType w:val="hybridMultilevel"/>
    <w:tmpl w:val="46C2F3E0"/>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1">
    <w:nsid w:val="18BE71B6"/>
    <w:multiLevelType w:val="hybridMultilevel"/>
    <w:tmpl w:val="4BBE4F4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nsid w:val="18D14F00"/>
    <w:multiLevelType w:val="hybridMultilevel"/>
    <w:tmpl w:val="B3844E00"/>
    <w:lvl w:ilvl="0" w:tplc="83FE0FC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C540957"/>
    <w:multiLevelType w:val="hybridMultilevel"/>
    <w:tmpl w:val="A63CBB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E2934EE"/>
    <w:multiLevelType w:val="hybridMultilevel"/>
    <w:tmpl w:val="38988372"/>
    <w:lvl w:ilvl="0" w:tplc="24BEE74E">
      <w:start w:val="1"/>
      <w:numFmt w:val="decimal"/>
      <w:lvlText w:val="2.%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233280F"/>
    <w:multiLevelType w:val="hybridMultilevel"/>
    <w:tmpl w:val="03808A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52B27A9"/>
    <w:multiLevelType w:val="hybridMultilevel"/>
    <w:tmpl w:val="80465D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76224A6"/>
    <w:multiLevelType w:val="hybridMultilevel"/>
    <w:tmpl w:val="74B6FF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7A10852"/>
    <w:multiLevelType w:val="hybridMultilevel"/>
    <w:tmpl w:val="4F6C66BC"/>
    <w:lvl w:ilvl="0" w:tplc="FFFFFFFF">
      <w:start w:val="1"/>
      <w:numFmt w:val="decimal"/>
      <w:lvlText w:val="%1."/>
      <w:lvlJc w:val="left"/>
      <w:pPr>
        <w:ind w:left="720" w:hanging="360"/>
      </w:pPr>
      <w:rPr>
        <w:rFonts w:hint="default"/>
      </w:rPr>
    </w:lvl>
    <w:lvl w:ilvl="1" w:tplc="FFFFFFFF">
      <w:start w:val="1"/>
      <w:numFmt w:val="upperLetter"/>
      <w:lvlText w:val="%2."/>
      <w:lvlJc w:val="left"/>
      <w:pPr>
        <w:ind w:left="23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29C76BA3"/>
    <w:multiLevelType w:val="hybridMultilevel"/>
    <w:tmpl w:val="E8F0E8BC"/>
    <w:lvl w:ilvl="0" w:tplc="FB2C712C">
      <w:start w:val="1"/>
      <w:numFmt w:val="lowerLetter"/>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31BD5E41"/>
    <w:multiLevelType w:val="hybridMultilevel"/>
    <w:tmpl w:val="A956DE2A"/>
    <w:lvl w:ilvl="0" w:tplc="AB10105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333E1665"/>
    <w:multiLevelType w:val="multilevel"/>
    <w:tmpl w:val="5292144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355E10FA"/>
    <w:multiLevelType w:val="hybridMultilevel"/>
    <w:tmpl w:val="EB3AACBC"/>
    <w:lvl w:ilvl="0" w:tplc="2F2295A6">
      <w:start w:val="1"/>
      <w:numFmt w:val="decimal"/>
      <w:lvlText w:val="6.%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7F56BA6"/>
    <w:multiLevelType w:val="hybridMultilevel"/>
    <w:tmpl w:val="A43CFFC2"/>
    <w:lvl w:ilvl="0" w:tplc="DF148CF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nsid w:val="39CA31E8"/>
    <w:multiLevelType w:val="hybridMultilevel"/>
    <w:tmpl w:val="478E5F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F166A4D"/>
    <w:multiLevelType w:val="hybridMultilevel"/>
    <w:tmpl w:val="1CF429BC"/>
    <w:lvl w:ilvl="0" w:tplc="2A94EB6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41B62895"/>
    <w:multiLevelType w:val="hybridMultilevel"/>
    <w:tmpl w:val="DD0E268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2463B13"/>
    <w:multiLevelType w:val="multilevel"/>
    <w:tmpl w:val="1FE28A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43B66265"/>
    <w:multiLevelType w:val="multilevel"/>
    <w:tmpl w:val="39E42F1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43F37592"/>
    <w:multiLevelType w:val="hybridMultilevel"/>
    <w:tmpl w:val="1D825A8E"/>
    <w:lvl w:ilvl="0" w:tplc="3809000F">
      <w:start w:val="1"/>
      <w:numFmt w:val="decimal"/>
      <w:lvlText w:val="%1."/>
      <w:lvlJc w:val="left"/>
      <w:pPr>
        <w:ind w:left="720" w:hanging="360"/>
      </w:pPr>
      <w:rPr>
        <w:rFonts w:hint="default"/>
      </w:rPr>
    </w:lvl>
    <w:lvl w:ilvl="1" w:tplc="38090015">
      <w:start w:val="1"/>
      <w:numFmt w:val="upperLetter"/>
      <w:lvlText w:val="%2."/>
      <w:lvlJc w:val="left"/>
      <w:pPr>
        <w:ind w:left="23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67C4261"/>
    <w:multiLevelType w:val="multilevel"/>
    <w:tmpl w:val="656423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496F60FE"/>
    <w:multiLevelType w:val="hybridMultilevel"/>
    <w:tmpl w:val="9BC448B2"/>
    <w:lvl w:ilvl="0" w:tplc="3FA646C4">
      <w:start w:val="1"/>
      <w:numFmt w:val="decimal"/>
      <w:lvlText w:val="7.%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E044030"/>
    <w:multiLevelType w:val="hybridMultilevel"/>
    <w:tmpl w:val="7B166240"/>
    <w:lvl w:ilvl="0" w:tplc="4DDC6948">
      <w:numFmt w:val="bullet"/>
      <w:lvlText w:val="-"/>
      <w:lvlJc w:val="left"/>
      <w:pPr>
        <w:ind w:left="720" w:hanging="360"/>
      </w:pPr>
      <w:rPr>
        <w:rFonts w:ascii="Times New Roman" w:eastAsiaTheme="minorHAnsi" w:hAnsi="Times New Roman" w:cs="Times New Roman" w:hint="default"/>
        <w:i/>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nsid w:val="54A740B4"/>
    <w:multiLevelType w:val="hybridMultilevel"/>
    <w:tmpl w:val="E500D01E"/>
    <w:lvl w:ilvl="0" w:tplc="C16CCDE8">
      <w:start w:val="1"/>
      <w:numFmt w:val="decimal"/>
      <w:lvlText w:val="1.%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577271AB"/>
    <w:multiLevelType w:val="hybridMultilevel"/>
    <w:tmpl w:val="883260AA"/>
    <w:lvl w:ilvl="0" w:tplc="F25415C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nsid w:val="586E4B51"/>
    <w:multiLevelType w:val="hybridMultilevel"/>
    <w:tmpl w:val="28FA4A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8B13523"/>
    <w:multiLevelType w:val="hybridMultilevel"/>
    <w:tmpl w:val="B7469B56"/>
    <w:lvl w:ilvl="0" w:tplc="C7BA9C88">
      <w:start w:val="1"/>
      <w:numFmt w:val="lowerLetter"/>
      <w:lvlText w:val="%1."/>
      <w:lvlJc w:val="left"/>
      <w:pPr>
        <w:ind w:left="1080" w:hanging="360"/>
      </w:pPr>
      <w:rPr>
        <w:rFonts w:hint="default"/>
        <w:color w:val="auto"/>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651F1594"/>
    <w:multiLevelType w:val="hybridMultilevel"/>
    <w:tmpl w:val="408475C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8B543DC"/>
    <w:multiLevelType w:val="hybridMultilevel"/>
    <w:tmpl w:val="1CB6E1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9AF2B81"/>
    <w:multiLevelType w:val="hybridMultilevel"/>
    <w:tmpl w:val="1E0626F2"/>
    <w:lvl w:ilvl="0" w:tplc="87AE9456">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69C85C80"/>
    <w:multiLevelType w:val="hybridMultilevel"/>
    <w:tmpl w:val="9D7E6F34"/>
    <w:lvl w:ilvl="0" w:tplc="B468723C">
      <w:start w:val="1"/>
      <w:numFmt w:val="decimal"/>
      <w:lvlText w:val="8.%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9F521A9"/>
    <w:multiLevelType w:val="hybridMultilevel"/>
    <w:tmpl w:val="3D4030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B2D6AA8"/>
    <w:multiLevelType w:val="multilevel"/>
    <w:tmpl w:val="1D689FBE"/>
    <w:lvl w:ilvl="0">
      <w:start w:val="2"/>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bCs w:val="0"/>
        <w:i w:val="0"/>
        <w:iCs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3">
    <w:nsid w:val="713A1C4C"/>
    <w:multiLevelType w:val="hybridMultilevel"/>
    <w:tmpl w:val="BC720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63A64C7"/>
    <w:multiLevelType w:val="hybridMultilevel"/>
    <w:tmpl w:val="89B453B8"/>
    <w:lvl w:ilvl="0" w:tplc="DE06306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nsid w:val="78373788"/>
    <w:multiLevelType w:val="hybridMultilevel"/>
    <w:tmpl w:val="553AE9D8"/>
    <w:lvl w:ilvl="0" w:tplc="38090001">
      <w:start w:val="1"/>
      <w:numFmt w:val="bullet"/>
      <w:lvlText w:val=""/>
      <w:lvlJc w:val="left"/>
      <w:pPr>
        <w:ind w:left="720" w:hanging="360"/>
      </w:pPr>
      <w:rPr>
        <w:rFonts w:ascii="Symbol" w:hAnsi="Symbol" w:hint="default"/>
        <w:sz w:val="22"/>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nsid w:val="79615A7B"/>
    <w:multiLevelType w:val="multilevel"/>
    <w:tmpl w:val="31A036F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99A6D21"/>
    <w:multiLevelType w:val="hybridMultilevel"/>
    <w:tmpl w:val="EB502254"/>
    <w:lvl w:ilvl="0" w:tplc="341EDD78">
      <w:start w:val="1"/>
      <w:numFmt w:val="lowerLetter"/>
      <w:lvlText w:val="%1."/>
      <w:lvlJc w:val="left"/>
      <w:pPr>
        <w:ind w:left="1145" w:hanging="360"/>
      </w:pPr>
      <w:rPr>
        <w:rFonts w:hint="default"/>
        <w:b w:val="0"/>
        <w:bCs/>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48">
    <w:nsid w:val="7AF67C37"/>
    <w:multiLevelType w:val="hybridMultilevel"/>
    <w:tmpl w:val="12E660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7DD36774"/>
    <w:multiLevelType w:val="hybridMultilevel"/>
    <w:tmpl w:val="C668F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3"/>
  </w:num>
  <w:num w:numId="2">
    <w:abstractNumId w:val="36"/>
  </w:num>
  <w:num w:numId="3">
    <w:abstractNumId w:val="37"/>
  </w:num>
  <w:num w:numId="4">
    <w:abstractNumId w:val="39"/>
  </w:num>
  <w:num w:numId="5">
    <w:abstractNumId w:val="20"/>
  </w:num>
  <w:num w:numId="6">
    <w:abstractNumId w:val="19"/>
  </w:num>
  <w:num w:numId="7">
    <w:abstractNumId w:val="8"/>
  </w:num>
  <w:num w:numId="8">
    <w:abstractNumId w:val="23"/>
  </w:num>
  <w:num w:numId="9">
    <w:abstractNumId w:val="5"/>
  </w:num>
  <w:num w:numId="10">
    <w:abstractNumId w:val="25"/>
  </w:num>
  <w:num w:numId="11">
    <w:abstractNumId w:val="41"/>
  </w:num>
  <w:num w:numId="12">
    <w:abstractNumId w:val="17"/>
  </w:num>
  <w:num w:numId="13">
    <w:abstractNumId w:val="34"/>
  </w:num>
  <w:num w:numId="14">
    <w:abstractNumId w:val="44"/>
  </w:num>
  <w:num w:numId="15">
    <w:abstractNumId w:val="26"/>
  </w:num>
  <w:num w:numId="16">
    <w:abstractNumId w:val="24"/>
  </w:num>
  <w:num w:numId="17">
    <w:abstractNumId w:val="48"/>
  </w:num>
  <w:num w:numId="18">
    <w:abstractNumId w:val="11"/>
  </w:num>
  <w:num w:numId="19">
    <w:abstractNumId w:val="16"/>
  </w:num>
  <w:num w:numId="20">
    <w:abstractNumId w:val="29"/>
  </w:num>
  <w:num w:numId="21">
    <w:abstractNumId w:val="45"/>
  </w:num>
  <w:num w:numId="22">
    <w:abstractNumId w:val="28"/>
  </w:num>
  <w:num w:numId="23">
    <w:abstractNumId w:val="2"/>
  </w:num>
  <w:num w:numId="24">
    <w:abstractNumId w:val="4"/>
  </w:num>
  <w:num w:numId="25">
    <w:abstractNumId w:val="30"/>
  </w:num>
  <w:num w:numId="26">
    <w:abstractNumId w:val="12"/>
  </w:num>
  <w:num w:numId="27">
    <w:abstractNumId w:val="42"/>
  </w:num>
  <w:num w:numId="28">
    <w:abstractNumId w:val="47"/>
  </w:num>
  <w:num w:numId="29">
    <w:abstractNumId w:val="9"/>
  </w:num>
  <w:num w:numId="30">
    <w:abstractNumId w:val="27"/>
  </w:num>
  <w:num w:numId="31">
    <w:abstractNumId w:val="7"/>
  </w:num>
  <w:num w:numId="32">
    <w:abstractNumId w:val="46"/>
  </w:num>
  <w:num w:numId="33">
    <w:abstractNumId w:val="0"/>
  </w:num>
  <w:num w:numId="34">
    <w:abstractNumId w:val="3"/>
  </w:num>
  <w:num w:numId="35">
    <w:abstractNumId w:val="38"/>
  </w:num>
  <w:num w:numId="36">
    <w:abstractNumId w:val="43"/>
  </w:num>
  <w:num w:numId="37">
    <w:abstractNumId w:val="35"/>
  </w:num>
  <w:num w:numId="38">
    <w:abstractNumId w:val="21"/>
  </w:num>
  <w:num w:numId="39">
    <w:abstractNumId w:val="10"/>
  </w:num>
  <w:num w:numId="40">
    <w:abstractNumId w:val="33"/>
  </w:num>
  <w:num w:numId="41">
    <w:abstractNumId w:val="14"/>
  </w:num>
  <w:num w:numId="42">
    <w:abstractNumId w:val="6"/>
  </w:num>
  <w:num w:numId="43">
    <w:abstractNumId w:val="1"/>
  </w:num>
  <w:num w:numId="44">
    <w:abstractNumId w:val="22"/>
  </w:num>
  <w:num w:numId="45">
    <w:abstractNumId w:val="31"/>
  </w:num>
  <w:num w:numId="46">
    <w:abstractNumId w:val="40"/>
  </w:num>
  <w:num w:numId="47">
    <w:abstractNumId w:val="15"/>
  </w:num>
  <w:num w:numId="48">
    <w:abstractNumId w:val="49"/>
  </w:num>
  <w:num w:numId="49">
    <w:abstractNumId w:val="32"/>
  </w:num>
  <w:num w:numId="50">
    <w:abstractNumId w:val="1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645D"/>
    <w:rsid w:val="00000E91"/>
    <w:rsid w:val="00000F91"/>
    <w:rsid w:val="00002470"/>
    <w:rsid w:val="00003662"/>
    <w:rsid w:val="000051B2"/>
    <w:rsid w:val="000061D5"/>
    <w:rsid w:val="00006498"/>
    <w:rsid w:val="00006C27"/>
    <w:rsid w:val="00010D1F"/>
    <w:rsid w:val="0001137B"/>
    <w:rsid w:val="00011F31"/>
    <w:rsid w:val="00013394"/>
    <w:rsid w:val="000134DB"/>
    <w:rsid w:val="00013564"/>
    <w:rsid w:val="00013A40"/>
    <w:rsid w:val="00013E1E"/>
    <w:rsid w:val="00014445"/>
    <w:rsid w:val="000152EE"/>
    <w:rsid w:val="00015984"/>
    <w:rsid w:val="00016B43"/>
    <w:rsid w:val="000203B2"/>
    <w:rsid w:val="00020DDF"/>
    <w:rsid w:val="00020FBD"/>
    <w:rsid w:val="000219AE"/>
    <w:rsid w:val="00022311"/>
    <w:rsid w:val="000225FC"/>
    <w:rsid w:val="000229BB"/>
    <w:rsid w:val="00022C20"/>
    <w:rsid w:val="00023FC8"/>
    <w:rsid w:val="00024C80"/>
    <w:rsid w:val="00024D9B"/>
    <w:rsid w:val="00024E71"/>
    <w:rsid w:val="00024F7C"/>
    <w:rsid w:val="0002514A"/>
    <w:rsid w:val="00025F8D"/>
    <w:rsid w:val="00026676"/>
    <w:rsid w:val="00026B51"/>
    <w:rsid w:val="00027990"/>
    <w:rsid w:val="0003079A"/>
    <w:rsid w:val="00030870"/>
    <w:rsid w:val="00031150"/>
    <w:rsid w:val="000311FB"/>
    <w:rsid w:val="0003216E"/>
    <w:rsid w:val="00032D08"/>
    <w:rsid w:val="0003326A"/>
    <w:rsid w:val="00033B26"/>
    <w:rsid w:val="0003447B"/>
    <w:rsid w:val="00035496"/>
    <w:rsid w:val="00035D97"/>
    <w:rsid w:val="00036914"/>
    <w:rsid w:val="00036B37"/>
    <w:rsid w:val="0004100C"/>
    <w:rsid w:val="00041CE8"/>
    <w:rsid w:val="000422F2"/>
    <w:rsid w:val="0004251F"/>
    <w:rsid w:val="00043743"/>
    <w:rsid w:val="00044C40"/>
    <w:rsid w:val="00044C59"/>
    <w:rsid w:val="000458B9"/>
    <w:rsid w:val="00045D0D"/>
    <w:rsid w:val="00045FC9"/>
    <w:rsid w:val="000477B0"/>
    <w:rsid w:val="000509D1"/>
    <w:rsid w:val="0005214A"/>
    <w:rsid w:val="00053C0E"/>
    <w:rsid w:val="00053CA8"/>
    <w:rsid w:val="00055E15"/>
    <w:rsid w:val="00056265"/>
    <w:rsid w:val="00056908"/>
    <w:rsid w:val="00056F43"/>
    <w:rsid w:val="00057300"/>
    <w:rsid w:val="000575A8"/>
    <w:rsid w:val="000602C2"/>
    <w:rsid w:val="00060CDE"/>
    <w:rsid w:val="0006100C"/>
    <w:rsid w:val="000619D3"/>
    <w:rsid w:val="00061B6D"/>
    <w:rsid w:val="00064B84"/>
    <w:rsid w:val="000654ED"/>
    <w:rsid w:val="00066D35"/>
    <w:rsid w:val="00067128"/>
    <w:rsid w:val="000679F8"/>
    <w:rsid w:val="00071E30"/>
    <w:rsid w:val="000734E9"/>
    <w:rsid w:val="00073AED"/>
    <w:rsid w:val="00074898"/>
    <w:rsid w:val="00077D8F"/>
    <w:rsid w:val="00081FC4"/>
    <w:rsid w:val="0008200C"/>
    <w:rsid w:val="0008442C"/>
    <w:rsid w:val="000848E8"/>
    <w:rsid w:val="0008531E"/>
    <w:rsid w:val="00090054"/>
    <w:rsid w:val="000901A2"/>
    <w:rsid w:val="00091156"/>
    <w:rsid w:val="000916FC"/>
    <w:rsid w:val="00092560"/>
    <w:rsid w:val="00092EE3"/>
    <w:rsid w:val="000932F5"/>
    <w:rsid w:val="00093A7C"/>
    <w:rsid w:val="00095BF8"/>
    <w:rsid w:val="00095C9E"/>
    <w:rsid w:val="00095CD8"/>
    <w:rsid w:val="00095D05"/>
    <w:rsid w:val="00095E36"/>
    <w:rsid w:val="00096224"/>
    <w:rsid w:val="00096703"/>
    <w:rsid w:val="00097FD0"/>
    <w:rsid w:val="000A020C"/>
    <w:rsid w:val="000A0382"/>
    <w:rsid w:val="000A06F3"/>
    <w:rsid w:val="000A1D85"/>
    <w:rsid w:val="000A1FFF"/>
    <w:rsid w:val="000A26CB"/>
    <w:rsid w:val="000A3242"/>
    <w:rsid w:val="000A373B"/>
    <w:rsid w:val="000A435B"/>
    <w:rsid w:val="000A55CA"/>
    <w:rsid w:val="000A5B22"/>
    <w:rsid w:val="000A63EC"/>
    <w:rsid w:val="000A7D8C"/>
    <w:rsid w:val="000B03BC"/>
    <w:rsid w:val="000B0F7B"/>
    <w:rsid w:val="000B0F7C"/>
    <w:rsid w:val="000B1001"/>
    <w:rsid w:val="000B2AD9"/>
    <w:rsid w:val="000B2B16"/>
    <w:rsid w:val="000B2F73"/>
    <w:rsid w:val="000B3523"/>
    <w:rsid w:val="000B35B1"/>
    <w:rsid w:val="000B3C8F"/>
    <w:rsid w:val="000B3D85"/>
    <w:rsid w:val="000B4189"/>
    <w:rsid w:val="000B423A"/>
    <w:rsid w:val="000B4C74"/>
    <w:rsid w:val="000B58F6"/>
    <w:rsid w:val="000B6CAA"/>
    <w:rsid w:val="000B79D4"/>
    <w:rsid w:val="000C0628"/>
    <w:rsid w:val="000C17A3"/>
    <w:rsid w:val="000C1A94"/>
    <w:rsid w:val="000C2BB3"/>
    <w:rsid w:val="000C6C07"/>
    <w:rsid w:val="000C75C0"/>
    <w:rsid w:val="000C7790"/>
    <w:rsid w:val="000C7B9B"/>
    <w:rsid w:val="000D07D9"/>
    <w:rsid w:val="000D1BB7"/>
    <w:rsid w:val="000D4509"/>
    <w:rsid w:val="000D5A91"/>
    <w:rsid w:val="000E0AAB"/>
    <w:rsid w:val="000E1BA3"/>
    <w:rsid w:val="000E3925"/>
    <w:rsid w:val="000E3C0B"/>
    <w:rsid w:val="000E48DD"/>
    <w:rsid w:val="000E62C8"/>
    <w:rsid w:val="000E6459"/>
    <w:rsid w:val="000E6D7E"/>
    <w:rsid w:val="000E748E"/>
    <w:rsid w:val="000F0540"/>
    <w:rsid w:val="000F1625"/>
    <w:rsid w:val="000F33D6"/>
    <w:rsid w:val="000F51D7"/>
    <w:rsid w:val="000F5EF9"/>
    <w:rsid w:val="000F6A92"/>
    <w:rsid w:val="000F7574"/>
    <w:rsid w:val="000F7656"/>
    <w:rsid w:val="001031FB"/>
    <w:rsid w:val="00103241"/>
    <w:rsid w:val="001036B3"/>
    <w:rsid w:val="0010507A"/>
    <w:rsid w:val="00105C57"/>
    <w:rsid w:val="0010663C"/>
    <w:rsid w:val="00106E81"/>
    <w:rsid w:val="00106FFF"/>
    <w:rsid w:val="001119B8"/>
    <w:rsid w:val="001124E2"/>
    <w:rsid w:val="001128C5"/>
    <w:rsid w:val="00113291"/>
    <w:rsid w:val="001144C2"/>
    <w:rsid w:val="0011506D"/>
    <w:rsid w:val="001159B2"/>
    <w:rsid w:val="00116D44"/>
    <w:rsid w:val="001214D4"/>
    <w:rsid w:val="00122BF3"/>
    <w:rsid w:val="001238B1"/>
    <w:rsid w:val="00123D80"/>
    <w:rsid w:val="001254E2"/>
    <w:rsid w:val="00125875"/>
    <w:rsid w:val="00127523"/>
    <w:rsid w:val="00127795"/>
    <w:rsid w:val="00130B3A"/>
    <w:rsid w:val="00133076"/>
    <w:rsid w:val="001340C6"/>
    <w:rsid w:val="00134182"/>
    <w:rsid w:val="001345F8"/>
    <w:rsid w:val="00140EDD"/>
    <w:rsid w:val="0014204B"/>
    <w:rsid w:val="0014482E"/>
    <w:rsid w:val="0014619F"/>
    <w:rsid w:val="00146489"/>
    <w:rsid w:val="00146B49"/>
    <w:rsid w:val="00147A40"/>
    <w:rsid w:val="00147F9A"/>
    <w:rsid w:val="00151E1B"/>
    <w:rsid w:val="00152871"/>
    <w:rsid w:val="00153513"/>
    <w:rsid w:val="00153799"/>
    <w:rsid w:val="001540AE"/>
    <w:rsid w:val="001549EF"/>
    <w:rsid w:val="00155480"/>
    <w:rsid w:val="0015561A"/>
    <w:rsid w:val="0016011E"/>
    <w:rsid w:val="001602B7"/>
    <w:rsid w:val="001606E4"/>
    <w:rsid w:val="001619D0"/>
    <w:rsid w:val="00163236"/>
    <w:rsid w:val="00163B3B"/>
    <w:rsid w:val="0016446C"/>
    <w:rsid w:val="0016483C"/>
    <w:rsid w:val="001668D3"/>
    <w:rsid w:val="00166A5F"/>
    <w:rsid w:val="00170631"/>
    <w:rsid w:val="00170DB6"/>
    <w:rsid w:val="00170F9D"/>
    <w:rsid w:val="00172BF0"/>
    <w:rsid w:val="00173744"/>
    <w:rsid w:val="00174AEC"/>
    <w:rsid w:val="001758F9"/>
    <w:rsid w:val="00175BEC"/>
    <w:rsid w:val="00175D04"/>
    <w:rsid w:val="00175D37"/>
    <w:rsid w:val="00176855"/>
    <w:rsid w:val="00176AF1"/>
    <w:rsid w:val="001805B6"/>
    <w:rsid w:val="0018081D"/>
    <w:rsid w:val="0018211D"/>
    <w:rsid w:val="00183715"/>
    <w:rsid w:val="0018395D"/>
    <w:rsid w:val="00183F77"/>
    <w:rsid w:val="00183F80"/>
    <w:rsid w:val="00185EC4"/>
    <w:rsid w:val="00185F8C"/>
    <w:rsid w:val="00187E6D"/>
    <w:rsid w:val="001915BA"/>
    <w:rsid w:val="001915E3"/>
    <w:rsid w:val="00191F57"/>
    <w:rsid w:val="00192025"/>
    <w:rsid w:val="00192287"/>
    <w:rsid w:val="0019269D"/>
    <w:rsid w:val="001934C8"/>
    <w:rsid w:val="001938FF"/>
    <w:rsid w:val="00193EC7"/>
    <w:rsid w:val="00193FCB"/>
    <w:rsid w:val="00195659"/>
    <w:rsid w:val="001A1738"/>
    <w:rsid w:val="001A2365"/>
    <w:rsid w:val="001A24F4"/>
    <w:rsid w:val="001A28B8"/>
    <w:rsid w:val="001A3ACD"/>
    <w:rsid w:val="001A42E5"/>
    <w:rsid w:val="001A45B4"/>
    <w:rsid w:val="001A4809"/>
    <w:rsid w:val="001A51B7"/>
    <w:rsid w:val="001A5BA4"/>
    <w:rsid w:val="001A7B60"/>
    <w:rsid w:val="001A7FBA"/>
    <w:rsid w:val="001B0BA8"/>
    <w:rsid w:val="001B291A"/>
    <w:rsid w:val="001B382E"/>
    <w:rsid w:val="001B4452"/>
    <w:rsid w:val="001B67E1"/>
    <w:rsid w:val="001B732F"/>
    <w:rsid w:val="001B7D2D"/>
    <w:rsid w:val="001B7FB1"/>
    <w:rsid w:val="001C0E7D"/>
    <w:rsid w:val="001C24A9"/>
    <w:rsid w:val="001C28D9"/>
    <w:rsid w:val="001C411C"/>
    <w:rsid w:val="001C5191"/>
    <w:rsid w:val="001C6D44"/>
    <w:rsid w:val="001D4918"/>
    <w:rsid w:val="001D4F6E"/>
    <w:rsid w:val="001D67D7"/>
    <w:rsid w:val="001D6ACA"/>
    <w:rsid w:val="001E2E16"/>
    <w:rsid w:val="001E4ADE"/>
    <w:rsid w:val="001E60A0"/>
    <w:rsid w:val="001E7D63"/>
    <w:rsid w:val="001F05B4"/>
    <w:rsid w:val="001F0E6D"/>
    <w:rsid w:val="001F0ECA"/>
    <w:rsid w:val="001F239C"/>
    <w:rsid w:val="001F2CE7"/>
    <w:rsid w:val="001F4D7A"/>
    <w:rsid w:val="001F6E48"/>
    <w:rsid w:val="001F7F2C"/>
    <w:rsid w:val="00200B95"/>
    <w:rsid w:val="00201933"/>
    <w:rsid w:val="00201E1D"/>
    <w:rsid w:val="00201F85"/>
    <w:rsid w:val="0020294F"/>
    <w:rsid w:val="002030DF"/>
    <w:rsid w:val="00203353"/>
    <w:rsid w:val="00203617"/>
    <w:rsid w:val="002079BF"/>
    <w:rsid w:val="00210D75"/>
    <w:rsid w:val="00211BC4"/>
    <w:rsid w:val="00211F2F"/>
    <w:rsid w:val="0021340F"/>
    <w:rsid w:val="00214977"/>
    <w:rsid w:val="00214AB7"/>
    <w:rsid w:val="00215137"/>
    <w:rsid w:val="002157A0"/>
    <w:rsid w:val="00216C7B"/>
    <w:rsid w:val="00216EE5"/>
    <w:rsid w:val="00222538"/>
    <w:rsid w:val="00222EA9"/>
    <w:rsid w:val="002240DA"/>
    <w:rsid w:val="00224CE4"/>
    <w:rsid w:val="0022623A"/>
    <w:rsid w:val="00227124"/>
    <w:rsid w:val="0022719D"/>
    <w:rsid w:val="00227202"/>
    <w:rsid w:val="002303FD"/>
    <w:rsid w:val="0023188A"/>
    <w:rsid w:val="00231B29"/>
    <w:rsid w:val="002321BC"/>
    <w:rsid w:val="002331BA"/>
    <w:rsid w:val="00233583"/>
    <w:rsid w:val="002348E9"/>
    <w:rsid w:val="00235C7D"/>
    <w:rsid w:val="00237DA6"/>
    <w:rsid w:val="00237E0F"/>
    <w:rsid w:val="00240891"/>
    <w:rsid w:val="00241E0D"/>
    <w:rsid w:val="00242037"/>
    <w:rsid w:val="00243033"/>
    <w:rsid w:val="0024499D"/>
    <w:rsid w:val="002451EF"/>
    <w:rsid w:val="00245822"/>
    <w:rsid w:val="002463DA"/>
    <w:rsid w:val="002472AD"/>
    <w:rsid w:val="00247DF2"/>
    <w:rsid w:val="0025200A"/>
    <w:rsid w:val="0025336F"/>
    <w:rsid w:val="002545A0"/>
    <w:rsid w:val="0025460E"/>
    <w:rsid w:val="002557B4"/>
    <w:rsid w:val="00256292"/>
    <w:rsid w:val="00256527"/>
    <w:rsid w:val="00257E4B"/>
    <w:rsid w:val="00261365"/>
    <w:rsid w:val="002625BE"/>
    <w:rsid w:val="0026281D"/>
    <w:rsid w:val="0026333B"/>
    <w:rsid w:val="00263DAF"/>
    <w:rsid w:val="002643CC"/>
    <w:rsid w:val="00264E4A"/>
    <w:rsid w:val="00265B00"/>
    <w:rsid w:val="002660A7"/>
    <w:rsid w:val="002665B3"/>
    <w:rsid w:val="00266EB7"/>
    <w:rsid w:val="0026703B"/>
    <w:rsid w:val="002671CB"/>
    <w:rsid w:val="00267770"/>
    <w:rsid w:val="00270C90"/>
    <w:rsid w:val="00270D3F"/>
    <w:rsid w:val="002721E7"/>
    <w:rsid w:val="00277015"/>
    <w:rsid w:val="002809CC"/>
    <w:rsid w:val="002821D7"/>
    <w:rsid w:val="00282272"/>
    <w:rsid w:val="00282452"/>
    <w:rsid w:val="00283D15"/>
    <w:rsid w:val="0028437F"/>
    <w:rsid w:val="00284C01"/>
    <w:rsid w:val="00284E74"/>
    <w:rsid w:val="00285838"/>
    <w:rsid w:val="00285B29"/>
    <w:rsid w:val="0028739C"/>
    <w:rsid w:val="00290A50"/>
    <w:rsid w:val="00291592"/>
    <w:rsid w:val="00292AF1"/>
    <w:rsid w:val="00293684"/>
    <w:rsid w:val="00293B72"/>
    <w:rsid w:val="00293BEC"/>
    <w:rsid w:val="002A0E0E"/>
    <w:rsid w:val="002A18DC"/>
    <w:rsid w:val="002A383F"/>
    <w:rsid w:val="002A5E31"/>
    <w:rsid w:val="002A7A9F"/>
    <w:rsid w:val="002B11C3"/>
    <w:rsid w:val="002B21CD"/>
    <w:rsid w:val="002B3DD3"/>
    <w:rsid w:val="002B467A"/>
    <w:rsid w:val="002B4E3A"/>
    <w:rsid w:val="002B4E57"/>
    <w:rsid w:val="002B7099"/>
    <w:rsid w:val="002B73CA"/>
    <w:rsid w:val="002C04B9"/>
    <w:rsid w:val="002C293F"/>
    <w:rsid w:val="002C2CA3"/>
    <w:rsid w:val="002C4758"/>
    <w:rsid w:val="002C4D80"/>
    <w:rsid w:val="002C7111"/>
    <w:rsid w:val="002C78A7"/>
    <w:rsid w:val="002D0170"/>
    <w:rsid w:val="002D053B"/>
    <w:rsid w:val="002D2251"/>
    <w:rsid w:val="002D2969"/>
    <w:rsid w:val="002D2F6E"/>
    <w:rsid w:val="002D488F"/>
    <w:rsid w:val="002D5924"/>
    <w:rsid w:val="002D6A48"/>
    <w:rsid w:val="002E0DDD"/>
    <w:rsid w:val="002E1539"/>
    <w:rsid w:val="002E1B11"/>
    <w:rsid w:val="002E3127"/>
    <w:rsid w:val="002E3B58"/>
    <w:rsid w:val="002E3F93"/>
    <w:rsid w:val="002E645D"/>
    <w:rsid w:val="002E6F09"/>
    <w:rsid w:val="002E7803"/>
    <w:rsid w:val="002E7BA7"/>
    <w:rsid w:val="002F0A20"/>
    <w:rsid w:val="002F1188"/>
    <w:rsid w:val="002F12C9"/>
    <w:rsid w:val="002F1395"/>
    <w:rsid w:val="002F16E0"/>
    <w:rsid w:val="002F500B"/>
    <w:rsid w:val="002F5425"/>
    <w:rsid w:val="002F6991"/>
    <w:rsid w:val="002F75C2"/>
    <w:rsid w:val="002F7701"/>
    <w:rsid w:val="002F7CB2"/>
    <w:rsid w:val="002F7D61"/>
    <w:rsid w:val="0030150B"/>
    <w:rsid w:val="003018AA"/>
    <w:rsid w:val="00302EB5"/>
    <w:rsid w:val="00304035"/>
    <w:rsid w:val="0030422F"/>
    <w:rsid w:val="0030446D"/>
    <w:rsid w:val="00304A13"/>
    <w:rsid w:val="003056E5"/>
    <w:rsid w:val="00306509"/>
    <w:rsid w:val="0030667D"/>
    <w:rsid w:val="00306C9D"/>
    <w:rsid w:val="00306D1E"/>
    <w:rsid w:val="00307672"/>
    <w:rsid w:val="00310F81"/>
    <w:rsid w:val="003117A2"/>
    <w:rsid w:val="00311A50"/>
    <w:rsid w:val="003147CB"/>
    <w:rsid w:val="003150BB"/>
    <w:rsid w:val="00315C6B"/>
    <w:rsid w:val="00316FCA"/>
    <w:rsid w:val="00317080"/>
    <w:rsid w:val="00320B38"/>
    <w:rsid w:val="00321719"/>
    <w:rsid w:val="0032277F"/>
    <w:rsid w:val="00322B47"/>
    <w:rsid w:val="00323ED5"/>
    <w:rsid w:val="003240FA"/>
    <w:rsid w:val="00324EAD"/>
    <w:rsid w:val="003254C2"/>
    <w:rsid w:val="003256DF"/>
    <w:rsid w:val="00325C56"/>
    <w:rsid w:val="003302D6"/>
    <w:rsid w:val="00331482"/>
    <w:rsid w:val="00332DCB"/>
    <w:rsid w:val="00333050"/>
    <w:rsid w:val="00333F74"/>
    <w:rsid w:val="00334058"/>
    <w:rsid w:val="00335589"/>
    <w:rsid w:val="00340E4E"/>
    <w:rsid w:val="003418C1"/>
    <w:rsid w:val="00342909"/>
    <w:rsid w:val="00344A3E"/>
    <w:rsid w:val="00347EB2"/>
    <w:rsid w:val="003501D3"/>
    <w:rsid w:val="00350498"/>
    <w:rsid w:val="003507A0"/>
    <w:rsid w:val="00350DDD"/>
    <w:rsid w:val="00351417"/>
    <w:rsid w:val="0035185A"/>
    <w:rsid w:val="00351A31"/>
    <w:rsid w:val="00352883"/>
    <w:rsid w:val="0035374B"/>
    <w:rsid w:val="00353B2D"/>
    <w:rsid w:val="00354592"/>
    <w:rsid w:val="00355E37"/>
    <w:rsid w:val="00356538"/>
    <w:rsid w:val="00360B76"/>
    <w:rsid w:val="00360C4D"/>
    <w:rsid w:val="003627B3"/>
    <w:rsid w:val="00363930"/>
    <w:rsid w:val="00363B79"/>
    <w:rsid w:val="00364232"/>
    <w:rsid w:val="00364419"/>
    <w:rsid w:val="00364454"/>
    <w:rsid w:val="0036526E"/>
    <w:rsid w:val="0036632F"/>
    <w:rsid w:val="00370298"/>
    <w:rsid w:val="0037067F"/>
    <w:rsid w:val="00371DE9"/>
    <w:rsid w:val="0037263F"/>
    <w:rsid w:val="003728DD"/>
    <w:rsid w:val="00374643"/>
    <w:rsid w:val="0037527B"/>
    <w:rsid w:val="0037535D"/>
    <w:rsid w:val="00375626"/>
    <w:rsid w:val="0037584B"/>
    <w:rsid w:val="00381A14"/>
    <w:rsid w:val="0038231D"/>
    <w:rsid w:val="00382EED"/>
    <w:rsid w:val="00382F27"/>
    <w:rsid w:val="00382FC8"/>
    <w:rsid w:val="00383053"/>
    <w:rsid w:val="00383582"/>
    <w:rsid w:val="00384D13"/>
    <w:rsid w:val="00385F5F"/>
    <w:rsid w:val="00387107"/>
    <w:rsid w:val="003876BD"/>
    <w:rsid w:val="003878F7"/>
    <w:rsid w:val="0038799A"/>
    <w:rsid w:val="00391797"/>
    <w:rsid w:val="003921C1"/>
    <w:rsid w:val="00394E23"/>
    <w:rsid w:val="00395247"/>
    <w:rsid w:val="00396864"/>
    <w:rsid w:val="0039729A"/>
    <w:rsid w:val="003A2F69"/>
    <w:rsid w:val="003A4449"/>
    <w:rsid w:val="003A6481"/>
    <w:rsid w:val="003A6E17"/>
    <w:rsid w:val="003A7366"/>
    <w:rsid w:val="003B09A0"/>
    <w:rsid w:val="003B16F2"/>
    <w:rsid w:val="003B4226"/>
    <w:rsid w:val="003B4924"/>
    <w:rsid w:val="003B557A"/>
    <w:rsid w:val="003B7559"/>
    <w:rsid w:val="003B774E"/>
    <w:rsid w:val="003B7D6B"/>
    <w:rsid w:val="003C29DE"/>
    <w:rsid w:val="003C2FF7"/>
    <w:rsid w:val="003C3211"/>
    <w:rsid w:val="003C410A"/>
    <w:rsid w:val="003C5628"/>
    <w:rsid w:val="003C594D"/>
    <w:rsid w:val="003C672B"/>
    <w:rsid w:val="003C6B2E"/>
    <w:rsid w:val="003C6FEF"/>
    <w:rsid w:val="003D0959"/>
    <w:rsid w:val="003D10E2"/>
    <w:rsid w:val="003D12BE"/>
    <w:rsid w:val="003D2CDE"/>
    <w:rsid w:val="003D4023"/>
    <w:rsid w:val="003D4B27"/>
    <w:rsid w:val="003D5FFD"/>
    <w:rsid w:val="003D6794"/>
    <w:rsid w:val="003D6942"/>
    <w:rsid w:val="003E09E9"/>
    <w:rsid w:val="003E1110"/>
    <w:rsid w:val="003E1786"/>
    <w:rsid w:val="003E2D5E"/>
    <w:rsid w:val="003E3DC7"/>
    <w:rsid w:val="003E3EA8"/>
    <w:rsid w:val="003E3F9A"/>
    <w:rsid w:val="003E567D"/>
    <w:rsid w:val="003E6BC1"/>
    <w:rsid w:val="003E706F"/>
    <w:rsid w:val="003E7328"/>
    <w:rsid w:val="003E78B8"/>
    <w:rsid w:val="003F015B"/>
    <w:rsid w:val="003F0CD3"/>
    <w:rsid w:val="003F1463"/>
    <w:rsid w:val="003F1648"/>
    <w:rsid w:val="003F29B8"/>
    <w:rsid w:val="003F4263"/>
    <w:rsid w:val="003F4858"/>
    <w:rsid w:val="003F4CAD"/>
    <w:rsid w:val="003F50BC"/>
    <w:rsid w:val="003F59C9"/>
    <w:rsid w:val="003F5F14"/>
    <w:rsid w:val="003F6F4D"/>
    <w:rsid w:val="00400E87"/>
    <w:rsid w:val="00402C32"/>
    <w:rsid w:val="00402E9D"/>
    <w:rsid w:val="00405B99"/>
    <w:rsid w:val="00405E99"/>
    <w:rsid w:val="00406191"/>
    <w:rsid w:val="0041043D"/>
    <w:rsid w:val="004104D8"/>
    <w:rsid w:val="00410E48"/>
    <w:rsid w:val="00411D03"/>
    <w:rsid w:val="00412D4C"/>
    <w:rsid w:val="004130E2"/>
    <w:rsid w:val="0041559B"/>
    <w:rsid w:val="004158BC"/>
    <w:rsid w:val="004169A0"/>
    <w:rsid w:val="0042038C"/>
    <w:rsid w:val="00420D73"/>
    <w:rsid w:val="00422AC9"/>
    <w:rsid w:val="0042351B"/>
    <w:rsid w:val="004251D6"/>
    <w:rsid w:val="00425D98"/>
    <w:rsid w:val="00426832"/>
    <w:rsid w:val="00430347"/>
    <w:rsid w:val="0043079D"/>
    <w:rsid w:val="00431ACC"/>
    <w:rsid w:val="004320BA"/>
    <w:rsid w:val="00432A69"/>
    <w:rsid w:val="004346FB"/>
    <w:rsid w:val="00437AEB"/>
    <w:rsid w:val="004412E1"/>
    <w:rsid w:val="0044164A"/>
    <w:rsid w:val="00442193"/>
    <w:rsid w:val="00444871"/>
    <w:rsid w:val="00444F3D"/>
    <w:rsid w:val="00445251"/>
    <w:rsid w:val="00446095"/>
    <w:rsid w:val="0045144B"/>
    <w:rsid w:val="00451932"/>
    <w:rsid w:val="00451E3B"/>
    <w:rsid w:val="004521A4"/>
    <w:rsid w:val="004521E9"/>
    <w:rsid w:val="004537DC"/>
    <w:rsid w:val="00453EC8"/>
    <w:rsid w:val="00455693"/>
    <w:rsid w:val="00455865"/>
    <w:rsid w:val="004566F9"/>
    <w:rsid w:val="00456A93"/>
    <w:rsid w:val="00456BC1"/>
    <w:rsid w:val="00461452"/>
    <w:rsid w:val="00465030"/>
    <w:rsid w:val="0046580F"/>
    <w:rsid w:val="004660BA"/>
    <w:rsid w:val="004673FF"/>
    <w:rsid w:val="004676B2"/>
    <w:rsid w:val="00470599"/>
    <w:rsid w:val="004708BB"/>
    <w:rsid w:val="00471D36"/>
    <w:rsid w:val="004723F9"/>
    <w:rsid w:val="00474E21"/>
    <w:rsid w:val="004755CC"/>
    <w:rsid w:val="00475B44"/>
    <w:rsid w:val="0047704B"/>
    <w:rsid w:val="00477AE3"/>
    <w:rsid w:val="004810B5"/>
    <w:rsid w:val="00481CA0"/>
    <w:rsid w:val="004828B0"/>
    <w:rsid w:val="004833A1"/>
    <w:rsid w:val="004846DE"/>
    <w:rsid w:val="00486347"/>
    <w:rsid w:val="0048651E"/>
    <w:rsid w:val="00495038"/>
    <w:rsid w:val="004952E1"/>
    <w:rsid w:val="004957D2"/>
    <w:rsid w:val="00495EBF"/>
    <w:rsid w:val="0049637E"/>
    <w:rsid w:val="004963F4"/>
    <w:rsid w:val="00496A5D"/>
    <w:rsid w:val="004974DD"/>
    <w:rsid w:val="0049751B"/>
    <w:rsid w:val="004A0275"/>
    <w:rsid w:val="004A03B0"/>
    <w:rsid w:val="004A3424"/>
    <w:rsid w:val="004A47A5"/>
    <w:rsid w:val="004A48EC"/>
    <w:rsid w:val="004A5134"/>
    <w:rsid w:val="004B14CC"/>
    <w:rsid w:val="004B17EF"/>
    <w:rsid w:val="004B1B1A"/>
    <w:rsid w:val="004B1D65"/>
    <w:rsid w:val="004B2BAC"/>
    <w:rsid w:val="004B41CC"/>
    <w:rsid w:val="004B579B"/>
    <w:rsid w:val="004B5AEF"/>
    <w:rsid w:val="004B60BE"/>
    <w:rsid w:val="004B66EE"/>
    <w:rsid w:val="004B6DFB"/>
    <w:rsid w:val="004C09C1"/>
    <w:rsid w:val="004C0E9C"/>
    <w:rsid w:val="004C1312"/>
    <w:rsid w:val="004C171C"/>
    <w:rsid w:val="004C6167"/>
    <w:rsid w:val="004C69A9"/>
    <w:rsid w:val="004C73A8"/>
    <w:rsid w:val="004C7AD2"/>
    <w:rsid w:val="004D017B"/>
    <w:rsid w:val="004D1948"/>
    <w:rsid w:val="004D208F"/>
    <w:rsid w:val="004D255E"/>
    <w:rsid w:val="004D40EF"/>
    <w:rsid w:val="004D43A3"/>
    <w:rsid w:val="004D4679"/>
    <w:rsid w:val="004D4F6F"/>
    <w:rsid w:val="004D7546"/>
    <w:rsid w:val="004D7549"/>
    <w:rsid w:val="004D7736"/>
    <w:rsid w:val="004D7B6F"/>
    <w:rsid w:val="004D7B76"/>
    <w:rsid w:val="004E1271"/>
    <w:rsid w:val="004E175D"/>
    <w:rsid w:val="004E2951"/>
    <w:rsid w:val="004E2CEA"/>
    <w:rsid w:val="004E40EA"/>
    <w:rsid w:val="004E5346"/>
    <w:rsid w:val="004E70F9"/>
    <w:rsid w:val="004E7192"/>
    <w:rsid w:val="004E733D"/>
    <w:rsid w:val="004F1886"/>
    <w:rsid w:val="004F1F4A"/>
    <w:rsid w:val="004F2654"/>
    <w:rsid w:val="004F2E47"/>
    <w:rsid w:val="004F37D3"/>
    <w:rsid w:val="004F4BFE"/>
    <w:rsid w:val="004F4F25"/>
    <w:rsid w:val="004F5348"/>
    <w:rsid w:val="004F7067"/>
    <w:rsid w:val="00500521"/>
    <w:rsid w:val="00500952"/>
    <w:rsid w:val="00500C0B"/>
    <w:rsid w:val="00504C07"/>
    <w:rsid w:val="00504FEC"/>
    <w:rsid w:val="00505EE2"/>
    <w:rsid w:val="00506920"/>
    <w:rsid w:val="00506DEE"/>
    <w:rsid w:val="005112A3"/>
    <w:rsid w:val="005113ED"/>
    <w:rsid w:val="00511B41"/>
    <w:rsid w:val="00514705"/>
    <w:rsid w:val="0051562E"/>
    <w:rsid w:val="005164C8"/>
    <w:rsid w:val="0051748B"/>
    <w:rsid w:val="005175E1"/>
    <w:rsid w:val="00520261"/>
    <w:rsid w:val="00520957"/>
    <w:rsid w:val="00521A53"/>
    <w:rsid w:val="00521BC7"/>
    <w:rsid w:val="00521D21"/>
    <w:rsid w:val="0052309E"/>
    <w:rsid w:val="00524EA2"/>
    <w:rsid w:val="00525A3B"/>
    <w:rsid w:val="005275EE"/>
    <w:rsid w:val="005303F0"/>
    <w:rsid w:val="00531A15"/>
    <w:rsid w:val="00531D05"/>
    <w:rsid w:val="00531D7A"/>
    <w:rsid w:val="005321E6"/>
    <w:rsid w:val="0053296B"/>
    <w:rsid w:val="00532A6D"/>
    <w:rsid w:val="00536194"/>
    <w:rsid w:val="00536601"/>
    <w:rsid w:val="0054212B"/>
    <w:rsid w:val="005423C3"/>
    <w:rsid w:val="00543397"/>
    <w:rsid w:val="005434A0"/>
    <w:rsid w:val="00543B41"/>
    <w:rsid w:val="00543B5C"/>
    <w:rsid w:val="0054572E"/>
    <w:rsid w:val="00546EED"/>
    <w:rsid w:val="005478BE"/>
    <w:rsid w:val="00547DDF"/>
    <w:rsid w:val="00550AF1"/>
    <w:rsid w:val="005511EF"/>
    <w:rsid w:val="00551E4F"/>
    <w:rsid w:val="00552834"/>
    <w:rsid w:val="00552EE6"/>
    <w:rsid w:val="00552F5A"/>
    <w:rsid w:val="00553947"/>
    <w:rsid w:val="00553DF5"/>
    <w:rsid w:val="005545AE"/>
    <w:rsid w:val="005551F4"/>
    <w:rsid w:val="00555B9E"/>
    <w:rsid w:val="00556727"/>
    <w:rsid w:val="00560B93"/>
    <w:rsid w:val="005622C6"/>
    <w:rsid w:val="00562462"/>
    <w:rsid w:val="0056253E"/>
    <w:rsid w:val="005637BA"/>
    <w:rsid w:val="00563CDF"/>
    <w:rsid w:val="00564841"/>
    <w:rsid w:val="00565987"/>
    <w:rsid w:val="00565CA9"/>
    <w:rsid w:val="0056649B"/>
    <w:rsid w:val="0057193F"/>
    <w:rsid w:val="00572647"/>
    <w:rsid w:val="005730E5"/>
    <w:rsid w:val="005756A8"/>
    <w:rsid w:val="005756D9"/>
    <w:rsid w:val="00576829"/>
    <w:rsid w:val="00577E32"/>
    <w:rsid w:val="00580EA6"/>
    <w:rsid w:val="00581C96"/>
    <w:rsid w:val="00583DE3"/>
    <w:rsid w:val="00584F2D"/>
    <w:rsid w:val="00586311"/>
    <w:rsid w:val="00587ED7"/>
    <w:rsid w:val="0059111D"/>
    <w:rsid w:val="00591E33"/>
    <w:rsid w:val="0059228F"/>
    <w:rsid w:val="00593DFE"/>
    <w:rsid w:val="00595251"/>
    <w:rsid w:val="00595B38"/>
    <w:rsid w:val="00595FA0"/>
    <w:rsid w:val="00597A38"/>
    <w:rsid w:val="005A0180"/>
    <w:rsid w:val="005A2705"/>
    <w:rsid w:val="005A4334"/>
    <w:rsid w:val="005A5DDF"/>
    <w:rsid w:val="005A61F9"/>
    <w:rsid w:val="005A6342"/>
    <w:rsid w:val="005A6967"/>
    <w:rsid w:val="005A6B4B"/>
    <w:rsid w:val="005A6C33"/>
    <w:rsid w:val="005A76FB"/>
    <w:rsid w:val="005A78CA"/>
    <w:rsid w:val="005B04E2"/>
    <w:rsid w:val="005B0B39"/>
    <w:rsid w:val="005B163E"/>
    <w:rsid w:val="005B1CDF"/>
    <w:rsid w:val="005B274B"/>
    <w:rsid w:val="005B33AA"/>
    <w:rsid w:val="005B574C"/>
    <w:rsid w:val="005B5C58"/>
    <w:rsid w:val="005C0A68"/>
    <w:rsid w:val="005C0EFF"/>
    <w:rsid w:val="005C27E9"/>
    <w:rsid w:val="005C366E"/>
    <w:rsid w:val="005C4442"/>
    <w:rsid w:val="005C54B1"/>
    <w:rsid w:val="005C5B32"/>
    <w:rsid w:val="005C60BA"/>
    <w:rsid w:val="005C60E1"/>
    <w:rsid w:val="005C69A9"/>
    <w:rsid w:val="005C7D6C"/>
    <w:rsid w:val="005D428B"/>
    <w:rsid w:val="005D452C"/>
    <w:rsid w:val="005D4DAA"/>
    <w:rsid w:val="005D5FCE"/>
    <w:rsid w:val="005E4394"/>
    <w:rsid w:val="005E45A1"/>
    <w:rsid w:val="005E4DD2"/>
    <w:rsid w:val="005E62C0"/>
    <w:rsid w:val="005E631F"/>
    <w:rsid w:val="005F04AB"/>
    <w:rsid w:val="005F0BF7"/>
    <w:rsid w:val="005F11B3"/>
    <w:rsid w:val="005F1C48"/>
    <w:rsid w:val="005F33A1"/>
    <w:rsid w:val="005F3FC3"/>
    <w:rsid w:val="005F5849"/>
    <w:rsid w:val="005F5AD3"/>
    <w:rsid w:val="005F6712"/>
    <w:rsid w:val="005F7D03"/>
    <w:rsid w:val="0060050E"/>
    <w:rsid w:val="00600BA2"/>
    <w:rsid w:val="00602355"/>
    <w:rsid w:val="006032E8"/>
    <w:rsid w:val="00604D1F"/>
    <w:rsid w:val="00605576"/>
    <w:rsid w:val="006056ED"/>
    <w:rsid w:val="006065E3"/>
    <w:rsid w:val="00610693"/>
    <w:rsid w:val="00610D71"/>
    <w:rsid w:val="00611167"/>
    <w:rsid w:val="006114D3"/>
    <w:rsid w:val="00612AE4"/>
    <w:rsid w:val="00612AF9"/>
    <w:rsid w:val="006143E7"/>
    <w:rsid w:val="0061567F"/>
    <w:rsid w:val="00616D47"/>
    <w:rsid w:val="00620049"/>
    <w:rsid w:val="00620345"/>
    <w:rsid w:val="0062192A"/>
    <w:rsid w:val="00621DA4"/>
    <w:rsid w:val="00622181"/>
    <w:rsid w:val="006223C0"/>
    <w:rsid w:val="00623BB5"/>
    <w:rsid w:val="00623C54"/>
    <w:rsid w:val="00625067"/>
    <w:rsid w:val="00625A2B"/>
    <w:rsid w:val="00627634"/>
    <w:rsid w:val="00631677"/>
    <w:rsid w:val="00631C84"/>
    <w:rsid w:val="006326F6"/>
    <w:rsid w:val="00634362"/>
    <w:rsid w:val="00635852"/>
    <w:rsid w:val="00636787"/>
    <w:rsid w:val="00636A44"/>
    <w:rsid w:val="00636B84"/>
    <w:rsid w:val="00637AFC"/>
    <w:rsid w:val="00637DEA"/>
    <w:rsid w:val="006400D3"/>
    <w:rsid w:val="006404F6"/>
    <w:rsid w:val="00641515"/>
    <w:rsid w:val="006427EB"/>
    <w:rsid w:val="00642B6C"/>
    <w:rsid w:val="00643BFB"/>
    <w:rsid w:val="006474CA"/>
    <w:rsid w:val="0065155C"/>
    <w:rsid w:val="006516B3"/>
    <w:rsid w:val="006518FD"/>
    <w:rsid w:val="00651C93"/>
    <w:rsid w:val="00651E73"/>
    <w:rsid w:val="006524CE"/>
    <w:rsid w:val="006525B3"/>
    <w:rsid w:val="00652898"/>
    <w:rsid w:val="0065302F"/>
    <w:rsid w:val="00654625"/>
    <w:rsid w:val="00654794"/>
    <w:rsid w:val="00654EEF"/>
    <w:rsid w:val="00655090"/>
    <w:rsid w:val="006574F7"/>
    <w:rsid w:val="00657DF0"/>
    <w:rsid w:val="00660C1C"/>
    <w:rsid w:val="0066159F"/>
    <w:rsid w:val="00661A0E"/>
    <w:rsid w:val="00661B99"/>
    <w:rsid w:val="00662573"/>
    <w:rsid w:val="006661AB"/>
    <w:rsid w:val="00670FAA"/>
    <w:rsid w:val="00671C8A"/>
    <w:rsid w:val="006725FC"/>
    <w:rsid w:val="00672AC3"/>
    <w:rsid w:val="0067354E"/>
    <w:rsid w:val="00674F81"/>
    <w:rsid w:val="006772C4"/>
    <w:rsid w:val="00681836"/>
    <w:rsid w:val="00683C8F"/>
    <w:rsid w:val="00683CEA"/>
    <w:rsid w:val="00684695"/>
    <w:rsid w:val="0068515F"/>
    <w:rsid w:val="0068547D"/>
    <w:rsid w:val="0068614F"/>
    <w:rsid w:val="00686793"/>
    <w:rsid w:val="00687DDD"/>
    <w:rsid w:val="00687F39"/>
    <w:rsid w:val="00691466"/>
    <w:rsid w:val="00691AD2"/>
    <w:rsid w:val="00691E2E"/>
    <w:rsid w:val="0069203C"/>
    <w:rsid w:val="00692C86"/>
    <w:rsid w:val="00692E2A"/>
    <w:rsid w:val="00693C52"/>
    <w:rsid w:val="006944B4"/>
    <w:rsid w:val="00695B36"/>
    <w:rsid w:val="00696C36"/>
    <w:rsid w:val="00697CC7"/>
    <w:rsid w:val="00697F0E"/>
    <w:rsid w:val="006A00FC"/>
    <w:rsid w:val="006A0B1F"/>
    <w:rsid w:val="006A2E36"/>
    <w:rsid w:val="006A3851"/>
    <w:rsid w:val="006A5528"/>
    <w:rsid w:val="006A55A3"/>
    <w:rsid w:val="006A5D45"/>
    <w:rsid w:val="006A6A4C"/>
    <w:rsid w:val="006B08AA"/>
    <w:rsid w:val="006B1EA7"/>
    <w:rsid w:val="006B2537"/>
    <w:rsid w:val="006B31EC"/>
    <w:rsid w:val="006B48F1"/>
    <w:rsid w:val="006B5675"/>
    <w:rsid w:val="006B592E"/>
    <w:rsid w:val="006B6481"/>
    <w:rsid w:val="006B78EB"/>
    <w:rsid w:val="006B7B17"/>
    <w:rsid w:val="006C0343"/>
    <w:rsid w:val="006C03C4"/>
    <w:rsid w:val="006C0413"/>
    <w:rsid w:val="006C13A3"/>
    <w:rsid w:val="006C3DBB"/>
    <w:rsid w:val="006C3DD1"/>
    <w:rsid w:val="006C5241"/>
    <w:rsid w:val="006C5ADB"/>
    <w:rsid w:val="006C770C"/>
    <w:rsid w:val="006C7790"/>
    <w:rsid w:val="006D14BB"/>
    <w:rsid w:val="006D1F8C"/>
    <w:rsid w:val="006D300A"/>
    <w:rsid w:val="006D3C15"/>
    <w:rsid w:val="006D4E99"/>
    <w:rsid w:val="006D4EFF"/>
    <w:rsid w:val="006D54B4"/>
    <w:rsid w:val="006D6323"/>
    <w:rsid w:val="006D655B"/>
    <w:rsid w:val="006D71C7"/>
    <w:rsid w:val="006D75E9"/>
    <w:rsid w:val="006E047D"/>
    <w:rsid w:val="006E0666"/>
    <w:rsid w:val="006E14D7"/>
    <w:rsid w:val="006E2519"/>
    <w:rsid w:val="006E33A8"/>
    <w:rsid w:val="006E3DA2"/>
    <w:rsid w:val="006E4E4A"/>
    <w:rsid w:val="006E544B"/>
    <w:rsid w:val="006F079E"/>
    <w:rsid w:val="006F0BE3"/>
    <w:rsid w:val="006F27D7"/>
    <w:rsid w:val="006F35AE"/>
    <w:rsid w:val="006F4D8A"/>
    <w:rsid w:val="006F537E"/>
    <w:rsid w:val="006F591D"/>
    <w:rsid w:val="006F5B82"/>
    <w:rsid w:val="006F6B42"/>
    <w:rsid w:val="00700471"/>
    <w:rsid w:val="007022AC"/>
    <w:rsid w:val="00702AC7"/>
    <w:rsid w:val="00702FE9"/>
    <w:rsid w:val="00703793"/>
    <w:rsid w:val="00704817"/>
    <w:rsid w:val="00704ED0"/>
    <w:rsid w:val="007067D1"/>
    <w:rsid w:val="00707AB5"/>
    <w:rsid w:val="00710596"/>
    <w:rsid w:val="00711AA9"/>
    <w:rsid w:val="00712C58"/>
    <w:rsid w:val="00712ED0"/>
    <w:rsid w:val="00713698"/>
    <w:rsid w:val="00715D93"/>
    <w:rsid w:val="00715E28"/>
    <w:rsid w:val="0072264E"/>
    <w:rsid w:val="0072311B"/>
    <w:rsid w:val="007250DF"/>
    <w:rsid w:val="007262BE"/>
    <w:rsid w:val="00726FF8"/>
    <w:rsid w:val="007271E4"/>
    <w:rsid w:val="00727DBA"/>
    <w:rsid w:val="00727F39"/>
    <w:rsid w:val="00730421"/>
    <w:rsid w:val="00730B90"/>
    <w:rsid w:val="00730BA5"/>
    <w:rsid w:val="00732227"/>
    <w:rsid w:val="00732A23"/>
    <w:rsid w:val="007331EA"/>
    <w:rsid w:val="00733E50"/>
    <w:rsid w:val="00734570"/>
    <w:rsid w:val="007353FE"/>
    <w:rsid w:val="007401ED"/>
    <w:rsid w:val="007434DC"/>
    <w:rsid w:val="00744625"/>
    <w:rsid w:val="007514D4"/>
    <w:rsid w:val="0075227E"/>
    <w:rsid w:val="00752412"/>
    <w:rsid w:val="00752690"/>
    <w:rsid w:val="00753446"/>
    <w:rsid w:val="0075447B"/>
    <w:rsid w:val="00757004"/>
    <w:rsid w:val="00757B06"/>
    <w:rsid w:val="00757BB2"/>
    <w:rsid w:val="007632F2"/>
    <w:rsid w:val="0076387C"/>
    <w:rsid w:val="00764086"/>
    <w:rsid w:val="00764F54"/>
    <w:rsid w:val="0076531C"/>
    <w:rsid w:val="007675EF"/>
    <w:rsid w:val="0076766A"/>
    <w:rsid w:val="0077072E"/>
    <w:rsid w:val="00770888"/>
    <w:rsid w:val="00770D3F"/>
    <w:rsid w:val="00771761"/>
    <w:rsid w:val="007751EF"/>
    <w:rsid w:val="00780634"/>
    <w:rsid w:val="007812D1"/>
    <w:rsid w:val="007818C7"/>
    <w:rsid w:val="00781E94"/>
    <w:rsid w:val="00782087"/>
    <w:rsid w:val="00782757"/>
    <w:rsid w:val="00783414"/>
    <w:rsid w:val="007840C1"/>
    <w:rsid w:val="007846EE"/>
    <w:rsid w:val="00785DB8"/>
    <w:rsid w:val="007863F3"/>
    <w:rsid w:val="00787A2E"/>
    <w:rsid w:val="00791A95"/>
    <w:rsid w:val="00793C4F"/>
    <w:rsid w:val="00794468"/>
    <w:rsid w:val="00794F55"/>
    <w:rsid w:val="00797B5B"/>
    <w:rsid w:val="00797B82"/>
    <w:rsid w:val="00797FF0"/>
    <w:rsid w:val="007A1E61"/>
    <w:rsid w:val="007A3B66"/>
    <w:rsid w:val="007A3C1A"/>
    <w:rsid w:val="007A3E34"/>
    <w:rsid w:val="007A47D9"/>
    <w:rsid w:val="007A48FF"/>
    <w:rsid w:val="007A6F41"/>
    <w:rsid w:val="007B0D74"/>
    <w:rsid w:val="007B153E"/>
    <w:rsid w:val="007B2507"/>
    <w:rsid w:val="007B57FF"/>
    <w:rsid w:val="007B68FC"/>
    <w:rsid w:val="007B6E74"/>
    <w:rsid w:val="007C0B0A"/>
    <w:rsid w:val="007C16C1"/>
    <w:rsid w:val="007C1F77"/>
    <w:rsid w:val="007C2272"/>
    <w:rsid w:val="007C593E"/>
    <w:rsid w:val="007C5ACC"/>
    <w:rsid w:val="007C620E"/>
    <w:rsid w:val="007C669B"/>
    <w:rsid w:val="007C77C4"/>
    <w:rsid w:val="007D0058"/>
    <w:rsid w:val="007D0275"/>
    <w:rsid w:val="007D10F2"/>
    <w:rsid w:val="007D386C"/>
    <w:rsid w:val="007D4079"/>
    <w:rsid w:val="007D4FF6"/>
    <w:rsid w:val="007D53AE"/>
    <w:rsid w:val="007D5D4F"/>
    <w:rsid w:val="007D5EEA"/>
    <w:rsid w:val="007E30D4"/>
    <w:rsid w:val="007E5538"/>
    <w:rsid w:val="007E5A21"/>
    <w:rsid w:val="007E5C9D"/>
    <w:rsid w:val="007E60A0"/>
    <w:rsid w:val="007F0901"/>
    <w:rsid w:val="007F21AB"/>
    <w:rsid w:val="007F3097"/>
    <w:rsid w:val="007F3FDB"/>
    <w:rsid w:val="007F40F9"/>
    <w:rsid w:val="007F4354"/>
    <w:rsid w:val="007F46FA"/>
    <w:rsid w:val="007F47D4"/>
    <w:rsid w:val="007F4A4F"/>
    <w:rsid w:val="007F5C26"/>
    <w:rsid w:val="007F718A"/>
    <w:rsid w:val="00800C9B"/>
    <w:rsid w:val="00800FFB"/>
    <w:rsid w:val="00802FDC"/>
    <w:rsid w:val="00804035"/>
    <w:rsid w:val="008040A2"/>
    <w:rsid w:val="008043AB"/>
    <w:rsid w:val="00804786"/>
    <w:rsid w:val="00804F5B"/>
    <w:rsid w:val="008053DA"/>
    <w:rsid w:val="00807500"/>
    <w:rsid w:val="00807E67"/>
    <w:rsid w:val="00812285"/>
    <w:rsid w:val="00812518"/>
    <w:rsid w:val="008134DD"/>
    <w:rsid w:val="0081407F"/>
    <w:rsid w:val="0081418E"/>
    <w:rsid w:val="008141C8"/>
    <w:rsid w:val="00815086"/>
    <w:rsid w:val="00815B3B"/>
    <w:rsid w:val="00815CAD"/>
    <w:rsid w:val="00817393"/>
    <w:rsid w:val="008178D1"/>
    <w:rsid w:val="00817DDC"/>
    <w:rsid w:val="00820270"/>
    <w:rsid w:val="00820D87"/>
    <w:rsid w:val="00822F4A"/>
    <w:rsid w:val="00824542"/>
    <w:rsid w:val="0082472F"/>
    <w:rsid w:val="00824AB6"/>
    <w:rsid w:val="00825613"/>
    <w:rsid w:val="00826AEE"/>
    <w:rsid w:val="008273EE"/>
    <w:rsid w:val="00830CEE"/>
    <w:rsid w:val="00831848"/>
    <w:rsid w:val="00833204"/>
    <w:rsid w:val="008352DF"/>
    <w:rsid w:val="0083791B"/>
    <w:rsid w:val="00840273"/>
    <w:rsid w:val="008414AF"/>
    <w:rsid w:val="008417BF"/>
    <w:rsid w:val="00841E72"/>
    <w:rsid w:val="00843AC2"/>
    <w:rsid w:val="008442FE"/>
    <w:rsid w:val="008443A2"/>
    <w:rsid w:val="00846D11"/>
    <w:rsid w:val="00846EB0"/>
    <w:rsid w:val="008476D4"/>
    <w:rsid w:val="0085018A"/>
    <w:rsid w:val="00850327"/>
    <w:rsid w:val="0085053F"/>
    <w:rsid w:val="00851117"/>
    <w:rsid w:val="00852787"/>
    <w:rsid w:val="00856405"/>
    <w:rsid w:val="00857326"/>
    <w:rsid w:val="00857898"/>
    <w:rsid w:val="00857BD7"/>
    <w:rsid w:val="008601D2"/>
    <w:rsid w:val="00863CE7"/>
    <w:rsid w:val="008662E5"/>
    <w:rsid w:val="00866F40"/>
    <w:rsid w:val="008673FB"/>
    <w:rsid w:val="00867EEF"/>
    <w:rsid w:val="00871F53"/>
    <w:rsid w:val="0087208B"/>
    <w:rsid w:val="00875616"/>
    <w:rsid w:val="0087673E"/>
    <w:rsid w:val="00877050"/>
    <w:rsid w:val="00877B0F"/>
    <w:rsid w:val="00882201"/>
    <w:rsid w:val="0088268B"/>
    <w:rsid w:val="00882837"/>
    <w:rsid w:val="00882C56"/>
    <w:rsid w:val="00883428"/>
    <w:rsid w:val="0088409A"/>
    <w:rsid w:val="00885A19"/>
    <w:rsid w:val="0088605D"/>
    <w:rsid w:val="008874D4"/>
    <w:rsid w:val="00887F25"/>
    <w:rsid w:val="00891632"/>
    <w:rsid w:val="0089171C"/>
    <w:rsid w:val="00891B4F"/>
    <w:rsid w:val="00892347"/>
    <w:rsid w:val="0089441F"/>
    <w:rsid w:val="0089644B"/>
    <w:rsid w:val="008968D3"/>
    <w:rsid w:val="008975EF"/>
    <w:rsid w:val="008A2AC7"/>
    <w:rsid w:val="008A4505"/>
    <w:rsid w:val="008A4AF1"/>
    <w:rsid w:val="008A5BA1"/>
    <w:rsid w:val="008A68A6"/>
    <w:rsid w:val="008A78D3"/>
    <w:rsid w:val="008A7A07"/>
    <w:rsid w:val="008A7F2E"/>
    <w:rsid w:val="008B006A"/>
    <w:rsid w:val="008B0C61"/>
    <w:rsid w:val="008B1B2C"/>
    <w:rsid w:val="008B2E59"/>
    <w:rsid w:val="008B56E5"/>
    <w:rsid w:val="008B63CB"/>
    <w:rsid w:val="008B6713"/>
    <w:rsid w:val="008B68C2"/>
    <w:rsid w:val="008C0681"/>
    <w:rsid w:val="008C176D"/>
    <w:rsid w:val="008C1C54"/>
    <w:rsid w:val="008C1D1E"/>
    <w:rsid w:val="008C5B75"/>
    <w:rsid w:val="008C6821"/>
    <w:rsid w:val="008C7D14"/>
    <w:rsid w:val="008D0CE5"/>
    <w:rsid w:val="008D3503"/>
    <w:rsid w:val="008D45B6"/>
    <w:rsid w:val="008D586C"/>
    <w:rsid w:val="008D62E2"/>
    <w:rsid w:val="008D6434"/>
    <w:rsid w:val="008D70BB"/>
    <w:rsid w:val="008D7ACD"/>
    <w:rsid w:val="008E0E59"/>
    <w:rsid w:val="008E180F"/>
    <w:rsid w:val="008E74F1"/>
    <w:rsid w:val="008E7AAB"/>
    <w:rsid w:val="008F00C2"/>
    <w:rsid w:val="008F0713"/>
    <w:rsid w:val="008F3ABB"/>
    <w:rsid w:val="008F3EF2"/>
    <w:rsid w:val="008F3FFB"/>
    <w:rsid w:val="008F4758"/>
    <w:rsid w:val="008F479A"/>
    <w:rsid w:val="008F4A12"/>
    <w:rsid w:val="008F553F"/>
    <w:rsid w:val="008F578D"/>
    <w:rsid w:val="008F61AB"/>
    <w:rsid w:val="00900339"/>
    <w:rsid w:val="00901EEE"/>
    <w:rsid w:val="00901F04"/>
    <w:rsid w:val="009022F7"/>
    <w:rsid w:val="00902C14"/>
    <w:rsid w:val="00903799"/>
    <w:rsid w:val="00905359"/>
    <w:rsid w:val="00907CE0"/>
    <w:rsid w:val="00910431"/>
    <w:rsid w:val="00911E39"/>
    <w:rsid w:val="009127F6"/>
    <w:rsid w:val="00915700"/>
    <w:rsid w:val="00916773"/>
    <w:rsid w:val="009171FF"/>
    <w:rsid w:val="00917965"/>
    <w:rsid w:val="00922AE3"/>
    <w:rsid w:val="00924567"/>
    <w:rsid w:val="00925B08"/>
    <w:rsid w:val="00930142"/>
    <w:rsid w:val="009309EF"/>
    <w:rsid w:val="0093136F"/>
    <w:rsid w:val="0093340B"/>
    <w:rsid w:val="00933DC9"/>
    <w:rsid w:val="009342EC"/>
    <w:rsid w:val="009354F4"/>
    <w:rsid w:val="00935763"/>
    <w:rsid w:val="009374D3"/>
    <w:rsid w:val="009376BE"/>
    <w:rsid w:val="00937BED"/>
    <w:rsid w:val="00940F90"/>
    <w:rsid w:val="00941326"/>
    <w:rsid w:val="009419AE"/>
    <w:rsid w:val="00943D6F"/>
    <w:rsid w:val="009442B5"/>
    <w:rsid w:val="009445DF"/>
    <w:rsid w:val="00945316"/>
    <w:rsid w:val="00945750"/>
    <w:rsid w:val="00945B7D"/>
    <w:rsid w:val="0094689C"/>
    <w:rsid w:val="0094689F"/>
    <w:rsid w:val="00947475"/>
    <w:rsid w:val="0094769F"/>
    <w:rsid w:val="00947E17"/>
    <w:rsid w:val="009540A1"/>
    <w:rsid w:val="0095471B"/>
    <w:rsid w:val="0095547E"/>
    <w:rsid w:val="00956016"/>
    <w:rsid w:val="0095641D"/>
    <w:rsid w:val="00956457"/>
    <w:rsid w:val="009564E5"/>
    <w:rsid w:val="0095656A"/>
    <w:rsid w:val="00956CFD"/>
    <w:rsid w:val="00956D87"/>
    <w:rsid w:val="009605A1"/>
    <w:rsid w:val="00960658"/>
    <w:rsid w:val="0096113C"/>
    <w:rsid w:val="00962170"/>
    <w:rsid w:val="00962614"/>
    <w:rsid w:val="009648EB"/>
    <w:rsid w:val="009655A3"/>
    <w:rsid w:val="00967FAD"/>
    <w:rsid w:val="00971292"/>
    <w:rsid w:val="009713A2"/>
    <w:rsid w:val="00971D2A"/>
    <w:rsid w:val="00971F95"/>
    <w:rsid w:val="00972500"/>
    <w:rsid w:val="0097358B"/>
    <w:rsid w:val="00973FB4"/>
    <w:rsid w:val="00976C43"/>
    <w:rsid w:val="00976C9E"/>
    <w:rsid w:val="009771AD"/>
    <w:rsid w:val="009779EE"/>
    <w:rsid w:val="009801F2"/>
    <w:rsid w:val="00980C18"/>
    <w:rsid w:val="0098253F"/>
    <w:rsid w:val="0098303F"/>
    <w:rsid w:val="00983B60"/>
    <w:rsid w:val="009840FA"/>
    <w:rsid w:val="0098455D"/>
    <w:rsid w:val="009848F2"/>
    <w:rsid w:val="00984BA7"/>
    <w:rsid w:val="0098655E"/>
    <w:rsid w:val="00987189"/>
    <w:rsid w:val="009874CC"/>
    <w:rsid w:val="00987526"/>
    <w:rsid w:val="0098762D"/>
    <w:rsid w:val="00990939"/>
    <w:rsid w:val="00990F1B"/>
    <w:rsid w:val="00991401"/>
    <w:rsid w:val="00994286"/>
    <w:rsid w:val="00996DAB"/>
    <w:rsid w:val="009A049C"/>
    <w:rsid w:val="009A0620"/>
    <w:rsid w:val="009A11CF"/>
    <w:rsid w:val="009A2293"/>
    <w:rsid w:val="009A37A6"/>
    <w:rsid w:val="009A4085"/>
    <w:rsid w:val="009A485A"/>
    <w:rsid w:val="009A5874"/>
    <w:rsid w:val="009A5A50"/>
    <w:rsid w:val="009A5F19"/>
    <w:rsid w:val="009A6B2B"/>
    <w:rsid w:val="009A7ECD"/>
    <w:rsid w:val="009B07C1"/>
    <w:rsid w:val="009B10FC"/>
    <w:rsid w:val="009B71C0"/>
    <w:rsid w:val="009B7863"/>
    <w:rsid w:val="009B7E35"/>
    <w:rsid w:val="009C140B"/>
    <w:rsid w:val="009C31E3"/>
    <w:rsid w:val="009C41AA"/>
    <w:rsid w:val="009C5542"/>
    <w:rsid w:val="009C71BA"/>
    <w:rsid w:val="009C7BD4"/>
    <w:rsid w:val="009C7E0D"/>
    <w:rsid w:val="009D257B"/>
    <w:rsid w:val="009D33C5"/>
    <w:rsid w:val="009D5747"/>
    <w:rsid w:val="009D594B"/>
    <w:rsid w:val="009D5BCA"/>
    <w:rsid w:val="009D6726"/>
    <w:rsid w:val="009D6E15"/>
    <w:rsid w:val="009E141F"/>
    <w:rsid w:val="009E1523"/>
    <w:rsid w:val="009E27B3"/>
    <w:rsid w:val="009E3609"/>
    <w:rsid w:val="009E4729"/>
    <w:rsid w:val="009E596E"/>
    <w:rsid w:val="009E5A2F"/>
    <w:rsid w:val="009E6DBE"/>
    <w:rsid w:val="009E72BD"/>
    <w:rsid w:val="009E73A0"/>
    <w:rsid w:val="009F0289"/>
    <w:rsid w:val="009F18C9"/>
    <w:rsid w:val="009F355D"/>
    <w:rsid w:val="009F35AE"/>
    <w:rsid w:val="009F5521"/>
    <w:rsid w:val="009F663F"/>
    <w:rsid w:val="009F7415"/>
    <w:rsid w:val="00A008CC"/>
    <w:rsid w:val="00A025C7"/>
    <w:rsid w:val="00A026BF"/>
    <w:rsid w:val="00A03217"/>
    <w:rsid w:val="00A039E2"/>
    <w:rsid w:val="00A039FD"/>
    <w:rsid w:val="00A0423E"/>
    <w:rsid w:val="00A04B3F"/>
    <w:rsid w:val="00A04BD5"/>
    <w:rsid w:val="00A06110"/>
    <w:rsid w:val="00A0635A"/>
    <w:rsid w:val="00A10204"/>
    <w:rsid w:val="00A12E92"/>
    <w:rsid w:val="00A13871"/>
    <w:rsid w:val="00A13AD1"/>
    <w:rsid w:val="00A141AE"/>
    <w:rsid w:val="00A1678A"/>
    <w:rsid w:val="00A17156"/>
    <w:rsid w:val="00A179B6"/>
    <w:rsid w:val="00A17C31"/>
    <w:rsid w:val="00A212D2"/>
    <w:rsid w:val="00A22F1D"/>
    <w:rsid w:val="00A2377E"/>
    <w:rsid w:val="00A2494A"/>
    <w:rsid w:val="00A250E4"/>
    <w:rsid w:val="00A26064"/>
    <w:rsid w:val="00A27816"/>
    <w:rsid w:val="00A304B9"/>
    <w:rsid w:val="00A305DD"/>
    <w:rsid w:val="00A31770"/>
    <w:rsid w:val="00A31FEF"/>
    <w:rsid w:val="00A328EA"/>
    <w:rsid w:val="00A33041"/>
    <w:rsid w:val="00A33BC8"/>
    <w:rsid w:val="00A340BD"/>
    <w:rsid w:val="00A34E9E"/>
    <w:rsid w:val="00A35648"/>
    <w:rsid w:val="00A35EAE"/>
    <w:rsid w:val="00A36679"/>
    <w:rsid w:val="00A4088B"/>
    <w:rsid w:val="00A40AA6"/>
    <w:rsid w:val="00A42C1D"/>
    <w:rsid w:val="00A42E86"/>
    <w:rsid w:val="00A44DCC"/>
    <w:rsid w:val="00A458C1"/>
    <w:rsid w:val="00A50E04"/>
    <w:rsid w:val="00A50E97"/>
    <w:rsid w:val="00A60C0C"/>
    <w:rsid w:val="00A615F8"/>
    <w:rsid w:val="00A6201B"/>
    <w:rsid w:val="00A64E18"/>
    <w:rsid w:val="00A654A1"/>
    <w:rsid w:val="00A6556D"/>
    <w:rsid w:val="00A677AB"/>
    <w:rsid w:val="00A70B7E"/>
    <w:rsid w:val="00A71AB7"/>
    <w:rsid w:val="00A74143"/>
    <w:rsid w:val="00A74D17"/>
    <w:rsid w:val="00A7556A"/>
    <w:rsid w:val="00A761EC"/>
    <w:rsid w:val="00A77141"/>
    <w:rsid w:val="00A801F0"/>
    <w:rsid w:val="00A80FBC"/>
    <w:rsid w:val="00A81D37"/>
    <w:rsid w:val="00A82072"/>
    <w:rsid w:val="00A829C7"/>
    <w:rsid w:val="00A82EC3"/>
    <w:rsid w:val="00A82EC9"/>
    <w:rsid w:val="00A836B9"/>
    <w:rsid w:val="00A838C5"/>
    <w:rsid w:val="00A869DE"/>
    <w:rsid w:val="00A8791F"/>
    <w:rsid w:val="00A90DC0"/>
    <w:rsid w:val="00A90E12"/>
    <w:rsid w:val="00A919BE"/>
    <w:rsid w:val="00A9221C"/>
    <w:rsid w:val="00A92EAD"/>
    <w:rsid w:val="00A94A90"/>
    <w:rsid w:val="00A95907"/>
    <w:rsid w:val="00A95974"/>
    <w:rsid w:val="00A96EBB"/>
    <w:rsid w:val="00AA089C"/>
    <w:rsid w:val="00AA2370"/>
    <w:rsid w:val="00AA28B7"/>
    <w:rsid w:val="00AA2953"/>
    <w:rsid w:val="00AA2A47"/>
    <w:rsid w:val="00AA2CD3"/>
    <w:rsid w:val="00AA4192"/>
    <w:rsid w:val="00AA4686"/>
    <w:rsid w:val="00AA5111"/>
    <w:rsid w:val="00AA622B"/>
    <w:rsid w:val="00AA6407"/>
    <w:rsid w:val="00AA6590"/>
    <w:rsid w:val="00AA6BC5"/>
    <w:rsid w:val="00AA74D2"/>
    <w:rsid w:val="00AA7CC4"/>
    <w:rsid w:val="00AB07C2"/>
    <w:rsid w:val="00AB3A40"/>
    <w:rsid w:val="00AB4FBA"/>
    <w:rsid w:val="00AB5D11"/>
    <w:rsid w:val="00AB68F4"/>
    <w:rsid w:val="00AB6A42"/>
    <w:rsid w:val="00AB7118"/>
    <w:rsid w:val="00AB74F3"/>
    <w:rsid w:val="00AC1903"/>
    <w:rsid w:val="00AC205B"/>
    <w:rsid w:val="00AC37B0"/>
    <w:rsid w:val="00AC4B24"/>
    <w:rsid w:val="00AC55F4"/>
    <w:rsid w:val="00AC72E8"/>
    <w:rsid w:val="00AD0259"/>
    <w:rsid w:val="00AD065E"/>
    <w:rsid w:val="00AD0C3C"/>
    <w:rsid w:val="00AD0F2F"/>
    <w:rsid w:val="00AD1152"/>
    <w:rsid w:val="00AD11D6"/>
    <w:rsid w:val="00AD35EF"/>
    <w:rsid w:val="00AD378D"/>
    <w:rsid w:val="00AD3A3C"/>
    <w:rsid w:val="00AD448C"/>
    <w:rsid w:val="00AD4722"/>
    <w:rsid w:val="00AD4874"/>
    <w:rsid w:val="00AD4F4A"/>
    <w:rsid w:val="00AD4FBB"/>
    <w:rsid w:val="00AD5871"/>
    <w:rsid w:val="00AD6A73"/>
    <w:rsid w:val="00AD79AE"/>
    <w:rsid w:val="00AE1014"/>
    <w:rsid w:val="00AE3671"/>
    <w:rsid w:val="00AE3B67"/>
    <w:rsid w:val="00AE3DBD"/>
    <w:rsid w:val="00AE4B1B"/>
    <w:rsid w:val="00AE4E38"/>
    <w:rsid w:val="00AE4EAA"/>
    <w:rsid w:val="00AF012B"/>
    <w:rsid w:val="00AF0F46"/>
    <w:rsid w:val="00AF1B45"/>
    <w:rsid w:val="00AF2DF0"/>
    <w:rsid w:val="00AF4664"/>
    <w:rsid w:val="00AF5435"/>
    <w:rsid w:val="00AF6293"/>
    <w:rsid w:val="00B00278"/>
    <w:rsid w:val="00B00BE0"/>
    <w:rsid w:val="00B021B1"/>
    <w:rsid w:val="00B041B9"/>
    <w:rsid w:val="00B055D2"/>
    <w:rsid w:val="00B0699A"/>
    <w:rsid w:val="00B06E28"/>
    <w:rsid w:val="00B07251"/>
    <w:rsid w:val="00B072EB"/>
    <w:rsid w:val="00B07806"/>
    <w:rsid w:val="00B07944"/>
    <w:rsid w:val="00B07E8C"/>
    <w:rsid w:val="00B102F0"/>
    <w:rsid w:val="00B1093D"/>
    <w:rsid w:val="00B10A81"/>
    <w:rsid w:val="00B10B73"/>
    <w:rsid w:val="00B110DC"/>
    <w:rsid w:val="00B12345"/>
    <w:rsid w:val="00B13A92"/>
    <w:rsid w:val="00B13FC0"/>
    <w:rsid w:val="00B14A6D"/>
    <w:rsid w:val="00B14BAF"/>
    <w:rsid w:val="00B16DE4"/>
    <w:rsid w:val="00B17057"/>
    <w:rsid w:val="00B173B5"/>
    <w:rsid w:val="00B1755E"/>
    <w:rsid w:val="00B17993"/>
    <w:rsid w:val="00B17F13"/>
    <w:rsid w:val="00B203AA"/>
    <w:rsid w:val="00B20461"/>
    <w:rsid w:val="00B2063F"/>
    <w:rsid w:val="00B20FAF"/>
    <w:rsid w:val="00B2279C"/>
    <w:rsid w:val="00B2290D"/>
    <w:rsid w:val="00B230DA"/>
    <w:rsid w:val="00B249C0"/>
    <w:rsid w:val="00B24EC8"/>
    <w:rsid w:val="00B26252"/>
    <w:rsid w:val="00B301EB"/>
    <w:rsid w:val="00B31B36"/>
    <w:rsid w:val="00B32226"/>
    <w:rsid w:val="00B33C5E"/>
    <w:rsid w:val="00B33D5A"/>
    <w:rsid w:val="00B344AC"/>
    <w:rsid w:val="00B34A1F"/>
    <w:rsid w:val="00B34F1B"/>
    <w:rsid w:val="00B354E6"/>
    <w:rsid w:val="00B359FA"/>
    <w:rsid w:val="00B367D1"/>
    <w:rsid w:val="00B36BC4"/>
    <w:rsid w:val="00B40BAA"/>
    <w:rsid w:val="00B41072"/>
    <w:rsid w:val="00B4123D"/>
    <w:rsid w:val="00B41B25"/>
    <w:rsid w:val="00B4291A"/>
    <w:rsid w:val="00B43B5E"/>
    <w:rsid w:val="00B442EA"/>
    <w:rsid w:val="00B455E9"/>
    <w:rsid w:val="00B5087F"/>
    <w:rsid w:val="00B5347B"/>
    <w:rsid w:val="00B53770"/>
    <w:rsid w:val="00B5498A"/>
    <w:rsid w:val="00B557D3"/>
    <w:rsid w:val="00B56626"/>
    <w:rsid w:val="00B56794"/>
    <w:rsid w:val="00B57338"/>
    <w:rsid w:val="00B57B77"/>
    <w:rsid w:val="00B57D44"/>
    <w:rsid w:val="00B60CDB"/>
    <w:rsid w:val="00B60D70"/>
    <w:rsid w:val="00B61E2A"/>
    <w:rsid w:val="00B62760"/>
    <w:rsid w:val="00B62886"/>
    <w:rsid w:val="00B62ABA"/>
    <w:rsid w:val="00B62D18"/>
    <w:rsid w:val="00B6328C"/>
    <w:rsid w:val="00B63AE5"/>
    <w:rsid w:val="00B7023F"/>
    <w:rsid w:val="00B71363"/>
    <w:rsid w:val="00B7150D"/>
    <w:rsid w:val="00B72B47"/>
    <w:rsid w:val="00B72CB3"/>
    <w:rsid w:val="00B732EB"/>
    <w:rsid w:val="00B755B9"/>
    <w:rsid w:val="00B757B1"/>
    <w:rsid w:val="00B75B74"/>
    <w:rsid w:val="00B760D5"/>
    <w:rsid w:val="00B7693A"/>
    <w:rsid w:val="00B7711F"/>
    <w:rsid w:val="00B7783E"/>
    <w:rsid w:val="00B77A53"/>
    <w:rsid w:val="00B82252"/>
    <w:rsid w:val="00B82720"/>
    <w:rsid w:val="00B83138"/>
    <w:rsid w:val="00B83472"/>
    <w:rsid w:val="00B83F3E"/>
    <w:rsid w:val="00B83F67"/>
    <w:rsid w:val="00B8408E"/>
    <w:rsid w:val="00B84E56"/>
    <w:rsid w:val="00B85C3A"/>
    <w:rsid w:val="00B87344"/>
    <w:rsid w:val="00B876C7"/>
    <w:rsid w:val="00B87D7D"/>
    <w:rsid w:val="00B91705"/>
    <w:rsid w:val="00B92219"/>
    <w:rsid w:val="00B92415"/>
    <w:rsid w:val="00B93564"/>
    <w:rsid w:val="00B93F64"/>
    <w:rsid w:val="00B967FF"/>
    <w:rsid w:val="00BA180A"/>
    <w:rsid w:val="00BA42F6"/>
    <w:rsid w:val="00BA6250"/>
    <w:rsid w:val="00BB0198"/>
    <w:rsid w:val="00BB0412"/>
    <w:rsid w:val="00BB0A91"/>
    <w:rsid w:val="00BB0CB7"/>
    <w:rsid w:val="00BB1F73"/>
    <w:rsid w:val="00BB2A93"/>
    <w:rsid w:val="00BB4043"/>
    <w:rsid w:val="00BB4340"/>
    <w:rsid w:val="00BB647B"/>
    <w:rsid w:val="00BB6B27"/>
    <w:rsid w:val="00BB7B05"/>
    <w:rsid w:val="00BC1611"/>
    <w:rsid w:val="00BC16EC"/>
    <w:rsid w:val="00BC3993"/>
    <w:rsid w:val="00BC58FF"/>
    <w:rsid w:val="00BC6413"/>
    <w:rsid w:val="00BC718F"/>
    <w:rsid w:val="00BC7F2A"/>
    <w:rsid w:val="00BD098F"/>
    <w:rsid w:val="00BD09FB"/>
    <w:rsid w:val="00BD0D05"/>
    <w:rsid w:val="00BD1002"/>
    <w:rsid w:val="00BD1069"/>
    <w:rsid w:val="00BD3F18"/>
    <w:rsid w:val="00BD549A"/>
    <w:rsid w:val="00BD73CF"/>
    <w:rsid w:val="00BE0A29"/>
    <w:rsid w:val="00BE368D"/>
    <w:rsid w:val="00BE4551"/>
    <w:rsid w:val="00BE4D2D"/>
    <w:rsid w:val="00BE5627"/>
    <w:rsid w:val="00BE68A5"/>
    <w:rsid w:val="00BE7B3F"/>
    <w:rsid w:val="00BF28A5"/>
    <w:rsid w:val="00BF41D7"/>
    <w:rsid w:val="00BF459D"/>
    <w:rsid w:val="00BF4F3C"/>
    <w:rsid w:val="00BF4F7A"/>
    <w:rsid w:val="00BF5109"/>
    <w:rsid w:val="00BF5152"/>
    <w:rsid w:val="00BF54D7"/>
    <w:rsid w:val="00BF5A4E"/>
    <w:rsid w:val="00BF64ED"/>
    <w:rsid w:val="00C01A90"/>
    <w:rsid w:val="00C02486"/>
    <w:rsid w:val="00C024CE"/>
    <w:rsid w:val="00C03235"/>
    <w:rsid w:val="00C0354D"/>
    <w:rsid w:val="00C03625"/>
    <w:rsid w:val="00C040D0"/>
    <w:rsid w:val="00C04172"/>
    <w:rsid w:val="00C04A23"/>
    <w:rsid w:val="00C054B2"/>
    <w:rsid w:val="00C060D2"/>
    <w:rsid w:val="00C06840"/>
    <w:rsid w:val="00C0728B"/>
    <w:rsid w:val="00C07985"/>
    <w:rsid w:val="00C1090F"/>
    <w:rsid w:val="00C12761"/>
    <w:rsid w:val="00C12AF3"/>
    <w:rsid w:val="00C13A53"/>
    <w:rsid w:val="00C15A5A"/>
    <w:rsid w:val="00C15C3E"/>
    <w:rsid w:val="00C15C42"/>
    <w:rsid w:val="00C17D54"/>
    <w:rsid w:val="00C17FE6"/>
    <w:rsid w:val="00C20E94"/>
    <w:rsid w:val="00C21ED1"/>
    <w:rsid w:val="00C22D0B"/>
    <w:rsid w:val="00C22DDC"/>
    <w:rsid w:val="00C23F1D"/>
    <w:rsid w:val="00C23F72"/>
    <w:rsid w:val="00C25588"/>
    <w:rsid w:val="00C2645B"/>
    <w:rsid w:val="00C30148"/>
    <w:rsid w:val="00C32490"/>
    <w:rsid w:val="00C336EF"/>
    <w:rsid w:val="00C33BB0"/>
    <w:rsid w:val="00C350D4"/>
    <w:rsid w:val="00C41E03"/>
    <w:rsid w:val="00C42F0A"/>
    <w:rsid w:val="00C43BB7"/>
    <w:rsid w:val="00C45063"/>
    <w:rsid w:val="00C452FB"/>
    <w:rsid w:val="00C45CF1"/>
    <w:rsid w:val="00C460F0"/>
    <w:rsid w:val="00C46820"/>
    <w:rsid w:val="00C50F1B"/>
    <w:rsid w:val="00C511FE"/>
    <w:rsid w:val="00C51516"/>
    <w:rsid w:val="00C518E4"/>
    <w:rsid w:val="00C52168"/>
    <w:rsid w:val="00C521ED"/>
    <w:rsid w:val="00C5440D"/>
    <w:rsid w:val="00C55B4A"/>
    <w:rsid w:val="00C55EE9"/>
    <w:rsid w:val="00C55FCF"/>
    <w:rsid w:val="00C560AF"/>
    <w:rsid w:val="00C56452"/>
    <w:rsid w:val="00C5672D"/>
    <w:rsid w:val="00C56F9C"/>
    <w:rsid w:val="00C61A89"/>
    <w:rsid w:val="00C63157"/>
    <w:rsid w:val="00C64144"/>
    <w:rsid w:val="00C6420C"/>
    <w:rsid w:val="00C6457E"/>
    <w:rsid w:val="00C6566B"/>
    <w:rsid w:val="00C66124"/>
    <w:rsid w:val="00C6635B"/>
    <w:rsid w:val="00C66E38"/>
    <w:rsid w:val="00C675D3"/>
    <w:rsid w:val="00C67DC8"/>
    <w:rsid w:val="00C7103C"/>
    <w:rsid w:val="00C7215E"/>
    <w:rsid w:val="00C724E6"/>
    <w:rsid w:val="00C750C3"/>
    <w:rsid w:val="00C75255"/>
    <w:rsid w:val="00C75887"/>
    <w:rsid w:val="00C76A5A"/>
    <w:rsid w:val="00C76AA6"/>
    <w:rsid w:val="00C76C2C"/>
    <w:rsid w:val="00C770BA"/>
    <w:rsid w:val="00C772B9"/>
    <w:rsid w:val="00C81E84"/>
    <w:rsid w:val="00C8382A"/>
    <w:rsid w:val="00C83F2E"/>
    <w:rsid w:val="00C84958"/>
    <w:rsid w:val="00C86938"/>
    <w:rsid w:val="00C91406"/>
    <w:rsid w:val="00C92DED"/>
    <w:rsid w:val="00C937C1"/>
    <w:rsid w:val="00C9494E"/>
    <w:rsid w:val="00C9533F"/>
    <w:rsid w:val="00CA029C"/>
    <w:rsid w:val="00CA1174"/>
    <w:rsid w:val="00CA1686"/>
    <w:rsid w:val="00CA1EE3"/>
    <w:rsid w:val="00CA20A1"/>
    <w:rsid w:val="00CA35E2"/>
    <w:rsid w:val="00CA42E2"/>
    <w:rsid w:val="00CA67FC"/>
    <w:rsid w:val="00CA7098"/>
    <w:rsid w:val="00CB075E"/>
    <w:rsid w:val="00CB130E"/>
    <w:rsid w:val="00CB1E6D"/>
    <w:rsid w:val="00CB2024"/>
    <w:rsid w:val="00CB2B5F"/>
    <w:rsid w:val="00CB2F65"/>
    <w:rsid w:val="00CB3693"/>
    <w:rsid w:val="00CB4F8C"/>
    <w:rsid w:val="00CB5AC4"/>
    <w:rsid w:val="00CB5F40"/>
    <w:rsid w:val="00CB614F"/>
    <w:rsid w:val="00CB6590"/>
    <w:rsid w:val="00CB65BF"/>
    <w:rsid w:val="00CB6E31"/>
    <w:rsid w:val="00CB71C9"/>
    <w:rsid w:val="00CB7812"/>
    <w:rsid w:val="00CC095B"/>
    <w:rsid w:val="00CC2D20"/>
    <w:rsid w:val="00CC3AC7"/>
    <w:rsid w:val="00CC3DAA"/>
    <w:rsid w:val="00CC4C5E"/>
    <w:rsid w:val="00CC602B"/>
    <w:rsid w:val="00CC6B9D"/>
    <w:rsid w:val="00CC6E95"/>
    <w:rsid w:val="00CC7CF8"/>
    <w:rsid w:val="00CD080D"/>
    <w:rsid w:val="00CD08ED"/>
    <w:rsid w:val="00CD1081"/>
    <w:rsid w:val="00CD1218"/>
    <w:rsid w:val="00CD2383"/>
    <w:rsid w:val="00CD2BE9"/>
    <w:rsid w:val="00CD2E54"/>
    <w:rsid w:val="00CD5811"/>
    <w:rsid w:val="00CD5F58"/>
    <w:rsid w:val="00CD61E5"/>
    <w:rsid w:val="00CD6565"/>
    <w:rsid w:val="00CD6623"/>
    <w:rsid w:val="00CE03C1"/>
    <w:rsid w:val="00CE0620"/>
    <w:rsid w:val="00CE138C"/>
    <w:rsid w:val="00CE13C1"/>
    <w:rsid w:val="00CE2C5F"/>
    <w:rsid w:val="00CE2D35"/>
    <w:rsid w:val="00CE4541"/>
    <w:rsid w:val="00CE46C0"/>
    <w:rsid w:val="00CE4977"/>
    <w:rsid w:val="00CE4C28"/>
    <w:rsid w:val="00CE5299"/>
    <w:rsid w:val="00CE5A29"/>
    <w:rsid w:val="00CE6DD8"/>
    <w:rsid w:val="00CE708B"/>
    <w:rsid w:val="00CF1D4F"/>
    <w:rsid w:val="00CF1FD3"/>
    <w:rsid w:val="00CF276C"/>
    <w:rsid w:val="00CF2C35"/>
    <w:rsid w:val="00CF2F69"/>
    <w:rsid w:val="00CF3BF6"/>
    <w:rsid w:val="00CF41EA"/>
    <w:rsid w:val="00CF4A69"/>
    <w:rsid w:val="00CF4D84"/>
    <w:rsid w:val="00CF50A1"/>
    <w:rsid w:val="00CF65EB"/>
    <w:rsid w:val="00CF6FB7"/>
    <w:rsid w:val="00CF78C2"/>
    <w:rsid w:val="00D01DDF"/>
    <w:rsid w:val="00D0226F"/>
    <w:rsid w:val="00D05C45"/>
    <w:rsid w:val="00D06652"/>
    <w:rsid w:val="00D128AE"/>
    <w:rsid w:val="00D1347D"/>
    <w:rsid w:val="00D15DE3"/>
    <w:rsid w:val="00D15EF9"/>
    <w:rsid w:val="00D164B9"/>
    <w:rsid w:val="00D16EE8"/>
    <w:rsid w:val="00D20F58"/>
    <w:rsid w:val="00D22AC7"/>
    <w:rsid w:val="00D231AD"/>
    <w:rsid w:val="00D24E5E"/>
    <w:rsid w:val="00D24E8E"/>
    <w:rsid w:val="00D25186"/>
    <w:rsid w:val="00D257ED"/>
    <w:rsid w:val="00D308E2"/>
    <w:rsid w:val="00D330FF"/>
    <w:rsid w:val="00D354CA"/>
    <w:rsid w:val="00D36F2C"/>
    <w:rsid w:val="00D37377"/>
    <w:rsid w:val="00D376D3"/>
    <w:rsid w:val="00D40538"/>
    <w:rsid w:val="00D41BB6"/>
    <w:rsid w:val="00D431CF"/>
    <w:rsid w:val="00D44BA1"/>
    <w:rsid w:val="00D4598E"/>
    <w:rsid w:val="00D463CA"/>
    <w:rsid w:val="00D468F9"/>
    <w:rsid w:val="00D46DDB"/>
    <w:rsid w:val="00D50165"/>
    <w:rsid w:val="00D50567"/>
    <w:rsid w:val="00D51645"/>
    <w:rsid w:val="00D51918"/>
    <w:rsid w:val="00D51A82"/>
    <w:rsid w:val="00D51B00"/>
    <w:rsid w:val="00D51C76"/>
    <w:rsid w:val="00D53340"/>
    <w:rsid w:val="00D5478C"/>
    <w:rsid w:val="00D54FBB"/>
    <w:rsid w:val="00D553CC"/>
    <w:rsid w:val="00D5742C"/>
    <w:rsid w:val="00D60139"/>
    <w:rsid w:val="00D601F0"/>
    <w:rsid w:val="00D60B3F"/>
    <w:rsid w:val="00D60DCA"/>
    <w:rsid w:val="00D60FAC"/>
    <w:rsid w:val="00D6297A"/>
    <w:rsid w:val="00D63249"/>
    <w:rsid w:val="00D63EC0"/>
    <w:rsid w:val="00D64175"/>
    <w:rsid w:val="00D64EEF"/>
    <w:rsid w:val="00D65C43"/>
    <w:rsid w:val="00D67677"/>
    <w:rsid w:val="00D67A4E"/>
    <w:rsid w:val="00D70EF0"/>
    <w:rsid w:val="00D7332A"/>
    <w:rsid w:val="00D73F5E"/>
    <w:rsid w:val="00D74473"/>
    <w:rsid w:val="00D76932"/>
    <w:rsid w:val="00D76DD5"/>
    <w:rsid w:val="00D77A0B"/>
    <w:rsid w:val="00D80327"/>
    <w:rsid w:val="00D81012"/>
    <w:rsid w:val="00D81E83"/>
    <w:rsid w:val="00D82926"/>
    <w:rsid w:val="00D84607"/>
    <w:rsid w:val="00D8542D"/>
    <w:rsid w:val="00D85C9F"/>
    <w:rsid w:val="00D874BD"/>
    <w:rsid w:val="00D87BF0"/>
    <w:rsid w:val="00D90320"/>
    <w:rsid w:val="00D919B2"/>
    <w:rsid w:val="00D9258A"/>
    <w:rsid w:val="00D93C7B"/>
    <w:rsid w:val="00D94EFC"/>
    <w:rsid w:val="00D96349"/>
    <w:rsid w:val="00D96D20"/>
    <w:rsid w:val="00D97FF3"/>
    <w:rsid w:val="00DA1F99"/>
    <w:rsid w:val="00DA24EE"/>
    <w:rsid w:val="00DA2B0E"/>
    <w:rsid w:val="00DA55ED"/>
    <w:rsid w:val="00DA5DD3"/>
    <w:rsid w:val="00DA643E"/>
    <w:rsid w:val="00DA6949"/>
    <w:rsid w:val="00DA7498"/>
    <w:rsid w:val="00DA7BF6"/>
    <w:rsid w:val="00DB027A"/>
    <w:rsid w:val="00DB06F3"/>
    <w:rsid w:val="00DB0B2A"/>
    <w:rsid w:val="00DB1167"/>
    <w:rsid w:val="00DB1548"/>
    <w:rsid w:val="00DB1A71"/>
    <w:rsid w:val="00DB2DF4"/>
    <w:rsid w:val="00DB3E7F"/>
    <w:rsid w:val="00DB4720"/>
    <w:rsid w:val="00DB5DB5"/>
    <w:rsid w:val="00DB5FDB"/>
    <w:rsid w:val="00DB7EE5"/>
    <w:rsid w:val="00DC1BCD"/>
    <w:rsid w:val="00DC1DC6"/>
    <w:rsid w:val="00DC2440"/>
    <w:rsid w:val="00DC6C3E"/>
    <w:rsid w:val="00DC7D06"/>
    <w:rsid w:val="00DC7FA9"/>
    <w:rsid w:val="00DD3607"/>
    <w:rsid w:val="00DD4A37"/>
    <w:rsid w:val="00DD5635"/>
    <w:rsid w:val="00DD78BF"/>
    <w:rsid w:val="00DE012A"/>
    <w:rsid w:val="00DE08A1"/>
    <w:rsid w:val="00DE0C43"/>
    <w:rsid w:val="00DE43D1"/>
    <w:rsid w:val="00DE44D2"/>
    <w:rsid w:val="00DF0869"/>
    <w:rsid w:val="00DF2B9C"/>
    <w:rsid w:val="00DF336C"/>
    <w:rsid w:val="00DF33BB"/>
    <w:rsid w:val="00DF42B8"/>
    <w:rsid w:val="00DF5260"/>
    <w:rsid w:val="00DF5507"/>
    <w:rsid w:val="00DF669C"/>
    <w:rsid w:val="00DF7467"/>
    <w:rsid w:val="00E00571"/>
    <w:rsid w:val="00E005D4"/>
    <w:rsid w:val="00E01643"/>
    <w:rsid w:val="00E01C20"/>
    <w:rsid w:val="00E021E3"/>
    <w:rsid w:val="00E042C8"/>
    <w:rsid w:val="00E07006"/>
    <w:rsid w:val="00E1056F"/>
    <w:rsid w:val="00E11A27"/>
    <w:rsid w:val="00E12185"/>
    <w:rsid w:val="00E12F10"/>
    <w:rsid w:val="00E13544"/>
    <w:rsid w:val="00E13598"/>
    <w:rsid w:val="00E139EC"/>
    <w:rsid w:val="00E1460D"/>
    <w:rsid w:val="00E15CBB"/>
    <w:rsid w:val="00E17D4F"/>
    <w:rsid w:val="00E20B5C"/>
    <w:rsid w:val="00E21FDE"/>
    <w:rsid w:val="00E23AE2"/>
    <w:rsid w:val="00E240F2"/>
    <w:rsid w:val="00E25528"/>
    <w:rsid w:val="00E25BF3"/>
    <w:rsid w:val="00E266A2"/>
    <w:rsid w:val="00E27DCB"/>
    <w:rsid w:val="00E30198"/>
    <w:rsid w:val="00E302E7"/>
    <w:rsid w:val="00E30793"/>
    <w:rsid w:val="00E34432"/>
    <w:rsid w:val="00E34434"/>
    <w:rsid w:val="00E374B2"/>
    <w:rsid w:val="00E4154F"/>
    <w:rsid w:val="00E42625"/>
    <w:rsid w:val="00E432EB"/>
    <w:rsid w:val="00E441A2"/>
    <w:rsid w:val="00E45393"/>
    <w:rsid w:val="00E46900"/>
    <w:rsid w:val="00E517E5"/>
    <w:rsid w:val="00E51C70"/>
    <w:rsid w:val="00E533C4"/>
    <w:rsid w:val="00E5374D"/>
    <w:rsid w:val="00E548EB"/>
    <w:rsid w:val="00E55965"/>
    <w:rsid w:val="00E55F2B"/>
    <w:rsid w:val="00E5718E"/>
    <w:rsid w:val="00E574FA"/>
    <w:rsid w:val="00E575A2"/>
    <w:rsid w:val="00E57A43"/>
    <w:rsid w:val="00E607C4"/>
    <w:rsid w:val="00E611CC"/>
    <w:rsid w:val="00E628AC"/>
    <w:rsid w:val="00E6440D"/>
    <w:rsid w:val="00E64A44"/>
    <w:rsid w:val="00E655D6"/>
    <w:rsid w:val="00E658EE"/>
    <w:rsid w:val="00E65D71"/>
    <w:rsid w:val="00E67F5C"/>
    <w:rsid w:val="00E70DA8"/>
    <w:rsid w:val="00E714A2"/>
    <w:rsid w:val="00E73E84"/>
    <w:rsid w:val="00E74EE0"/>
    <w:rsid w:val="00E76B18"/>
    <w:rsid w:val="00E76B56"/>
    <w:rsid w:val="00E80C7F"/>
    <w:rsid w:val="00E831B5"/>
    <w:rsid w:val="00E83C36"/>
    <w:rsid w:val="00E83D79"/>
    <w:rsid w:val="00E84EB5"/>
    <w:rsid w:val="00E85688"/>
    <w:rsid w:val="00E858F8"/>
    <w:rsid w:val="00E876FE"/>
    <w:rsid w:val="00E877FE"/>
    <w:rsid w:val="00E8787C"/>
    <w:rsid w:val="00E87962"/>
    <w:rsid w:val="00E90A87"/>
    <w:rsid w:val="00E90EE6"/>
    <w:rsid w:val="00E915FD"/>
    <w:rsid w:val="00E925A9"/>
    <w:rsid w:val="00E9474B"/>
    <w:rsid w:val="00E948D6"/>
    <w:rsid w:val="00E954F5"/>
    <w:rsid w:val="00E9674C"/>
    <w:rsid w:val="00EA0311"/>
    <w:rsid w:val="00EA2113"/>
    <w:rsid w:val="00EA33B7"/>
    <w:rsid w:val="00EA4042"/>
    <w:rsid w:val="00EA41EE"/>
    <w:rsid w:val="00EA6197"/>
    <w:rsid w:val="00EA6D82"/>
    <w:rsid w:val="00EA7885"/>
    <w:rsid w:val="00EB0A73"/>
    <w:rsid w:val="00EB0AF9"/>
    <w:rsid w:val="00EB10AD"/>
    <w:rsid w:val="00EB14C1"/>
    <w:rsid w:val="00EB261E"/>
    <w:rsid w:val="00EB290E"/>
    <w:rsid w:val="00EB2E06"/>
    <w:rsid w:val="00EB3BB9"/>
    <w:rsid w:val="00EB59DE"/>
    <w:rsid w:val="00EB7007"/>
    <w:rsid w:val="00EB7BC5"/>
    <w:rsid w:val="00EC159E"/>
    <w:rsid w:val="00EC3118"/>
    <w:rsid w:val="00EC371A"/>
    <w:rsid w:val="00EC3930"/>
    <w:rsid w:val="00EC4021"/>
    <w:rsid w:val="00EC5046"/>
    <w:rsid w:val="00EC5404"/>
    <w:rsid w:val="00EC62F9"/>
    <w:rsid w:val="00ED0D9F"/>
    <w:rsid w:val="00ED1831"/>
    <w:rsid w:val="00ED1D3D"/>
    <w:rsid w:val="00ED2692"/>
    <w:rsid w:val="00ED30C1"/>
    <w:rsid w:val="00ED4655"/>
    <w:rsid w:val="00ED48C2"/>
    <w:rsid w:val="00ED51BA"/>
    <w:rsid w:val="00ED55C7"/>
    <w:rsid w:val="00ED5D9D"/>
    <w:rsid w:val="00ED704A"/>
    <w:rsid w:val="00ED70ED"/>
    <w:rsid w:val="00ED7203"/>
    <w:rsid w:val="00ED79E4"/>
    <w:rsid w:val="00EE0214"/>
    <w:rsid w:val="00EE12D4"/>
    <w:rsid w:val="00EE26E8"/>
    <w:rsid w:val="00EE373B"/>
    <w:rsid w:val="00EE413F"/>
    <w:rsid w:val="00EE4225"/>
    <w:rsid w:val="00EE5563"/>
    <w:rsid w:val="00EE6A31"/>
    <w:rsid w:val="00EE7DA4"/>
    <w:rsid w:val="00EF049F"/>
    <w:rsid w:val="00EF071C"/>
    <w:rsid w:val="00EF1B04"/>
    <w:rsid w:val="00EF1C24"/>
    <w:rsid w:val="00EF231C"/>
    <w:rsid w:val="00EF23B2"/>
    <w:rsid w:val="00EF2661"/>
    <w:rsid w:val="00EF2C2B"/>
    <w:rsid w:val="00EF3C67"/>
    <w:rsid w:val="00EF3D9A"/>
    <w:rsid w:val="00EF5671"/>
    <w:rsid w:val="00EF5CB2"/>
    <w:rsid w:val="00EF61D9"/>
    <w:rsid w:val="00EF63F0"/>
    <w:rsid w:val="00F000AA"/>
    <w:rsid w:val="00F00948"/>
    <w:rsid w:val="00F04DAB"/>
    <w:rsid w:val="00F10136"/>
    <w:rsid w:val="00F10B6A"/>
    <w:rsid w:val="00F1343B"/>
    <w:rsid w:val="00F1392A"/>
    <w:rsid w:val="00F13C46"/>
    <w:rsid w:val="00F14295"/>
    <w:rsid w:val="00F16B24"/>
    <w:rsid w:val="00F1723D"/>
    <w:rsid w:val="00F17399"/>
    <w:rsid w:val="00F208A6"/>
    <w:rsid w:val="00F225CD"/>
    <w:rsid w:val="00F22E50"/>
    <w:rsid w:val="00F23045"/>
    <w:rsid w:val="00F237EF"/>
    <w:rsid w:val="00F23FFD"/>
    <w:rsid w:val="00F2419F"/>
    <w:rsid w:val="00F24CFA"/>
    <w:rsid w:val="00F25108"/>
    <w:rsid w:val="00F266A6"/>
    <w:rsid w:val="00F27405"/>
    <w:rsid w:val="00F3067D"/>
    <w:rsid w:val="00F30C56"/>
    <w:rsid w:val="00F3103F"/>
    <w:rsid w:val="00F3178E"/>
    <w:rsid w:val="00F321C9"/>
    <w:rsid w:val="00F34FFE"/>
    <w:rsid w:val="00F360B8"/>
    <w:rsid w:val="00F3621E"/>
    <w:rsid w:val="00F37518"/>
    <w:rsid w:val="00F40857"/>
    <w:rsid w:val="00F40C34"/>
    <w:rsid w:val="00F456A5"/>
    <w:rsid w:val="00F46015"/>
    <w:rsid w:val="00F46613"/>
    <w:rsid w:val="00F467DA"/>
    <w:rsid w:val="00F46CC5"/>
    <w:rsid w:val="00F47BB3"/>
    <w:rsid w:val="00F50BF9"/>
    <w:rsid w:val="00F50BFD"/>
    <w:rsid w:val="00F512FC"/>
    <w:rsid w:val="00F533C9"/>
    <w:rsid w:val="00F53EB4"/>
    <w:rsid w:val="00F5438B"/>
    <w:rsid w:val="00F54CBD"/>
    <w:rsid w:val="00F54E28"/>
    <w:rsid w:val="00F5617C"/>
    <w:rsid w:val="00F56683"/>
    <w:rsid w:val="00F603F8"/>
    <w:rsid w:val="00F60E65"/>
    <w:rsid w:val="00F626CD"/>
    <w:rsid w:val="00F637C7"/>
    <w:rsid w:val="00F63E46"/>
    <w:rsid w:val="00F66205"/>
    <w:rsid w:val="00F70183"/>
    <w:rsid w:val="00F716A5"/>
    <w:rsid w:val="00F716F4"/>
    <w:rsid w:val="00F71DE0"/>
    <w:rsid w:val="00F73256"/>
    <w:rsid w:val="00F7333E"/>
    <w:rsid w:val="00F736C4"/>
    <w:rsid w:val="00F75382"/>
    <w:rsid w:val="00F76B4B"/>
    <w:rsid w:val="00F8288C"/>
    <w:rsid w:val="00F830E0"/>
    <w:rsid w:val="00F84499"/>
    <w:rsid w:val="00F84575"/>
    <w:rsid w:val="00F857C0"/>
    <w:rsid w:val="00F85DDF"/>
    <w:rsid w:val="00F8609F"/>
    <w:rsid w:val="00F866E1"/>
    <w:rsid w:val="00F86FA6"/>
    <w:rsid w:val="00F8740B"/>
    <w:rsid w:val="00F91281"/>
    <w:rsid w:val="00F912D9"/>
    <w:rsid w:val="00F91E58"/>
    <w:rsid w:val="00F91FC4"/>
    <w:rsid w:val="00F94F4D"/>
    <w:rsid w:val="00F950E1"/>
    <w:rsid w:val="00F96075"/>
    <w:rsid w:val="00F968AE"/>
    <w:rsid w:val="00F96FC9"/>
    <w:rsid w:val="00FA0486"/>
    <w:rsid w:val="00FA3D90"/>
    <w:rsid w:val="00FA40FE"/>
    <w:rsid w:val="00FA465E"/>
    <w:rsid w:val="00FA4FB5"/>
    <w:rsid w:val="00FA53F0"/>
    <w:rsid w:val="00FA5B13"/>
    <w:rsid w:val="00FA5BB1"/>
    <w:rsid w:val="00FA5E61"/>
    <w:rsid w:val="00FA66CA"/>
    <w:rsid w:val="00FA6A4C"/>
    <w:rsid w:val="00FA7533"/>
    <w:rsid w:val="00FB14C4"/>
    <w:rsid w:val="00FB20ED"/>
    <w:rsid w:val="00FB2835"/>
    <w:rsid w:val="00FB2AAE"/>
    <w:rsid w:val="00FB2FC7"/>
    <w:rsid w:val="00FB47F3"/>
    <w:rsid w:val="00FB4B29"/>
    <w:rsid w:val="00FB4F42"/>
    <w:rsid w:val="00FB5CD8"/>
    <w:rsid w:val="00FB670F"/>
    <w:rsid w:val="00FB7BBC"/>
    <w:rsid w:val="00FC2B85"/>
    <w:rsid w:val="00FC375F"/>
    <w:rsid w:val="00FC460D"/>
    <w:rsid w:val="00FC5166"/>
    <w:rsid w:val="00FC5E81"/>
    <w:rsid w:val="00FC6F12"/>
    <w:rsid w:val="00FC7051"/>
    <w:rsid w:val="00FC7DB0"/>
    <w:rsid w:val="00FD180A"/>
    <w:rsid w:val="00FD26E2"/>
    <w:rsid w:val="00FD30DF"/>
    <w:rsid w:val="00FD317C"/>
    <w:rsid w:val="00FD3526"/>
    <w:rsid w:val="00FD3B08"/>
    <w:rsid w:val="00FD5C58"/>
    <w:rsid w:val="00FD5F4A"/>
    <w:rsid w:val="00FE0E33"/>
    <w:rsid w:val="00FE2339"/>
    <w:rsid w:val="00FE2C0D"/>
    <w:rsid w:val="00FE47D8"/>
    <w:rsid w:val="00FE48C9"/>
    <w:rsid w:val="00FE5295"/>
    <w:rsid w:val="00FE5901"/>
    <w:rsid w:val="00FE5965"/>
    <w:rsid w:val="00FE5AF6"/>
    <w:rsid w:val="00FE6C9A"/>
    <w:rsid w:val="00FE7F45"/>
    <w:rsid w:val="00FF01D4"/>
    <w:rsid w:val="00FF0231"/>
    <w:rsid w:val="00FF26DC"/>
    <w:rsid w:val="00FF479C"/>
    <w:rsid w:val="00FF47FF"/>
    <w:rsid w:val="00FF5174"/>
    <w:rsid w:val="00FF566C"/>
    <w:rsid w:val="00FF604B"/>
    <w:rsid w:val="00FF6726"/>
    <w:rsid w:val="00FF701A"/>
    <w:rsid w:val="00FF7684"/>
    <w:rsid w:val="00FF7E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1F9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F41EA"/>
    <w:pPr>
      <w:spacing w:line="276" w:lineRule="auto"/>
      <w:ind w:left="720"/>
      <w:contextualSpacing/>
      <w:jc w:val="center"/>
    </w:pPr>
    <w:rPr>
      <w:rFonts w:ascii="Times New Roman" w:hAnsi="Times New Roman" w:cs="Times New Roman"/>
      <w:sz w:val="24"/>
      <w:szCs w:val="24"/>
    </w:rPr>
  </w:style>
  <w:style w:type="paragraph" w:styleId="Heading1">
    <w:name w:val="heading 1"/>
    <w:basedOn w:val="NoSpacing"/>
    <w:next w:val="Normal"/>
    <w:link w:val="Heading1Char"/>
    <w:uiPriority w:val="9"/>
    <w:qFormat/>
    <w:rsid w:val="00C01A90"/>
    <w:pPr>
      <w:spacing w:after="0" w:line="480" w:lineRule="auto"/>
      <w:jc w:val="center"/>
      <w:outlineLvl w:val="0"/>
    </w:pPr>
    <w:rPr>
      <w:color w:val="000000" w:themeColor="text1"/>
    </w:rPr>
  </w:style>
  <w:style w:type="paragraph" w:styleId="Heading2">
    <w:name w:val="heading 2"/>
    <w:basedOn w:val="Normal"/>
    <w:next w:val="Normal"/>
    <w:link w:val="Heading2Char"/>
    <w:uiPriority w:val="9"/>
    <w:unhideWhenUsed/>
    <w:qFormat/>
    <w:rsid w:val="00C01A90"/>
    <w:pPr>
      <w:spacing w:after="0" w:line="480" w:lineRule="auto"/>
      <w:ind w:left="0"/>
      <w:jc w:val="both"/>
      <w:outlineLvl w:val="1"/>
    </w:pPr>
    <w:rPr>
      <w:b/>
    </w:rPr>
  </w:style>
  <w:style w:type="paragraph" w:styleId="Heading3">
    <w:name w:val="heading 3"/>
    <w:basedOn w:val="Normal"/>
    <w:next w:val="Normal"/>
    <w:link w:val="Heading3Char"/>
    <w:uiPriority w:val="9"/>
    <w:unhideWhenUsed/>
    <w:qFormat/>
    <w:rsid w:val="00E25528"/>
    <w:pPr>
      <w:keepNext/>
      <w:keepLines/>
      <w:spacing w:after="0" w:line="480" w:lineRule="auto"/>
      <w:ind w:left="0"/>
      <w:jc w:val="left"/>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45D"/>
  </w:style>
  <w:style w:type="paragraph" w:styleId="NoSpacing">
    <w:name w:val="No Spacing"/>
    <w:basedOn w:val="Normal"/>
    <w:uiPriority w:val="1"/>
    <w:rsid w:val="00B53770"/>
    <w:pPr>
      <w:spacing w:line="360" w:lineRule="auto"/>
      <w:ind w:left="0"/>
      <w:jc w:val="both"/>
    </w:pPr>
    <w:rPr>
      <w:b/>
      <w:bCs/>
    </w:rPr>
  </w:style>
  <w:style w:type="character" w:customStyle="1" w:styleId="Heading1Char">
    <w:name w:val="Heading 1 Char"/>
    <w:basedOn w:val="DefaultParagraphFont"/>
    <w:link w:val="Heading1"/>
    <w:uiPriority w:val="9"/>
    <w:rsid w:val="00C01A90"/>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C01A90"/>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25528"/>
    <w:rPr>
      <w:rFonts w:ascii="Times New Roman" w:eastAsiaTheme="majorEastAsia" w:hAnsi="Times New Roman" w:cstheme="majorBidi"/>
      <w:b/>
      <w:color w:val="000000" w:themeColor="text1"/>
      <w:sz w:val="24"/>
      <w:szCs w:val="24"/>
    </w:rPr>
  </w:style>
  <w:style w:type="character" w:styleId="Hyperlink">
    <w:name w:val="Hyperlink"/>
    <w:basedOn w:val="DefaultParagraphFont"/>
    <w:uiPriority w:val="99"/>
    <w:unhideWhenUsed/>
    <w:rsid w:val="00BD098F"/>
    <w:rPr>
      <w:color w:val="0563C1" w:themeColor="hyperlink"/>
      <w:u w:val="single"/>
    </w:rPr>
  </w:style>
  <w:style w:type="character" w:customStyle="1" w:styleId="UnresolvedMention">
    <w:name w:val="Unresolved Mention"/>
    <w:basedOn w:val="DefaultParagraphFont"/>
    <w:uiPriority w:val="99"/>
    <w:semiHidden/>
    <w:unhideWhenUsed/>
    <w:rsid w:val="00BD098F"/>
    <w:rPr>
      <w:color w:val="605E5C"/>
      <w:shd w:val="clear" w:color="auto" w:fill="E1DFDD"/>
    </w:rPr>
  </w:style>
  <w:style w:type="table" w:styleId="TableGrid">
    <w:name w:val="Table Grid"/>
    <w:basedOn w:val="TableNormal"/>
    <w:uiPriority w:val="39"/>
    <w:rsid w:val="001238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166A5F"/>
  </w:style>
  <w:style w:type="paragraph" w:styleId="Header">
    <w:name w:val="header"/>
    <w:basedOn w:val="Normal"/>
    <w:link w:val="HeaderChar"/>
    <w:uiPriority w:val="99"/>
    <w:unhideWhenUsed/>
    <w:rsid w:val="003D67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794"/>
    <w:rPr>
      <w:rFonts w:ascii="Times New Roman" w:hAnsi="Times New Roman" w:cs="Times New Roman"/>
      <w:sz w:val="24"/>
      <w:szCs w:val="24"/>
    </w:rPr>
  </w:style>
  <w:style w:type="paragraph" w:styleId="Footer">
    <w:name w:val="footer"/>
    <w:basedOn w:val="Normal"/>
    <w:link w:val="FooterChar"/>
    <w:uiPriority w:val="99"/>
    <w:unhideWhenUsed/>
    <w:rsid w:val="003D67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794"/>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A026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26B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026BF"/>
    <w:rPr>
      <w:vertAlign w:val="superscript"/>
    </w:rPr>
  </w:style>
  <w:style w:type="character" w:styleId="PlaceholderText">
    <w:name w:val="Placeholder Text"/>
    <w:basedOn w:val="DefaultParagraphFont"/>
    <w:uiPriority w:val="99"/>
    <w:semiHidden/>
    <w:rsid w:val="002157A0"/>
    <w:rPr>
      <w:color w:val="666666"/>
    </w:rPr>
  </w:style>
  <w:style w:type="paragraph" w:customStyle="1" w:styleId="P1">
    <w:name w:val="P1"/>
    <w:basedOn w:val="BodyText2"/>
    <w:qFormat/>
    <w:rsid w:val="00C04172"/>
    <w:pPr>
      <w:spacing w:after="0"/>
      <w:ind w:left="0" w:firstLine="425"/>
      <w:jc w:val="both"/>
    </w:pPr>
    <w:rPr>
      <w:bCs/>
      <w:lang w:val="id-ID"/>
    </w:rPr>
  </w:style>
  <w:style w:type="paragraph" w:styleId="BodyText2">
    <w:name w:val="Body Text 2"/>
    <w:basedOn w:val="Normal"/>
    <w:link w:val="BodyText2Char"/>
    <w:uiPriority w:val="99"/>
    <w:semiHidden/>
    <w:unhideWhenUsed/>
    <w:rsid w:val="00C04172"/>
    <w:pPr>
      <w:spacing w:after="120" w:line="480" w:lineRule="auto"/>
    </w:pPr>
  </w:style>
  <w:style w:type="character" w:customStyle="1" w:styleId="BodyText2Char">
    <w:name w:val="Body Text 2 Char"/>
    <w:basedOn w:val="DefaultParagraphFont"/>
    <w:link w:val="BodyText2"/>
    <w:uiPriority w:val="99"/>
    <w:semiHidden/>
    <w:rsid w:val="00C04172"/>
    <w:rPr>
      <w:rFonts w:ascii="Times New Roman" w:hAnsi="Times New Roman" w:cs="Times New Roman"/>
      <w:sz w:val="24"/>
      <w:szCs w:val="24"/>
    </w:rPr>
  </w:style>
  <w:style w:type="paragraph" w:styleId="Caption">
    <w:name w:val="caption"/>
    <w:basedOn w:val="Normal"/>
    <w:next w:val="Normal"/>
    <w:uiPriority w:val="35"/>
    <w:unhideWhenUsed/>
    <w:qFormat/>
    <w:rsid w:val="00C04172"/>
    <w:pPr>
      <w:spacing w:after="0" w:line="480" w:lineRule="auto"/>
    </w:pPr>
    <w:rPr>
      <w:b/>
      <w:iCs/>
      <w:szCs w:val="18"/>
    </w:rPr>
  </w:style>
  <w:style w:type="paragraph" w:styleId="TableofFigures">
    <w:name w:val="table of figures"/>
    <w:basedOn w:val="Normal"/>
    <w:next w:val="Normal"/>
    <w:uiPriority w:val="99"/>
    <w:unhideWhenUsed/>
    <w:rsid w:val="00A95907"/>
    <w:pPr>
      <w:spacing w:after="0"/>
      <w:ind w:left="0"/>
      <w:jc w:val="left"/>
    </w:pPr>
  </w:style>
  <w:style w:type="paragraph" w:styleId="TOC1">
    <w:name w:val="toc 1"/>
    <w:basedOn w:val="Normal"/>
    <w:next w:val="Normal"/>
    <w:autoRedefine/>
    <w:uiPriority w:val="39"/>
    <w:unhideWhenUsed/>
    <w:rsid w:val="00A95907"/>
    <w:pPr>
      <w:tabs>
        <w:tab w:val="right" w:leader="dot" w:pos="7938"/>
      </w:tabs>
      <w:spacing w:after="0"/>
      <w:ind w:left="0"/>
      <w:jc w:val="left"/>
    </w:pPr>
    <w:rPr>
      <w:b/>
    </w:rPr>
  </w:style>
  <w:style w:type="paragraph" w:styleId="TOC2">
    <w:name w:val="toc 2"/>
    <w:basedOn w:val="Normal"/>
    <w:next w:val="Normal"/>
    <w:autoRedefine/>
    <w:uiPriority w:val="39"/>
    <w:unhideWhenUsed/>
    <w:rsid w:val="00A95907"/>
    <w:pPr>
      <w:tabs>
        <w:tab w:val="left" w:pos="709"/>
        <w:tab w:val="right" w:leader="dot" w:pos="7938"/>
      </w:tabs>
      <w:spacing w:after="0"/>
      <w:ind w:left="709" w:hanging="425"/>
      <w:jc w:val="left"/>
    </w:pPr>
  </w:style>
  <w:style w:type="paragraph" w:styleId="TOC3">
    <w:name w:val="toc 3"/>
    <w:basedOn w:val="Normal"/>
    <w:next w:val="Normal"/>
    <w:autoRedefine/>
    <w:uiPriority w:val="39"/>
    <w:unhideWhenUsed/>
    <w:rsid w:val="009A485A"/>
    <w:pPr>
      <w:tabs>
        <w:tab w:val="left" w:pos="1276"/>
        <w:tab w:val="right" w:leader="dot" w:pos="7938"/>
      </w:tabs>
      <w:spacing w:after="0" w:line="360" w:lineRule="auto"/>
      <w:ind w:left="1276" w:hanging="567"/>
      <w:jc w:val="both"/>
    </w:pPr>
  </w:style>
  <w:style w:type="table" w:customStyle="1" w:styleId="TableGrid0">
    <w:name w:val="TableGrid"/>
    <w:rsid w:val="0047704B"/>
    <w:pPr>
      <w:spacing w:after="0" w:line="240" w:lineRule="auto"/>
    </w:pPr>
    <w:rPr>
      <w:rFonts w:eastAsiaTheme="minorEastAsia"/>
      <w:lang w:eastAsia="en-ID"/>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F41EA"/>
    <w:pPr>
      <w:spacing w:line="276" w:lineRule="auto"/>
      <w:ind w:left="720"/>
      <w:contextualSpacing/>
      <w:jc w:val="center"/>
    </w:pPr>
    <w:rPr>
      <w:rFonts w:ascii="Times New Roman" w:hAnsi="Times New Roman" w:cs="Times New Roman"/>
      <w:sz w:val="24"/>
      <w:szCs w:val="24"/>
    </w:rPr>
  </w:style>
  <w:style w:type="paragraph" w:styleId="Heading1">
    <w:name w:val="heading 1"/>
    <w:basedOn w:val="NoSpacing"/>
    <w:next w:val="Normal"/>
    <w:link w:val="Heading1Char"/>
    <w:uiPriority w:val="9"/>
    <w:qFormat/>
    <w:rsid w:val="00C01A90"/>
    <w:pPr>
      <w:spacing w:after="0" w:line="480" w:lineRule="auto"/>
      <w:jc w:val="center"/>
      <w:outlineLvl w:val="0"/>
    </w:pPr>
    <w:rPr>
      <w:color w:val="000000" w:themeColor="text1"/>
    </w:rPr>
  </w:style>
  <w:style w:type="paragraph" w:styleId="Heading2">
    <w:name w:val="heading 2"/>
    <w:basedOn w:val="Normal"/>
    <w:next w:val="Normal"/>
    <w:link w:val="Heading2Char"/>
    <w:uiPriority w:val="9"/>
    <w:unhideWhenUsed/>
    <w:qFormat/>
    <w:rsid w:val="00C01A90"/>
    <w:pPr>
      <w:spacing w:after="0" w:line="480" w:lineRule="auto"/>
      <w:ind w:left="0"/>
      <w:jc w:val="both"/>
      <w:outlineLvl w:val="1"/>
    </w:pPr>
    <w:rPr>
      <w:b/>
    </w:rPr>
  </w:style>
  <w:style w:type="paragraph" w:styleId="Heading3">
    <w:name w:val="heading 3"/>
    <w:basedOn w:val="Normal"/>
    <w:next w:val="Normal"/>
    <w:link w:val="Heading3Char"/>
    <w:uiPriority w:val="9"/>
    <w:unhideWhenUsed/>
    <w:qFormat/>
    <w:rsid w:val="00E25528"/>
    <w:pPr>
      <w:keepNext/>
      <w:keepLines/>
      <w:spacing w:after="0" w:line="480" w:lineRule="auto"/>
      <w:ind w:left="0"/>
      <w:jc w:val="left"/>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45D"/>
  </w:style>
  <w:style w:type="paragraph" w:styleId="NoSpacing">
    <w:name w:val="No Spacing"/>
    <w:basedOn w:val="Normal"/>
    <w:uiPriority w:val="1"/>
    <w:rsid w:val="00B53770"/>
    <w:pPr>
      <w:spacing w:line="360" w:lineRule="auto"/>
      <w:ind w:left="0"/>
      <w:jc w:val="both"/>
    </w:pPr>
    <w:rPr>
      <w:b/>
      <w:bCs/>
    </w:rPr>
  </w:style>
  <w:style w:type="character" w:customStyle="1" w:styleId="Heading1Char">
    <w:name w:val="Heading 1 Char"/>
    <w:basedOn w:val="DefaultParagraphFont"/>
    <w:link w:val="Heading1"/>
    <w:uiPriority w:val="9"/>
    <w:rsid w:val="00C01A90"/>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C01A90"/>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25528"/>
    <w:rPr>
      <w:rFonts w:ascii="Times New Roman" w:eastAsiaTheme="majorEastAsia" w:hAnsi="Times New Roman" w:cstheme="majorBidi"/>
      <w:b/>
      <w:color w:val="000000" w:themeColor="text1"/>
      <w:sz w:val="24"/>
      <w:szCs w:val="24"/>
    </w:rPr>
  </w:style>
  <w:style w:type="character" w:styleId="Hyperlink">
    <w:name w:val="Hyperlink"/>
    <w:basedOn w:val="DefaultParagraphFont"/>
    <w:uiPriority w:val="99"/>
    <w:unhideWhenUsed/>
    <w:rsid w:val="00BD098F"/>
    <w:rPr>
      <w:color w:val="0563C1" w:themeColor="hyperlink"/>
      <w:u w:val="single"/>
    </w:rPr>
  </w:style>
  <w:style w:type="character" w:customStyle="1" w:styleId="UnresolvedMention">
    <w:name w:val="Unresolved Mention"/>
    <w:basedOn w:val="DefaultParagraphFont"/>
    <w:uiPriority w:val="99"/>
    <w:semiHidden/>
    <w:unhideWhenUsed/>
    <w:rsid w:val="00BD098F"/>
    <w:rPr>
      <w:color w:val="605E5C"/>
      <w:shd w:val="clear" w:color="auto" w:fill="E1DFDD"/>
    </w:rPr>
  </w:style>
  <w:style w:type="table" w:styleId="TableGrid">
    <w:name w:val="Table Grid"/>
    <w:basedOn w:val="TableNormal"/>
    <w:uiPriority w:val="39"/>
    <w:rsid w:val="001238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166A5F"/>
  </w:style>
  <w:style w:type="paragraph" w:styleId="Header">
    <w:name w:val="header"/>
    <w:basedOn w:val="Normal"/>
    <w:link w:val="HeaderChar"/>
    <w:uiPriority w:val="99"/>
    <w:unhideWhenUsed/>
    <w:rsid w:val="003D67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794"/>
    <w:rPr>
      <w:rFonts w:ascii="Times New Roman" w:hAnsi="Times New Roman" w:cs="Times New Roman"/>
      <w:sz w:val="24"/>
      <w:szCs w:val="24"/>
    </w:rPr>
  </w:style>
  <w:style w:type="paragraph" w:styleId="Footer">
    <w:name w:val="footer"/>
    <w:basedOn w:val="Normal"/>
    <w:link w:val="FooterChar"/>
    <w:uiPriority w:val="99"/>
    <w:unhideWhenUsed/>
    <w:rsid w:val="003D67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794"/>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A026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26B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026BF"/>
    <w:rPr>
      <w:vertAlign w:val="superscript"/>
    </w:rPr>
  </w:style>
  <w:style w:type="character" w:styleId="PlaceholderText">
    <w:name w:val="Placeholder Text"/>
    <w:basedOn w:val="DefaultParagraphFont"/>
    <w:uiPriority w:val="99"/>
    <w:semiHidden/>
    <w:rsid w:val="002157A0"/>
    <w:rPr>
      <w:color w:val="666666"/>
    </w:rPr>
  </w:style>
  <w:style w:type="paragraph" w:customStyle="1" w:styleId="P1">
    <w:name w:val="P1"/>
    <w:basedOn w:val="BodyText2"/>
    <w:qFormat/>
    <w:rsid w:val="00C04172"/>
    <w:pPr>
      <w:spacing w:after="0"/>
      <w:ind w:left="0" w:firstLine="425"/>
      <w:jc w:val="both"/>
    </w:pPr>
    <w:rPr>
      <w:bCs/>
      <w:lang w:val="id-ID"/>
    </w:rPr>
  </w:style>
  <w:style w:type="paragraph" w:styleId="BodyText2">
    <w:name w:val="Body Text 2"/>
    <w:basedOn w:val="Normal"/>
    <w:link w:val="BodyText2Char"/>
    <w:uiPriority w:val="99"/>
    <w:semiHidden/>
    <w:unhideWhenUsed/>
    <w:rsid w:val="00C04172"/>
    <w:pPr>
      <w:spacing w:after="120" w:line="480" w:lineRule="auto"/>
    </w:pPr>
  </w:style>
  <w:style w:type="character" w:customStyle="1" w:styleId="BodyText2Char">
    <w:name w:val="Body Text 2 Char"/>
    <w:basedOn w:val="DefaultParagraphFont"/>
    <w:link w:val="BodyText2"/>
    <w:uiPriority w:val="99"/>
    <w:semiHidden/>
    <w:rsid w:val="00C04172"/>
    <w:rPr>
      <w:rFonts w:ascii="Times New Roman" w:hAnsi="Times New Roman" w:cs="Times New Roman"/>
      <w:sz w:val="24"/>
      <w:szCs w:val="24"/>
    </w:rPr>
  </w:style>
  <w:style w:type="paragraph" w:styleId="Caption">
    <w:name w:val="caption"/>
    <w:basedOn w:val="Normal"/>
    <w:next w:val="Normal"/>
    <w:uiPriority w:val="35"/>
    <w:unhideWhenUsed/>
    <w:qFormat/>
    <w:rsid w:val="00C04172"/>
    <w:pPr>
      <w:spacing w:after="0" w:line="480" w:lineRule="auto"/>
    </w:pPr>
    <w:rPr>
      <w:b/>
      <w:iCs/>
      <w:szCs w:val="18"/>
    </w:rPr>
  </w:style>
  <w:style w:type="paragraph" w:styleId="TableofFigures">
    <w:name w:val="table of figures"/>
    <w:basedOn w:val="Normal"/>
    <w:next w:val="Normal"/>
    <w:uiPriority w:val="99"/>
    <w:unhideWhenUsed/>
    <w:rsid w:val="00A95907"/>
    <w:pPr>
      <w:spacing w:after="0"/>
      <w:ind w:left="0"/>
      <w:jc w:val="left"/>
    </w:pPr>
  </w:style>
  <w:style w:type="paragraph" w:styleId="TOC1">
    <w:name w:val="toc 1"/>
    <w:basedOn w:val="Normal"/>
    <w:next w:val="Normal"/>
    <w:autoRedefine/>
    <w:uiPriority w:val="39"/>
    <w:unhideWhenUsed/>
    <w:rsid w:val="00A95907"/>
    <w:pPr>
      <w:tabs>
        <w:tab w:val="right" w:leader="dot" w:pos="7938"/>
      </w:tabs>
      <w:spacing w:after="0"/>
      <w:ind w:left="0"/>
      <w:jc w:val="left"/>
    </w:pPr>
    <w:rPr>
      <w:b/>
    </w:rPr>
  </w:style>
  <w:style w:type="paragraph" w:styleId="TOC2">
    <w:name w:val="toc 2"/>
    <w:basedOn w:val="Normal"/>
    <w:next w:val="Normal"/>
    <w:autoRedefine/>
    <w:uiPriority w:val="39"/>
    <w:unhideWhenUsed/>
    <w:rsid w:val="00A95907"/>
    <w:pPr>
      <w:tabs>
        <w:tab w:val="left" w:pos="709"/>
        <w:tab w:val="right" w:leader="dot" w:pos="7938"/>
      </w:tabs>
      <w:spacing w:after="0"/>
      <w:ind w:left="709" w:hanging="425"/>
      <w:jc w:val="left"/>
    </w:pPr>
  </w:style>
  <w:style w:type="paragraph" w:styleId="TOC3">
    <w:name w:val="toc 3"/>
    <w:basedOn w:val="Normal"/>
    <w:next w:val="Normal"/>
    <w:autoRedefine/>
    <w:uiPriority w:val="39"/>
    <w:unhideWhenUsed/>
    <w:rsid w:val="009A485A"/>
    <w:pPr>
      <w:tabs>
        <w:tab w:val="left" w:pos="1276"/>
        <w:tab w:val="right" w:leader="dot" w:pos="7938"/>
      </w:tabs>
      <w:spacing w:after="0" w:line="360" w:lineRule="auto"/>
      <w:ind w:left="1276" w:hanging="567"/>
      <w:jc w:val="both"/>
    </w:pPr>
  </w:style>
  <w:style w:type="table" w:customStyle="1" w:styleId="TableGrid0">
    <w:name w:val="TableGrid"/>
    <w:rsid w:val="0047704B"/>
    <w:pPr>
      <w:spacing w:after="0" w:line="240" w:lineRule="auto"/>
    </w:pPr>
    <w:rPr>
      <w:rFonts w:eastAsiaTheme="minorEastAsia"/>
      <w:lang w:eastAsia="en-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83855">
      <w:bodyDiv w:val="1"/>
      <w:marLeft w:val="0"/>
      <w:marRight w:val="0"/>
      <w:marTop w:val="0"/>
      <w:marBottom w:val="0"/>
      <w:divBdr>
        <w:top w:val="none" w:sz="0" w:space="0" w:color="auto"/>
        <w:left w:val="none" w:sz="0" w:space="0" w:color="auto"/>
        <w:bottom w:val="none" w:sz="0" w:space="0" w:color="auto"/>
        <w:right w:val="none" w:sz="0" w:space="0" w:color="auto"/>
      </w:divBdr>
      <w:divsChild>
        <w:div w:id="1494686985">
          <w:marLeft w:val="0"/>
          <w:marRight w:val="0"/>
          <w:marTop w:val="0"/>
          <w:marBottom w:val="0"/>
          <w:divBdr>
            <w:top w:val="none" w:sz="0" w:space="0" w:color="auto"/>
            <w:left w:val="none" w:sz="0" w:space="0" w:color="auto"/>
            <w:bottom w:val="none" w:sz="0" w:space="0" w:color="auto"/>
            <w:right w:val="none" w:sz="0" w:space="0" w:color="auto"/>
          </w:divBdr>
        </w:div>
      </w:divsChild>
    </w:div>
    <w:div w:id="241448130">
      <w:bodyDiv w:val="1"/>
      <w:marLeft w:val="0"/>
      <w:marRight w:val="0"/>
      <w:marTop w:val="0"/>
      <w:marBottom w:val="0"/>
      <w:divBdr>
        <w:top w:val="none" w:sz="0" w:space="0" w:color="auto"/>
        <w:left w:val="none" w:sz="0" w:space="0" w:color="auto"/>
        <w:bottom w:val="none" w:sz="0" w:space="0" w:color="auto"/>
        <w:right w:val="none" w:sz="0" w:space="0" w:color="auto"/>
      </w:divBdr>
      <w:divsChild>
        <w:div w:id="1011568049">
          <w:marLeft w:val="0"/>
          <w:marRight w:val="0"/>
          <w:marTop w:val="0"/>
          <w:marBottom w:val="0"/>
          <w:divBdr>
            <w:top w:val="single" w:sz="2" w:space="0" w:color="D9D9E3"/>
            <w:left w:val="single" w:sz="2" w:space="0" w:color="D9D9E3"/>
            <w:bottom w:val="single" w:sz="2" w:space="0" w:color="D9D9E3"/>
            <w:right w:val="single" w:sz="2" w:space="0" w:color="D9D9E3"/>
          </w:divBdr>
          <w:divsChild>
            <w:div w:id="1135414398">
              <w:marLeft w:val="0"/>
              <w:marRight w:val="0"/>
              <w:marTop w:val="0"/>
              <w:marBottom w:val="0"/>
              <w:divBdr>
                <w:top w:val="single" w:sz="2" w:space="0" w:color="D9D9E3"/>
                <w:left w:val="single" w:sz="2" w:space="0" w:color="D9D9E3"/>
                <w:bottom w:val="single" w:sz="2" w:space="0" w:color="D9D9E3"/>
                <w:right w:val="single" w:sz="2" w:space="0" w:color="D9D9E3"/>
              </w:divBdr>
              <w:divsChild>
                <w:div w:id="1324897154">
                  <w:marLeft w:val="0"/>
                  <w:marRight w:val="0"/>
                  <w:marTop w:val="0"/>
                  <w:marBottom w:val="0"/>
                  <w:divBdr>
                    <w:top w:val="single" w:sz="2" w:space="0" w:color="D9D9E3"/>
                    <w:left w:val="single" w:sz="2" w:space="0" w:color="D9D9E3"/>
                    <w:bottom w:val="single" w:sz="2" w:space="0" w:color="D9D9E3"/>
                    <w:right w:val="single" w:sz="2" w:space="0" w:color="D9D9E3"/>
                  </w:divBdr>
                  <w:divsChild>
                    <w:div w:id="1658806568">
                      <w:marLeft w:val="0"/>
                      <w:marRight w:val="0"/>
                      <w:marTop w:val="0"/>
                      <w:marBottom w:val="0"/>
                      <w:divBdr>
                        <w:top w:val="single" w:sz="2" w:space="0" w:color="D9D9E3"/>
                        <w:left w:val="single" w:sz="2" w:space="0" w:color="D9D9E3"/>
                        <w:bottom w:val="single" w:sz="2" w:space="0" w:color="D9D9E3"/>
                        <w:right w:val="single" w:sz="2" w:space="0" w:color="D9D9E3"/>
                      </w:divBdr>
                      <w:divsChild>
                        <w:div w:id="207495229">
                          <w:marLeft w:val="0"/>
                          <w:marRight w:val="0"/>
                          <w:marTop w:val="0"/>
                          <w:marBottom w:val="0"/>
                          <w:divBdr>
                            <w:top w:val="single" w:sz="2" w:space="0" w:color="D9D9E3"/>
                            <w:left w:val="single" w:sz="2" w:space="0" w:color="D9D9E3"/>
                            <w:bottom w:val="single" w:sz="2" w:space="0" w:color="D9D9E3"/>
                            <w:right w:val="single" w:sz="2" w:space="0" w:color="D9D9E3"/>
                          </w:divBdr>
                          <w:divsChild>
                            <w:div w:id="9099986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558686">
                                  <w:marLeft w:val="0"/>
                                  <w:marRight w:val="0"/>
                                  <w:marTop w:val="0"/>
                                  <w:marBottom w:val="0"/>
                                  <w:divBdr>
                                    <w:top w:val="single" w:sz="2" w:space="0" w:color="D9D9E3"/>
                                    <w:left w:val="single" w:sz="2" w:space="0" w:color="D9D9E3"/>
                                    <w:bottom w:val="single" w:sz="2" w:space="0" w:color="D9D9E3"/>
                                    <w:right w:val="single" w:sz="2" w:space="0" w:color="D9D9E3"/>
                                  </w:divBdr>
                                  <w:divsChild>
                                    <w:div w:id="2086297059">
                                      <w:marLeft w:val="0"/>
                                      <w:marRight w:val="0"/>
                                      <w:marTop w:val="0"/>
                                      <w:marBottom w:val="0"/>
                                      <w:divBdr>
                                        <w:top w:val="single" w:sz="2" w:space="0" w:color="D9D9E3"/>
                                        <w:left w:val="single" w:sz="2" w:space="0" w:color="D9D9E3"/>
                                        <w:bottom w:val="single" w:sz="2" w:space="0" w:color="D9D9E3"/>
                                        <w:right w:val="single" w:sz="2" w:space="0" w:color="D9D9E3"/>
                                      </w:divBdr>
                                      <w:divsChild>
                                        <w:div w:id="836775559">
                                          <w:marLeft w:val="0"/>
                                          <w:marRight w:val="0"/>
                                          <w:marTop w:val="0"/>
                                          <w:marBottom w:val="0"/>
                                          <w:divBdr>
                                            <w:top w:val="single" w:sz="2" w:space="0" w:color="D9D9E3"/>
                                            <w:left w:val="single" w:sz="2" w:space="0" w:color="D9D9E3"/>
                                            <w:bottom w:val="single" w:sz="2" w:space="0" w:color="D9D9E3"/>
                                            <w:right w:val="single" w:sz="2" w:space="0" w:color="D9D9E3"/>
                                          </w:divBdr>
                                          <w:divsChild>
                                            <w:div w:id="1188174711">
                                              <w:marLeft w:val="0"/>
                                              <w:marRight w:val="0"/>
                                              <w:marTop w:val="0"/>
                                              <w:marBottom w:val="0"/>
                                              <w:divBdr>
                                                <w:top w:val="single" w:sz="2" w:space="0" w:color="D9D9E3"/>
                                                <w:left w:val="single" w:sz="2" w:space="0" w:color="D9D9E3"/>
                                                <w:bottom w:val="single" w:sz="2" w:space="0" w:color="D9D9E3"/>
                                                <w:right w:val="single" w:sz="2" w:space="0" w:color="D9D9E3"/>
                                              </w:divBdr>
                                              <w:divsChild>
                                                <w:div w:id="1311594490">
                                                  <w:marLeft w:val="0"/>
                                                  <w:marRight w:val="0"/>
                                                  <w:marTop w:val="0"/>
                                                  <w:marBottom w:val="0"/>
                                                  <w:divBdr>
                                                    <w:top w:val="single" w:sz="2" w:space="0" w:color="D9D9E3"/>
                                                    <w:left w:val="single" w:sz="2" w:space="0" w:color="D9D9E3"/>
                                                    <w:bottom w:val="single" w:sz="2" w:space="0" w:color="D9D9E3"/>
                                                    <w:right w:val="single" w:sz="2" w:space="0" w:color="D9D9E3"/>
                                                  </w:divBdr>
                                                  <w:divsChild>
                                                    <w:div w:id="12197105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67754">
          <w:marLeft w:val="0"/>
          <w:marRight w:val="0"/>
          <w:marTop w:val="0"/>
          <w:marBottom w:val="0"/>
          <w:divBdr>
            <w:top w:val="none" w:sz="0" w:space="0" w:color="auto"/>
            <w:left w:val="none" w:sz="0" w:space="0" w:color="auto"/>
            <w:bottom w:val="none" w:sz="0" w:space="0" w:color="auto"/>
            <w:right w:val="none" w:sz="0" w:space="0" w:color="auto"/>
          </w:divBdr>
        </w:div>
      </w:divsChild>
    </w:div>
    <w:div w:id="258685006">
      <w:bodyDiv w:val="1"/>
      <w:marLeft w:val="0"/>
      <w:marRight w:val="0"/>
      <w:marTop w:val="0"/>
      <w:marBottom w:val="0"/>
      <w:divBdr>
        <w:top w:val="none" w:sz="0" w:space="0" w:color="auto"/>
        <w:left w:val="none" w:sz="0" w:space="0" w:color="auto"/>
        <w:bottom w:val="none" w:sz="0" w:space="0" w:color="auto"/>
        <w:right w:val="none" w:sz="0" w:space="0" w:color="auto"/>
      </w:divBdr>
    </w:div>
    <w:div w:id="306740010">
      <w:bodyDiv w:val="1"/>
      <w:marLeft w:val="0"/>
      <w:marRight w:val="0"/>
      <w:marTop w:val="0"/>
      <w:marBottom w:val="0"/>
      <w:divBdr>
        <w:top w:val="none" w:sz="0" w:space="0" w:color="auto"/>
        <w:left w:val="none" w:sz="0" w:space="0" w:color="auto"/>
        <w:bottom w:val="none" w:sz="0" w:space="0" w:color="auto"/>
        <w:right w:val="none" w:sz="0" w:space="0" w:color="auto"/>
      </w:divBdr>
      <w:divsChild>
        <w:div w:id="339770935">
          <w:marLeft w:val="0"/>
          <w:marRight w:val="0"/>
          <w:marTop w:val="0"/>
          <w:marBottom w:val="0"/>
          <w:divBdr>
            <w:top w:val="single" w:sz="2" w:space="0" w:color="D9D9E3"/>
            <w:left w:val="single" w:sz="2" w:space="0" w:color="D9D9E3"/>
            <w:bottom w:val="single" w:sz="2" w:space="0" w:color="D9D9E3"/>
            <w:right w:val="single" w:sz="2" w:space="0" w:color="D9D9E3"/>
          </w:divBdr>
          <w:divsChild>
            <w:div w:id="1192039462">
              <w:marLeft w:val="0"/>
              <w:marRight w:val="0"/>
              <w:marTop w:val="0"/>
              <w:marBottom w:val="0"/>
              <w:divBdr>
                <w:top w:val="single" w:sz="2" w:space="0" w:color="D9D9E3"/>
                <w:left w:val="single" w:sz="2" w:space="0" w:color="D9D9E3"/>
                <w:bottom w:val="single" w:sz="2" w:space="0" w:color="D9D9E3"/>
                <w:right w:val="single" w:sz="2" w:space="0" w:color="D9D9E3"/>
              </w:divBdr>
              <w:divsChild>
                <w:div w:id="2039698183">
                  <w:marLeft w:val="0"/>
                  <w:marRight w:val="0"/>
                  <w:marTop w:val="0"/>
                  <w:marBottom w:val="0"/>
                  <w:divBdr>
                    <w:top w:val="single" w:sz="2" w:space="0" w:color="D9D9E3"/>
                    <w:left w:val="single" w:sz="2" w:space="0" w:color="D9D9E3"/>
                    <w:bottom w:val="single" w:sz="2" w:space="0" w:color="D9D9E3"/>
                    <w:right w:val="single" w:sz="2" w:space="0" w:color="D9D9E3"/>
                  </w:divBdr>
                  <w:divsChild>
                    <w:div w:id="8676856">
                      <w:marLeft w:val="0"/>
                      <w:marRight w:val="0"/>
                      <w:marTop w:val="0"/>
                      <w:marBottom w:val="0"/>
                      <w:divBdr>
                        <w:top w:val="single" w:sz="2" w:space="0" w:color="D9D9E3"/>
                        <w:left w:val="single" w:sz="2" w:space="0" w:color="D9D9E3"/>
                        <w:bottom w:val="single" w:sz="2" w:space="0" w:color="D9D9E3"/>
                        <w:right w:val="single" w:sz="2" w:space="0" w:color="D9D9E3"/>
                      </w:divBdr>
                      <w:divsChild>
                        <w:div w:id="437869080">
                          <w:marLeft w:val="0"/>
                          <w:marRight w:val="0"/>
                          <w:marTop w:val="0"/>
                          <w:marBottom w:val="0"/>
                          <w:divBdr>
                            <w:top w:val="single" w:sz="2" w:space="0" w:color="auto"/>
                            <w:left w:val="single" w:sz="2" w:space="0" w:color="auto"/>
                            <w:bottom w:val="single" w:sz="6" w:space="0" w:color="auto"/>
                            <w:right w:val="single" w:sz="2" w:space="0" w:color="auto"/>
                          </w:divBdr>
                          <w:divsChild>
                            <w:div w:id="1502819983">
                              <w:marLeft w:val="0"/>
                              <w:marRight w:val="0"/>
                              <w:marTop w:val="100"/>
                              <w:marBottom w:val="100"/>
                              <w:divBdr>
                                <w:top w:val="single" w:sz="2" w:space="0" w:color="D9D9E3"/>
                                <w:left w:val="single" w:sz="2" w:space="0" w:color="D9D9E3"/>
                                <w:bottom w:val="single" w:sz="2" w:space="0" w:color="D9D9E3"/>
                                <w:right w:val="single" w:sz="2" w:space="0" w:color="D9D9E3"/>
                              </w:divBdr>
                              <w:divsChild>
                                <w:div w:id="322780480">
                                  <w:marLeft w:val="0"/>
                                  <w:marRight w:val="0"/>
                                  <w:marTop w:val="0"/>
                                  <w:marBottom w:val="0"/>
                                  <w:divBdr>
                                    <w:top w:val="single" w:sz="2" w:space="0" w:color="D9D9E3"/>
                                    <w:left w:val="single" w:sz="2" w:space="0" w:color="D9D9E3"/>
                                    <w:bottom w:val="single" w:sz="2" w:space="0" w:color="D9D9E3"/>
                                    <w:right w:val="single" w:sz="2" w:space="0" w:color="D9D9E3"/>
                                  </w:divBdr>
                                  <w:divsChild>
                                    <w:div w:id="487480037">
                                      <w:marLeft w:val="0"/>
                                      <w:marRight w:val="0"/>
                                      <w:marTop w:val="0"/>
                                      <w:marBottom w:val="0"/>
                                      <w:divBdr>
                                        <w:top w:val="single" w:sz="2" w:space="0" w:color="D9D9E3"/>
                                        <w:left w:val="single" w:sz="2" w:space="0" w:color="D9D9E3"/>
                                        <w:bottom w:val="single" w:sz="2" w:space="0" w:color="D9D9E3"/>
                                        <w:right w:val="single" w:sz="2" w:space="0" w:color="D9D9E3"/>
                                      </w:divBdr>
                                      <w:divsChild>
                                        <w:div w:id="1161388647">
                                          <w:marLeft w:val="0"/>
                                          <w:marRight w:val="0"/>
                                          <w:marTop w:val="0"/>
                                          <w:marBottom w:val="0"/>
                                          <w:divBdr>
                                            <w:top w:val="single" w:sz="2" w:space="0" w:color="D9D9E3"/>
                                            <w:left w:val="single" w:sz="2" w:space="0" w:color="D9D9E3"/>
                                            <w:bottom w:val="single" w:sz="2" w:space="0" w:color="D9D9E3"/>
                                            <w:right w:val="single" w:sz="2" w:space="0" w:color="D9D9E3"/>
                                          </w:divBdr>
                                          <w:divsChild>
                                            <w:div w:id="2076858900">
                                              <w:marLeft w:val="0"/>
                                              <w:marRight w:val="0"/>
                                              <w:marTop w:val="0"/>
                                              <w:marBottom w:val="0"/>
                                              <w:divBdr>
                                                <w:top w:val="single" w:sz="2" w:space="0" w:color="D9D9E3"/>
                                                <w:left w:val="single" w:sz="2" w:space="0" w:color="D9D9E3"/>
                                                <w:bottom w:val="single" w:sz="2" w:space="0" w:color="D9D9E3"/>
                                                <w:right w:val="single" w:sz="2" w:space="0" w:color="D9D9E3"/>
                                              </w:divBdr>
                                              <w:divsChild>
                                                <w:div w:id="43264116">
                                                  <w:marLeft w:val="0"/>
                                                  <w:marRight w:val="0"/>
                                                  <w:marTop w:val="0"/>
                                                  <w:marBottom w:val="0"/>
                                                  <w:divBdr>
                                                    <w:top w:val="single" w:sz="2" w:space="0" w:color="D9D9E3"/>
                                                    <w:left w:val="single" w:sz="2" w:space="0" w:color="D9D9E3"/>
                                                    <w:bottom w:val="single" w:sz="2" w:space="0" w:color="D9D9E3"/>
                                                    <w:right w:val="single" w:sz="2" w:space="0" w:color="D9D9E3"/>
                                                  </w:divBdr>
                                                  <w:divsChild>
                                                    <w:div w:id="1754935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45266241">
          <w:marLeft w:val="0"/>
          <w:marRight w:val="0"/>
          <w:marTop w:val="0"/>
          <w:marBottom w:val="0"/>
          <w:divBdr>
            <w:top w:val="none" w:sz="0" w:space="0" w:color="auto"/>
            <w:left w:val="none" w:sz="0" w:space="0" w:color="auto"/>
            <w:bottom w:val="none" w:sz="0" w:space="0" w:color="auto"/>
            <w:right w:val="none" w:sz="0" w:space="0" w:color="auto"/>
          </w:divBdr>
        </w:div>
      </w:divsChild>
    </w:div>
    <w:div w:id="624309820">
      <w:bodyDiv w:val="1"/>
      <w:marLeft w:val="0"/>
      <w:marRight w:val="0"/>
      <w:marTop w:val="0"/>
      <w:marBottom w:val="0"/>
      <w:divBdr>
        <w:top w:val="none" w:sz="0" w:space="0" w:color="auto"/>
        <w:left w:val="none" w:sz="0" w:space="0" w:color="auto"/>
        <w:bottom w:val="none" w:sz="0" w:space="0" w:color="auto"/>
        <w:right w:val="none" w:sz="0" w:space="0" w:color="auto"/>
      </w:divBdr>
    </w:div>
    <w:div w:id="650259118">
      <w:bodyDiv w:val="1"/>
      <w:marLeft w:val="0"/>
      <w:marRight w:val="0"/>
      <w:marTop w:val="0"/>
      <w:marBottom w:val="0"/>
      <w:divBdr>
        <w:top w:val="none" w:sz="0" w:space="0" w:color="auto"/>
        <w:left w:val="none" w:sz="0" w:space="0" w:color="auto"/>
        <w:bottom w:val="none" w:sz="0" w:space="0" w:color="auto"/>
        <w:right w:val="none" w:sz="0" w:space="0" w:color="auto"/>
      </w:divBdr>
      <w:divsChild>
        <w:div w:id="1142117800">
          <w:marLeft w:val="0"/>
          <w:marRight w:val="0"/>
          <w:marTop w:val="0"/>
          <w:marBottom w:val="0"/>
          <w:divBdr>
            <w:top w:val="none" w:sz="0" w:space="0" w:color="auto"/>
            <w:left w:val="none" w:sz="0" w:space="0" w:color="auto"/>
            <w:bottom w:val="none" w:sz="0" w:space="0" w:color="auto"/>
            <w:right w:val="none" w:sz="0" w:space="0" w:color="auto"/>
          </w:divBdr>
          <w:divsChild>
            <w:div w:id="71657428">
              <w:marLeft w:val="0"/>
              <w:marRight w:val="0"/>
              <w:marTop w:val="0"/>
              <w:marBottom w:val="0"/>
              <w:divBdr>
                <w:top w:val="none" w:sz="0" w:space="0" w:color="auto"/>
                <w:left w:val="none" w:sz="0" w:space="0" w:color="auto"/>
                <w:bottom w:val="none" w:sz="0" w:space="0" w:color="auto"/>
                <w:right w:val="none" w:sz="0" w:space="0" w:color="auto"/>
              </w:divBdr>
              <w:divsChild>
                <w:div w:id="242371533">
                  <w:marLeft w:val="0"/>
                  <w:marRight w:val="0"/>
                  <w:marTop w:val="0"/>
                  <w:marBottom w:val="0"/>
                  <w:divBdr>
                    <w:top w:val="none" w:sz="0" w:space="0" w:color="auto"/>
                    <w:left w:val="none" w:sz="0" w:space="0" w:color="auto"/>
                    <w:bottom w:val="none" w:sz="0" w:space="0" w:color="auto"/>
                    <w:right w:val="none" w:sz="0" w:space="0" w:color="auto"/>
                  </w:divBdr>
                  <w:divsChild>
                    <w:div w:id="807894053">
                      <w:marLeft w:val="0"/>
                      <w:marRight w:val="0"/>
                      <w:marTop w:val="0"/>
                      <w:marBottom w:val="0"/>
                      <w:divBdr>
                        <w:top w:val="none" w:sz="0" w:space="0" w:color="auto"/>
                        <w:left w:val="none" w:sz="0" w:space="0" w:color="auto"/>
                        <w:bottom w:val="none" w:sz="0" w:space="0" w:color="auto"/>
                        <w:right w:val="none" w:sz="0" w:space="0" w:color="auto"/>
                      </w:divBdr>
                      <w:divsChild>
                        <w:div w:id="726030570">
                          <w:marLeft w:val="0"/>
                          <w:marRight w:val="0"/>
                          <w:marTop w:val="0"/>
                          <w:marBottom w:val="0"/>
                          <w:divBdr>
                            <w:top w:val="none" w:sz="0" w:space="0" w:color="auto"/>
                            <w:left w:val="none" w:sz="0" w:space="0" w:color="auto"/>
                            <w:bottom w:val="none" w:sz="0" w:space="0" w:color="auto"/>
                            <w:right w:val="none" w:sz="0" w:space="0" w:color="auto"/>
                          </w:divBdr>
                        </w:div>
                      </w:divsChild>
                    </w:div>
                    <w:div w:id="104656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039996">
      <w:bodyDiv w:val="1"/>
      <w:marLeft w:val="0"/>
      <w:marRight w:val="0"/>
      <w:marTop w:val="0"/>
      <w:marBottom w:val="0"/>
      <w:divBdr>
        <w:top w:val="none" w:sz="0" w:space="0" w:color="auto"/>
        <w:left w:val="none" w:sz="0" w:space="0" w:color="auto"/>
        <w:bottom w:val="none" w:sz="0" w:space="0" w:color="auto"/>
        <w:right w:val="none" w:sz="0" w:space="0" w:color="auto"/>
      </w:divBdr>
    </w:div>
    <w:div w:id="721052809">
      <w:bodyDiv w:val="1"/>
      <w:marLeft w:val="0"/>
      <w:marRight w:val="0"/>
      <w:marTop w:val="0"/>
      <w:marBottom w:val="0"/>
      <w:divBdr>
        <w:top w:val="none" w:sz="0" w:space="0" w:color="auto"/>
        <w:left w:val="none" w:sz="0" w:space="0" w:color="auto"/>
        <w:bottom w:val="none" w:sz="0" w:space="0" w:color="auto"/>
        <w:right w:val="none" w:sz="0" w:space="0" w:color="auto"/>
      </w:divBdr>
    </w:div>
    <w:div w:id="944388304">
      <w:bodyDiv w:val="1"/>
      <w:marLeft w:val="0"/>
      <w:marRight w:val="0"/>
      <w:marTop w:val="0"/>
      <w:marBottom w:val="0"/>
      <w:divBdr>
        <w:top w:val="none" w:sz="0" w:space="0" w:color="auto"/>
        <w:left w:val="none" w:sz="0" w:space="0" w:color="auto"/>
        <w:bottom w:val="none" w:sz="0" w:space="0" w:color="auto"/>
        <w:right w:val="none" w:sz="0" w:space="0" w:color="auto"/>
      </w:divBdr>
    </w:div>
    <w:div w:id="1008866990">
      <w:bodyDiv w:val="1"/>
      <w:marLeft w:val="0"/>
      <w:marRight w:val="0"/>
      <w:marTop w:val="0"/>
      <w:marBottom w:val="0"/>
      <w:divBdr>
        <w:top w:val="none" w:sz="0" w:space="0" w:color="auto"/>
        <w:left w:val="none" w:sz="0" w:space="0" w:color="auto"/>
        <w:bottom w:val="none" w:sz="0" w:space="0" w:color="auto"/>
        <w:right w:val="none" w:sz="0" w:space="0" w:color="auto"/>
      </w:divBdr>
    </w:div>
    <w:div w:id="1108163470">
      <w:bodyDiv w:val="1"/>
      <w:marLeft w:val="0"/>
      <w:marRight w:val="0"/>
      <w:marTop w:val="0"/>
      <w:marBottom w:val="0"/>
      <w:divBdr>
        <w:top w:val="none" w:sz="0" w:space="0" w:color="auto"/>
        <w:left w:val="none" w:sz="0" w:space="0" w:color="auto"/>
        <w:bottom w:val="none" w:sz="0" w:space="0" w:color="auto"/>
        <w:right w:val="none" w:sz="0" w:space="0" w:color="auto"/>
      </w:divBdr>
      <w:divsChild>
        <w:div w:id="1742215692">
          <w:marLeft w:val="547"/>
          <w:marRight w:val="0"/>
          <w:marTop w:val="0"/>
          <w:marBottom w:val="0"/>
          <w:divBdr>
            <w:top w:val="none" w:sz="0" w:space="0" w:color="auto"/>
            <w:left w:val="none" w:sz="0" w:space="0" w:color="auto"/>
            <w:bottom w:val="none" w:sz="0" w:space="0" w:color="auto"/>
            <w:right w:val="none" w:sz="0" w:space="0" w:color="auto"/>
          </w:divBdr>
        </w:div>
      </w:divsChild>
    </w:div>
    <w:div w:id="1322925301">
      <w:bodyDiv w:val="1"/>
      <w:marLeft w:val="0"/>
      <w:marRight w:val="0"/>
      <w:marTop w:val="0"/>
      <w:marBottom w:val="0"/>
      <w:divBdr>
        <w:top w:val="none" w:sz="0" w:space="0" w:color="auto"/>
        <w:left w:val="none" w:sz="0" w:space="0" w:color="auto"/>
        <w:bottom w:val="none" w:sz="0" w:space="0" w:color="auto"/>
        <w:right w:val="none" w:sz="0" w:space="0" w:color="auto"/>
      </w:divBdr>
      <w:divsChild>
        <w:div w:id="1510294325">
          <w:marLeft w:val="0"/>
          <w:marRight w:val="0"/>
          <w:marTop w:val="0"/>
          <w:marBottom w:val="0"/>
          <w:divBdr>
            <w:top w:val="single" w:sz="2" w:space="0" w:color="D9D9E3"/>
            <w:left w:val="single" w:sz="2" w:space="0" w:color="D9D9E3"/>
            <w:bottom w:val="single" w:sz="2" w:space="0" w:color="D9D9E3"/>
            <w:right w:val="single" w:sz="2" w:space="0" w:color="D9D9E3"/>
          </w:divBdr>
          <w:divsChild>
            <w:div w:id="847325813">
              <w:marLeft w:val="0"/>
              <w:marRight w:val="0"/>
              <w:marTop w:val="0"/>
              <w:marBottom w:val="0"/>
              <w:divBdr>
                <w:top w:val="single" w:sz="2" w:space="0" w:color="D9D9E3"/>
                <w:left w:val="single" w:sz="2" w:space="0" w:color="D9D9E3"/>
                <w:bottom w:val="single" w:sz="2" w:space="0" w:color="D9D9E3"/>
                <w:right w:val="single" w:sz="2" w:space="0" w:color="D9D9E3"/>
              </w:divBdr>
              <w:divsChild>
                <w:div w:id="184832694">
                  <w:marLeft w:val="0"/>
                  <w:marRight w:val="0"/>
                  <w:marTop w:val="0"/>
                  <w:marBottom w:val="0"/>
                  <w:divBdr>
                    <w:top w:val="single" w:sz="2" w:space="0" w:color="D9D9E3"/>
                    <w:left w:val="single" w:sz="2" w:space="0" w:color="D9D9E3"/>
                    <w:bottom w:val="single" w:sz="2" w:space="0" w:color="D9D9E3"/>
                    <w:right w:val="single" w:sz="2" w:space="0" w:color="D9D9E3"/>
                  </w:divBdr>
                  <w:divsChild>
                    <w:div w:id="1047532509">
                      <w:marLeft w:val="0"/>
                      <w:marRight w:val="0"/>
                      <w:marTop w:val="0"/>
                      <w:marBottom w:val="0"/>
                      <w:divBdr>
                        <w:top w:val="single" w:sz="2" w:space="0" w:color="D9D9E3"/>
                        <w:left w:val="single" w:sz="2" w:space="0" w:color="D9D9E3"/>
                        <w:bottom w:val="single" w:sz="2" w:space="0" w:color="D9D9E3"/>
                        <w:right w:val="single" w:sz="2" w:space="0" w:color="D9D9E3"/>
                      </w:divBdr>
                      <w:divsChild>
                        <w:div w:id="336467164">
                          <w:marLeft w:val="0"/>
                          <w:marRight w:val="0"/>
                          <w:marTop w:val="0"/>
                          <w:marBottom w:val="0"/>
                          <w:divBdr>
                            <w:top w:val="single" w:sz="2" w:space="0" w:color="D9D9E3"/>
                            <w:left w:val="single" w:sz="2" w:space="0" w:color="D9D9E3"/>
                            <w:bottom w:val="single" w:sz="2" w:space="0" w:color="D9D9E3"/>
                            <w:right w:val="single" w:sz="2" w:space="0" w:color="D9D9E3"/>
                          </w:divBdr>
                          <w:divsChild>
                            <w:div w:id="914705947">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905602">
                                  <w:marLeft w:val="0"/>
                                  <w:marRight w:val="0"/>
                                  <w:marTop w:val="0"/>
                                  <w:marBottom w:val="0"/>
                                  <w:divBdr>
                                    <w:top w:val="single" w:sz="2" w:space="0" w:color="D9D9E3"/>
                                    <w:left w:val="single" w:sz="2" w:space="0" w:color="D9D9E3"/>
                                    <w:bottom w:val="single" w:sz="2" w:space="0" w:color="D9D9E3"/>
                                    <w:right w:val="single" w:sz="2" w:space="0" w:color="D9D9E3"/>
                                  </w:divBdr>
                                  <w:divsChild>
                                    <w:div w:id="1123307155">
                                      <w:marLeft w:val="0"/>
                                      <w:marRight w:val="0"/>
                                      <w:marTop w:val="0"/>
                                      <w:marBottom w:val="0"/>
                                      <w:divBdr>
                                        <w:top w:val="single" w:sz="2" w:space="0" w:color="D9D9E3"/>
                                        <w:left w:val="single" w:sz="2" w:space="0" w:color="D9D9E3"/>
                                        <w:bottom w:val="single" w:sz="2" w:space="0" w:color="D9D9E3"/>
                                        <w:right w:val="single" w:sz="2" w:space="0" w:color="D9D9E3"/>
                                      </w:divBdr>
                                      <w:divsChild>
                                        <w:div w:id="1121724871">
                                          <w:marLeft w:val="0"/>
                                          <w:marRight w:val="0"/>
                                          <w:marTop w:val="0"/>
                                          <w:marBottom w:val="0"/>
                                          <w:divBdr>
                                            <w:top w:val="single" w:sz="2" w:space="0" w:color="D9D9E3"/>
                                            <w:left w:val="single" w:sz="2" w:space="0" w:color="D9D9E3"/>
                                            <w:bottom w:val="single" w:sz="2" w:space="0" w:color="D9D9E3"/>
                                            <w:right w:val="single" w:sz="2" w:space="0" w:color="D9D9E3"/>
                                          </w:divBdr>
                                          <w:divsChild>
                                            <w:div w:id="664433991">
                                              <w:marLeft w:val="0"/>
                                              <w:marRight w:val="0"/>
                                              <w:marTop w:val="0"/>
                                              <w:marBottom w:val="0"/>
                                              <w:divBdr>
                                                <w:top w:val="single" w:sz="2" w:space="0" w:color="D9D9E3"/>
                                                <w:left w:val="single" w:sz="2" w:space="0" w:color="D9D9E3"/>
                                                <w:bottom w:val="single" w:sz="2" w:space="0" w:color="D9D9E3"/>
                                                <w:right w:val="single" w:sz="2" w:space="0" w:color="D9D9E3"/>
                                              </w:divBdr>
                                              <w:divsChild>
                                                <w:div w:id="2132819229">
                                                  <w:marLeft w:val="0"/>
                                                  <w:marRight w:val="0"/>
                                                  <w:marTop w:val="0"/>
                                                  <w:marBottom w:val="0"/>
                                                  <w:divBdr>
                                                    <w:top w:val="single" w:sz="2" w:space="0" w:color="D9D9E3"/>
                                                    <w:left w:val="single" w:sz="2" w:space="0" w:color="D9D9E3"/>
                                                    <w:bottom w:val="single" w:sz="2" w:space="0" w:color="D9D9E3"/>
                                                    <w:right w:val="single" w:sz="2" w:space="0" w:color="D9D9E3"/>
                                                  </w:divBdr>
                                                  <w:divsChild>
                                                    <w:div w:id="162341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8645157">
          <w:marLeft w:val="0"/>
          <w:marRight w:val="0"/>
          <w:marTop w:val="0"/>
          <w:marBottom w:val="0"/>
          <w:divBdr>
            <w:top w:val="none" w:sz="0" w:space="0" w:color="auto"/>
            <w:left w:val="none" w:sz="0" w:space="0" w:color="auto"/>
            <w:bottom w:val="none" w:sz="0" w:space="0" w:color="auto"/>
            <w:right w:val="none" w:sz="0" w:space="0" w:color="auto"/>
          </w:divBdr>
        </w:div>
      </w:divsChild>
    </w:div>
    <w:div w:id="1397043920">
      <w:bodyDiv w:val="1"/>
      <w:marLeft w:val="0"/>
      <w:marRight w:val="0"/>
      <w:marTop w:val="0"/>
      <w:marBottom w:val="0"/>
      <w:divBdr>
        <w:top w:val="none" w:sz="0" w:space="0" w:color="auto"/>
        <w:left w:val="none" w:sz="0" w:space="0" w:color="auto"/>
        <w:bottom w:val="none" w:sz="0" w:space="0" w:color="auto"/>
        <w:right w:val="none" w:sz="0" w:space="0" w:color="auto"/>
      </w:divBdr>
    </w:div>
    <w:div w:id="1400864147">
      <w:bodyDiv w:val="1"/>
      <w:marLeft w:val="0"/>
      <w:marRight w:val="0"/>
      <w:marTop w:val="0"/>
      <w:marBottom w:val="0"/>
      <w:divBdr>
        <w:top w:val="none" w:sz="0" w:space="0" w:color="auto"/>
        <w:left w:val="none" w:sz="0" w:space="0" w:color="auto"/>
        <w:bottom w:val="none" w:sz="0" w:space="0" w:color="auto"/>
        <w:right w:val="none" w:sz="0" w:space="0" w:color="auto"/>
      </w:divBdr>
      <w:divsChild>
        <w:div w:id="1151021060">
          <w:marLeft w:val="0"/>
          <w:marRight w:val="0"/>
          <w:marTop w:val="0"/>
          <w:marBottom w:val="0"/>
          <w:divBdr>
            <w:top w:val="single" w:sz="2" w:space="0" w:color="D9D9E3"/>
            <w:left w:val="single" w:sz="2" w:space="0" w:color="D9D9E3"/>
            <w:bottom w:val="single" w:sz="2" w:space="0" w:color="D9D9E3"/>
            <w:right w:val="single" w:sz="2" w:space="0" w:color="D9D9E3"/>
          </w:divBdr>
          <w:divsChild>
            <w:div w:id="1602370949">
              <w:marLeft w:val="0"/>
              <w:marRight w:val="0"/>
              <w:marTop w:val="0"/>
              <w:marBottom w:val="0"/>
              <w:divBdr>
                <w:top w:val="single" w:sz="2" w:space="0" w:color="D9D9E3"/>
                <w:left w:val="single" w:sz="2" w:space="0" w:color="D9D9E3"/>
                <w:bottom w:val="single" w:sz="2" w:space="0" w:color="D9D9E3"/>
                <w:right w:val="single" w:sz="2" w:space="0" w:color="D9D9E3"/>
              </w:divBdr>
              <w:divsChild>
                <w:div w:id="241377021">
                  <w:marLeft w:val="0"/>
                  <w:marRight w:val="0"/>
                  <w:marTop w:val="0"/>
                  <w:marBottom w:val="0"/>
                  <w:divBdr>
                    <w:top w:val="single" w:sz="2" w:space="0" w:color="D9D9E3"/>
                    <w:left w:val="single" w:sz="2" w:space="0" w:color="D9D9E3"/>
                    <w:bottom w:val="single" w:sz="2" w:space="0" w:color="D9D9E3"/>
                    <w:right w:val="single" w:sz="2" w:space="0" w:color="D9D9E3"/>
                  </w:divBdr>
                  <w:divsChild>
                    <w:div w:id="1771776430">
                      <w:marLeft w:val="0"/>
                      <w:marRight w:val="0"/>
                      <w:marTop w:val="0"/>
                      <w:marBottom w:val="0"/>
                      <w:divBdr>
                        <w:top w:val="single" w:sz="2" w:space="0" w:color="D9D9E3"/>
                        <w:left w:val="single" w:sz="2" w:space="0" w:color="D9D9E3"/>
                        <w:bottom w:val="single" w:sz="2" w:space="0" w:color="D9D9E3"/>
                        <w:right w:val="single" w:sz="2" w:space="0" w:color="D9D9E3"/>
                      </w:divBdr>
                      <w:divsChild>
                        <w:div w:id="835681575">
                          <w:marLeft w:val="0"/>
                          <w:marRight w:val="0"/>
                          <w:marTop w:val="0"/>
                          <w:marBottom w:val="0"/>
                          <w:divBdr>
                            <w:top w:val="single" w:sz="2" w:space="0" w:color="D9D9E3"/>
                            <w:left w:val="single" w:sz="2" w:space="0" w:color="D9D9E3"/>
                            <w:bottom w:val="single" w:sz="2" w:space="0" w:color="D9D9E3"/>
                            <w:right w:val="single" w:sz="2" w:space="0" w:color="D9D9E3"/>
                          </w:divBdr>
                          <w:divsChild>
                            <w:div w:id="76003274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3162427">
                                  <w:marLeft w:val="0"/>
                                  <w:marRight w:val="0"/>
                                  <w:marTop w:val="0"/>
                                  <w:marBottom w:val="0"/>
                                  <w:divBdr>
                                    <w:top w:val="single" w:sz="2" w:space="0" w:color="D9D9E3"/>
                                    <w:left w:val="single" w:sz="2" w:space="0" w:color="D9D9E3"/>
                                    <w:bottom w:val="single" w:sz="2" w:space="0" w:color="D9D9E3"/>
                                    <w:right w:val="single" w:sz="2" w:space="0" w:color="D9D9E3"/>
                                  </w:divBdr>
                                  <w:divsChild>
                                    <w:div w:id="1444181454">
                                      <w:marLeft w:val="0"/>
                                      <w:marRight w:val="0"/>
                                      <w:marTop w:val="0"/>
                                      <w:marBottom w:val="0"/>
                                      <w:divBdr>
                                        <w:top w:val="single" w:sz="2" w:space="0" w:color="D9D9E3"/>
                                        <w:left w:val="single" w:sz="2" w:space="0" w:color="D9D9E3"/>
                                        <w:bottom w:val="single" w:sz="2" w:space="0" w:color="D9D9E3"/>
                                        <w:right w:val="single" w:sz="2" w:space="0" w:color="D9D9E3"/>
                                      </w:divBdr>
                                      <w:divsChild>
                                        <w:div w:id="95104275">
                                          <w:marLeft w:val="0"/>
                                          <w:marRight w:val="0"/>
                                          <w:marTop w:val="0"/>
                                          <w:marBottom w:val="0"/>
                                          <w:divBdr>
                                            <w:top w:val="single" w:sz="2" w:space="0" w:color="D9D9E3"/>
                                            <w:left w:val="single" w:sz="2" w:space="0" w:color="D9D9E3"/>
                                            <w:bottom w:val="single" w:sz="2" w:space="0" w:color="D9D9E3"/>
                                            <w:right w:val="single" w:sz="2" w:space="0" w:color="D9D9E3"/>
                                          </w:divBdr>
                                          <w:divsChild>
                                            <w:div w:id="2014259850">
                                              <w:marLeft w:val="0"/>
                                              <w:marRight w:val="0"/>
                                              <w:marTop w:val="0"/>
                                              <w:marBottom w:val="0"/>
                                              <w:divBdr>
                                                <w:top w:val="single" w:sz="2" w:space="0" w:color="D9D9E3"/>
                                                <w:left w:val="single" w:sz="2" w:space="0" w:color="D9D9E3"/>
                                                <w:bottom w:val="single" w:sz="2" w:space="0" w:color="D9D9E3"/>
                                                <w:right w:val="single" w:sz="2" w:space="0" w:color="D9D9E3"/>
                                              </w:divBdr>
                                              <w:divsChild>
                                                <w:div w:id="1925605636">
                                                  <w:marLeft w:val="0"/>
                                                  <w:marRight w:val="0"/>
                                                  <w:marTop w:val="0"/>
                                                  <w:marBottom w:val="0"/>
                                                  <w:divBdr>
                                                    <w:top w:val="single" w:sz="2" w:space="0" w:color="D9D9E3"/>
                                                    <w:left w:val="single" w:sz="2" w:space="0" w:color="D9D9E3"/>
                                                    <w:bottom w:val="single" w:sz="2" w:space="0" w:color="D9D9E3"/>
                                                    <w:right w:val="single" w:sz="2" w:space="0" w:color="D9D9E3"/>
                                                  </w:divBdr>
                                                  <w:divsChild>
                                                    <w:div w:id="21184060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50630480">
          <w:marLeft w:val="0"/>
          <w:marRight w:val="0"/>
          <w:marTop w:val="0"/>
          <w:marBottom w:val="0"/>
          <w:divBdr>
            <w:top w:val="none" w:sz="0" w:space="0" w:color="auto"/>
            <w:left w:val="none" w:sz="0" w:space="0" w:color="auto"/>
            <w:bottom w:val="none" w:sz="0" w:space="0" w:color="auto"/>
            <w:right w:val="none" w:sz="0" w:space="0" w:color="auto"/>
          </w:divBdr>
        </w:div>
      </w:divsChild>
    </w:div>
    <w:div w:id="1505628132">
      <w:bodyDiv w:val="1"/>
      <w:marLeft w:val="0"/>
      <w:marRight w:val="0"/>
      <w:marTop w:val="0"/>
      <w:marBottom w:val="0"/>
      <w:divBdr>
        <w:top w:val="none" w:sz="0" w:space="0" w:color="auto"/>
        <w:left w:val="none" w:sz="0" w:space="0" w:color="auto"/>
        <w:bottom w:val="none" w:sz="0" w:space="0" w:color="auto"/>
        <w:right w:val="none" w:sz="0" w:space="0" w:color="auto"/>
      </w:divBdr>
      <w:divsChild>
        <w:div w:id="386494044">
          <w:marLeft w:val="0"/>
          <w:marRight w:val="0"/>
          <w:marTop w:val="0"/>
          <w:marBottom w:val="0"/>
          <w:divBdr>
            <w:top w:val="none" w:sz="0" w:space="0" w:color="auto"/>
            <w:left w:val="none" w:sz="0" w:space="0" w:color="auto"/>
            <w:bottom w:val="none" w:sz="0" w:space="0" w:color="auto"/>
            <w:right w:val="none" w:sz="0" w:space="0" w:color="auto"/>
          </w:divBdr>
        </w:div>
      </w:divsChild>
    </w:div>
    <w:div w:id="1574776303">
      <w:bodyDiv w:val="1"/>
      <w:marLeft w:val="0"/>
      <w:marRight w:val="0"/>
      <w:marTop w:val="0"/>
      <w:marBottom w:val="0"/>
      <w:divBdr>
        <w:top w:val="none" w:sz="0" w:space="0" w:color="auto"/>
        <w:left w:val="none" w:sz="0" w:space="0" w:color="auto"/>
        <w:bottom w:val="none" w:sz="0" w:space="0" w:color="auto"/>
        <w:right w:val="none" w:sz="0" w:space="0" w:color="auto"/>
      </w:divBdr>
    </w:div>
    <w:div w:id="1708215312">
      <w:bodyDiv w:val="1"/>
      <w:marLeft w:val="0"/>
      <w:marRight w:val="0"/>
      <w:marTop w:val="0"/>
      <w:marBottom w:val="0"/>
      <w:divBdr>
        <w:top w:val="none" w:sz="0" w:space="0" w:color="auto"/>
        <w:left w:val="none" w:sz="0" w:space="0" w:color="auto"/>
        <w:bottom w:val="none" w:sz="0" w:space="0" w:color="auto"/>
        <w:right w:val="none" w:sz="0" w:space="0" w:color="auto"/>
      </w:divBdr>
      <w:divsChild>
        <w:div w:id="243227701">
          <w:marLeft w:val="0"/>
          <w:marRight w:val="0"/>
          <w:marTop w:val="0"/>
          <w:marBottom w:val="0"/>
          <w:divBdr>
            <w:top w:val="single" w:sz="2" w:space="0" w:color="D9D9E3"/>
            <w:left w:val="single" w:sz="2" w:space="0" w:color="D9D9E3"/>
            <w:bottom w:val="single" w:sz="2" w:space="0" w:color="D9D9E3"/>
            <w:right w:val="single" w:sz="2" w:space="0" w:color="D9D9E3"/>
          </w:divBdr>
          <w:divsChild>
            <w:div w:id="98719413">
              <w:marLeft w:val="0"/>
              <w:marRight w:val="0"/>
              <w:marTop w:val="0"/>
              <w:marBottom w:val="0"/>
              <w:divBdr>
                <w:top w:val="single" w:sz="2" w:space="0" w:color="D9D9E3"/>
                <w:left w:val="single" w:sz="2" w:space="0" w:color="D9D9E3"/>
                <w:bottom w:val="single" w:sz="2" w:space="0" w:color="D9D9E3"/>
                <w:right w:val="single" w:sz="2" w:space="0" w:color="D9D9E3"/>
              </w:divBdr>
              <w:divsChild>
                <w:div w:id="316417287">
                  <w:marLeft w:val="0"/>
                  <w:marRight w:val="0"/>
                  <w:marTop w:val="0"/>
                  <w:marBottom w:val="0"/>
                  <w:divBdr>
                    <w:top w:val="single" w:sz="2" w:space="0" w:color="D9D9E3"/>
                    <w:left w:val="single" w:sz="2" w:space="0" w:color="D9D9E3"/>
                    <w:bottom w:val="single" w:sz="2" w:space="0" w:color="D9D9E3"/>
                    <w:right w:val="single" w:sz="2" w:space="0" w:color="D9D9E3"/>
                  </w:divBdr>
                  <w:divsChild>
                    <w:div w:id="644165155">
                      <w:marLeft w:val="0"/>
                      <w:marRight w:val="0"/>
                      <w:marTop w:val="0"/>
                      <w:marBottom w:val="0"/>
                      <w:divBdr>
                        <w:top w:val="single" w:sz="2" w:space="0" w:color="D9D9E3"/>
                        <w:left w:val="single" w:sz="2" w:space="0" w:color="D9D9E3"/>
                        <w:bottom w:val="single" w:sz="2" w:space="0" w:color="D9D9E3"/>
                        <w:right w:val="single" w:sz="2" w:space="0" w:color="D9D9E3"/>
                      </w:divBdr>
                      <w:divsChild>
                        <w:div w:id="288049975">
                          <w:marLeft w:val="0"/>
                          <w:marRight w:val="0"/>
                          <w:marTop w:val="0"/>
                          <w:marBottom w:val="0"/>
                          <w:divBdr>
                            <w:top w:val="single" w:sz="2" w:space="0" w:color="D9D9E3"/>
                            <w:left w:val="single" w:sz="2" w:space="0" w:color="D9D9E3"/>
                            <w:bottom w:val="single" w:sz="2" w:space="0" w:color="D9D9E3"/>
                            <w:right w:val="single" w:sz="2" w:space="0" w:color="D9D9E3"/>
                          </w:divBdr>
                          <w:divsChild>
                            <w:div w:id="1168325476">
                              <w:marLeft w:val="0"/>
                              <w:marRight w:val="0"/>
                              <w:marTop w:val="100"/>
                              <w:marBottom w:val="100"/>
                              <w:divBdr>
                                <w:top w:val="single" w:sz="2" w:space="0" w:color="D9D9E3"/>
                                <w:left w:val="single" w:sz="2" w:space="0" w:color="D9D9E3"/>
                                <w:bottom w:val="single" w:sz="2" w:space="0" w:color="D9D9E3"/>
                                <w:right w:val="single" w:sz="2" w:space="0" w:color="D9D9E3"/>
                              </w:divBdr>
                              <w:divsChild>
                                <w:div w:id="200944912">
                                  <w:marLeft w:val="0"/>
                                  <w:marRight w:val="0"/>
                                  <w:marTop w:val="0"/>
                                  <w:marBottom w:val="0"/>
                                  <w:divBdr>
                                    <w:top w:val="single" w:sz="2" w:space="0" w:color="D9D9E3"/>
                                    <w:left w:val="single" w:sz="2" w:space="0" w:color="D9D9E3"/>
                                    <w:bottom w:val="single" w:sz="2" w:space="0" w:color="D9D9E3"/>
                                    <w:right w:val="single" w:sz="2" w:space="0" w:color="D9D9E3"/>
                                  </w:divBdr>
                                  <w:divsChild>
                                    <w:div w:id="57948608">
                                      <w:marLeft w:val="0"/>
                                      <w:marRight w:val="0"/>
                                      <w:marTop w:val="0"/>
                                      <w:marBottom w:val="0"/>
                                      <w:divBdr>
                                        <w:top w:val="single" w:sz="2" w:space="0" w:color="D9D9E3"/>
                                        <w:left w:val="single" w:sz="2" w:space="0" w:color="D9D9E3"/>
                                        <w:bottom w:val="single" w:sz="2" w:space="0" w:color="D9D9E3"/>
                                        <w:right w:val="single" w:sz="2" w:space="0" w:color="D9D9E3"/>
                                      </w:divBdr>
                                      <w:divsChild>
                                        <w:div w:id="1190145804">
                                          <w:marLeft w:val="0"/>
                                          <w:marRight w:val="0"/>
                                          <w:marTop w:val="0"/>
                                          <w:marBottom w:val="0"/>
                                          <w:divBdr>
                                            <w:top w:val="single" w:sz="2" w:space="0" w:color="D9D9E3"/>
                                            <w:left w:val="single" w:sz="2" w:space="0" w:color="D9D9E3"/>
                                            <w:bottom w:val="single" w:sz="2" w:space="0" w:color="D9D9E3"/>
                                            <w:right w:val="single" w:sz="2" w:space="0" w:color="D9D9E3"/>
                                          </w:divBdr>
                                          <w:divsChild>
                                            <w:div w:id="1097871175">
                                              <w:marLeft w:val="0"/>
                                              <w:marRight w:val="0"/>
                                              <w:marTop w:val="0"/>
                                              <w:marBottom w:val="0"/>
                                              <w:divBdr>
                                                <w:top w:val="single" w:sz="2" w:space="0" w:color="D9D9E3"/>
                                                <w:left w:val="single" w:sz="2" w:space="0" w:color="D9D9E3"/>
                                                <w:bottom w:val="single" w:sz="2" w:space="0" w:color="D9D9E3"/>
                                                <w:right w:val="single" w:sz="2" w:space="0" w:color="D9D9E3"/>
                                              </w:divBdr>
                                              <w:divsChild>
                                                <w:div w:id="688337902">
                                                  <w:marLeft w:val="0"/>
                                                  <w:marRight w:val="0"/>
                                                  <w:marTop w:val="0"/>
                                                  <w:marBottom w:val="0"/>
                                                  <w:divBdr>
                                                    <w:top w:val="single" w:sz="2" w:space="0" w:color="D9D9E3"/>
                                                    <w:left w:val="single" w:sz="2" w:space="0" w:color="D9D9E3"/>
                                                    <w:bottom w:val="single" w:sz="2" w:space="0" w:color="D9D9E3"/>
                                                    <w:right w:val="single" w:sz="2" w:space="0" w:color="D9D9E3"/>
                                                  </w:divBdr>
                                                  <w:divsChild>
                                                    <w:div w:id="1151022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9267886">
          <w:marLeft w:val="0"/>
          <w:marRight w:val="0"/>
          <w:marTop w:val="0"/>
          <w:marBottom w:val="0"/>
          <w:divBdr>
            <w:top w:val="none" w:sz="0" w:space="0" w:color="auto"/>
            <w:left w:val="none" w:sz="0" w:space="0" w:color="auto"/>
            <w:bottom w:val="none" w:sz="0" w:space="0" w:color="auto"/>
            <w:right w:val="none" w:sz="0" w:space="0" w:color="auto"/>
          </w:divBdr>
        </w:div>
      </w:divsChild>
    </w:div>
    <w:div w:id="1764958379">
      <w:bodyDiv w:val="1"/>
      <w:marLeft w:val="0"/>
      <w:marRight w:val="0"/>
      <w:marTop w:val="0"/>
      <w:marBottom w:val="0"/>
      <w:divBdr>
        <w:top w:val="none" w:sz="0" w:space="0" w:color="auto"/>
        <w:left w:val="none" w:sz="0" w:space="0" w:color="auto"/>
        <w:bottom w:val="none" w:sz="0" w:space="0" w:color="auto"/>
        <w:right w:val="none" w:sz="0" w:space="0" w:color="auto"/>
      </w:divBdr>
      <w:divsChild>
        <w:div w:id="1173571518">
          <w:marLeft w:val="0"/>
          <w:marRight w:val="0"/>
          <w:marTop w:val="0"/>
          <w:marBottom w:val="0"/>
          <w:divBdr>
            <w:top w:val="none" w:sz="0" w:space="0" w:color="auto"/>
            <w:left w:val="none" w:sz="0" w:space="0" w:color="auto"/>
            <w:bottom w:val="none" w:sz="0" w:space="0" w:color="auto"/>
            <w:right w:val="none" w:sz="0" w:space="0" w:color="auto"/>
          </w:divBdr>
        </w:div>
        <w:div w:id="1805344990">
          <w:marLeft w:val="0"/>
          <w:marRight w:val="0"/>
          <w:marTop w:val="0"/>
          <w:marBottom w:val="0"/>
          <w:divBdr>
            <w:top w:val="single" w:sz="2" w:space="0" w:color="D9D9E3"/>
            <w:left w:val="single" w:sz="2" w:space="0" w:color="D9D9E3"/>
            <w:bottom w:val="single" w:sz="2" w:space="0" w:color="D9D9E3"/>
            <w:right w:val="single" w:sz="2" w:space="0" w:color="D9D9E3"/>
          </w:divBdr>
          <w:divsChild>
            <w:div w:id="1414158315">
              <w:marLeft w:val="0"/>
              <w:marRight w:val="0"/>
              <w:marTop w:val="0"/>
              <w:marBottom w:val="0"/>
              <w:divBdr>
                <w:top w:val="single" w:sz="2" w:space="0" w:color="D9D9E3"/>
                <w:left w:val="single" w:sz="2" w:space="0" w:color="D9D9E3"/>
                <w:bottom w:val="single" w:sz="2" w:space="0" w:color="D9D9E3"/>
                <w:right w:val="single" w:sz="2" w:space="0" w:color="D9D9E3"/>
              </w:divBdr>
              <w:divsChild>
                <w:div w:id="2118870779">
                  <w:marLeft w:val="0"/>
                  <w:marRight w:val="0"/>
                  <w:marTop w:val="0"/>
                  <w:marBottom w:val="0"/>
                  <w:divBdr>
                    <w:top w:val="single" w:sz="2" w:space="0" w:color="D9D9E3"/>
                    <w:left w:val="single" w:sz="2" w:space="0" w:color="D9D9E3"/>
                    <w:bottom w:val="single" w:sz="2" w:space="0" w:color="D9D9E3"/>
                    <w:right w:val="single" w:sz="2" w:space="0" w:color="D9D9E3"/>
                  </w:divBdr>
                  <w:divsChild>
                    <w:div w:id="1584298923">
                      <w:marLeft w:val="0"/>
                      <w:marRight w:val="0"/>
                      <w:marTop w:val="0"/>
                      <w:marBottom w:val="0"/>
                      <w:divBdr>
                        <w:top w:val="single" w:sz="2" w:space="0" w:color="D9D9E3"/>
                        <w:left w:val="single" w:sz="2" w:space="0" w:color="D9D9E3"/>
                        <w:bottom w:val="single" w:sz="2" w:space="0" w:color="D9D9E3"/>
                        <w:right w:val="single" w:sz="2" w:space="0" w:color="D9D9E3"/>
                      </w:divBdr>
                      <w:divsChild>
                        <w:div w:id="395903475">
                          <w:marLeft w:val="0"/>
                          <w:marRight w:val="0"/>
                          <w:marTop w:val="0"/>
                          <w:marBottom w:val="0"/>
                          <w:divBdr>
                            <w:top w:val="single" w:sz="2" w:space="0" w:color="auto"/>
                            <w:left w:val="single" w:sz="2" w:space="0" w:color="auto"/>
                            <w:bottom w:val="single" w:sz="6" w:space="0" w:color="auto"/>
                            <w:right w:val="single" w:sz="2" w:space="0" w:color="auto"/>
                          </w:divBdr>
                          <w:divsChild>
                            <w:div w:id="510263677">
                              <w:marLeft w:val="0"/>
                              <w:marRight w:val="0"/>
                              <w:marTop w:val="100"/>
                              <w:marBottom w:val="100"/>
                              <w:divBdr>
                                <w:top w:val="single" w:sz="2" w:space="0" w:color="D9D9E3"/>
                                <w:left w:val="single" w:sz="2" w:space="0" w:color="D9D9E3"/>
                                <w:bottom w:val="single" w:sz="2" w:space="0" w:color="D9D9E3"/>
                                <w:right w:val="single" w:sz="2" w:space="0" w:color="D9D9E3"/>
                              </w:divBdr>
                              <w:divsChild>
                                <w:div w:id="1837723219">
                                  <w:marLeft w:val="0"/>
                                  <w:marRight w:val="0"/>
                                  <w:marTop w:val="0"/>
                                  <w:marBottom w:val="0"/>
                                  <w:divBdr>
                                    <w:top w:val="single" w:sz="2" w:space="0" w:color="D9D9E3"/>
                                    <w:left w:val="single" w:sz="2" w:space="0" w:color="D9D9E3"/>
                                    <w:bottom w:val="single" w:sz="2" w:space="0" w:color="D9D9E3"/>
                                    <w:right w:val="single" w:sz="2" w:space="0" w:color="D9D9E3"/>
                                  </w:divBdr>
                                  <w:divsChild>
                                    <w:div w:id="570626806">
                                      <w:marLeft w:val="0"/>
                                      <w:marRight w:val="0"/>
                                      <w:marTop w:val="0"/>
                                      <w:marBottom w:val="0"/>
                                      <w:divBdr>
                                        <w:top w:val="single" w:sz="2" w:space="0" w:color="D9D9E3"/>
                                        <w:left w:val="single" w:sz="2" w:space="0" w:color="D9D9E3"/>
                                        <w:bottom w:val="single" w:sz="2" w:space="0" w:color="D9D9E3"/>
                                        <w:right w:val="single" w:sz="2" w:space="0" w:color="D9D9E3"/>
                                      </w:divBdr>
                                      <w:divsChild>
                                        <w:div w:id="962463628">
                                          <w:marLeft w:val="0"/>
                                          <w:marRight w:val="0"/>
                                          <w:marTop w:val="0"/>
                                          <w:marBottom w:val="0"/>
                                          <w:divBdr>
                                            <w:top w:val="single" w:sz="2" w:space="0" w:color="D9D9E3"/>
                                            <w:left w:val="single" w:sz="2" w:space="0" w:color="D9D9E3"/>
                                            <w:bottom w:val="single" w:sz="2" w:space="0" w:color="D9D9E3"/>
                                            <w:right w:val="single" w:sz="2" w:space="0" w:color="D9D9E3"/>
                                          </w:divBdr>
                                          <w:divsChild>
                                            <w:div w:id="887961692">
                                              <w:marLeft w:val="0"/>
                                              <w:marRight w:val="0"/>
                                              <w:marTop w:val="0"/>
                                              <w:marBottom w:val="0"/>
                                              <w:divBdr>
                                                <w:top w:val="single" w:sz="2" w:space="0" w:color="D9D9E3"/>
                                                <w:left w:val="single" w:sz="2" w:space="0" w:color="D9D9E3"/>
                                                <w:bottom w:val="single" w:sz="2" w:space="0" w:color="D9D9E3"/>
                                                <w:right w:val="single" w:sz="2" w:space="0" w:color="D9D9E3"/>
                                              </w:divBdr>
                                              <w:divsChild>
                                                <w:div w:id="1264923459">
                                                  <w:marLeft w:val="0"/>
                                                  <w:marRight w:val="0"/>
                                                  <w:marTop w:val="0"/>
                                                  <w:marBottom w:val="0"/>
                                                  <w:divBdr>
                                                    <w:top w:val="single" w:sz="2" w:space="0" w:color="D9D9E3"/>
                                                    <w:left w:val="single" w:sz="2" w:space="0" w:color="D9D9E3"/>
                                                    <w:bottom w:val="single" w:sz="2" w:space="0" w:color="D9D9E3"/>
                                                    <w:right w:val="single" w:sz="2" w:space="0" w:color="D9D9E3"/>
                                                  </w:divBdr>
                                                  <w:divsChild>
                                                    <w:div w:id="18789284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869292084">
      <w:bodyDiv w:val="1"/>
      <w:marLeft w:val="0"/>
      <w:marRight w:val="0"/>
      <w:marTop w:val="0"/>
      <w:marBottom w:val="0"/>
      <w:divBdr>
        <w:top w:val="none" w:sz="0" w:space="0" w:color="auto"/>
        <w:left w:val="none" w:sz="0" w:space="0" w:color="auto"/>
        <w:bottom w:val="none" w:sz="0" w:space="0" w:color="auto"/>
        <w:right w:val="none" w:sz="0" w:space="0" w:color="auto"/>
      </w:divBdr>
    </w:div>
    <w:div w:id="1983845672">
      <w:bodyDiv w:val="1"/>
      <w:marLeft w:val="0"/>
      <w:marRight w:val="0"/>
      <w:marTop w:val="0"/>
      <w:marBottom w:val="0"/>
      <w:divBdr>
        <w:top w:val="none" w:sz="0" w:space="0" w:color="auto"/>
        <w:left w:val="none" w:sz="0" w:space="0" w:color="auto"/>
        <w:bottom w:val="none" w:sz="0" w:space="0" w:color="auto"/>
        <w:right w:val="none" w:sz="0" w:space="0" w:color="auto"/>
      </w:divBdr>
      <w:divsChild>
        <w:div w:id="994529282">
          <w:marLeft w:val="547"/>
          <w:marRight w:val="0"/>
          <w:marTop w:val="0"/>
          <w:marBottom w:val="0"/>
          <w:divBdr>
            <w:top w:val="none" w:sz="0" w:space="0" w:color="auto"/>
            <w:left w:val="none" w:sz="0" w:space="0" w:color="auto"/>
            <w:bottom w:val="none" w:sz="0" w:space="0" w:color="auto"/>
            <w:right w:val="none" w:sz="0" w:space="0" w:color="auto"/>
          </w:divBdr>
        </w:div>
      </w:divsChild>
    </w:div>
    <w:div w:id="2016373269">
      <w:bodyDiv w:val="1"/>
      <w:marLeft w:val="0"/>
      <w:marRight w:val="0"/>
      <w:marTop w:val="0"/>
      <w:marBottom w:val="0"/>
      <w:divBdr>
        <w:top w:val="none" w:sz="0" w:space="0" w:color="auto"/>
        <w:left w:val="none" w:sz="0" w:space="0" w:color="auto"/>
        <w:bottom w:val="none" w:sz="0" w:space="0" w:color="auto"/>
        <w:right w:val="none" w:sz="0" w:space="0" w:color="auto"/>
      </w:divBdr>
      <w:divsChild>
        <w:div w:id="574436679">
          <w:marLeft w:val="547"/>
          <w:marRight w:val="0"/>
          <w:marTop w:val="0"/>
          <w:marBottom w:val="0"/>
          <w:divBdr>
            <w:top w:val="none" w:sz="0" w:space="0" w:color="auto"/>
            <w:left w:val="none" w:sz="0" w:space="0" w:color="auto"/>
            <w:bottom w:val="none" w:sz="0" w:space="0" w:color="auto"/>
            <w:right w:val="none" w:sz="0" w:space="0" w:color="auto"/>
          </w:divBdr>
        </w:div>
      </w:divsChild>
    </w:div>
    <w:div w:id="2048214397">
      <w:bodyDiv w:val="1"/>
      <w:marLeft w:val="0"/>
      <w:marRight w:val="0"/>
      <w:marTop w:val="0"/>
      <w:marBottom w:val="0"/>
      <w:divBdr>
        <w:top w:val="none" w:sz="0" w:space="0" w:color="auto"/>
        <w:left w:val="none" w:sz="0" w:space="0" w:color="auto"/>
        <w:bottom w:val="none" w:sz="0" w:space="0" w:color="auto"/>
        <w:right w:val="none" w:sz="0" w:space="0" w:color="auto"/>
      </w:divBdr>
      <w:divsChild>
        <w:div w:id="1041974214">
          <w:marLeft w:val="0"/>
          <w:marRight w:val="0"/>
          <w:marTop w:val="0"/>
          <w:marBottom w:val="0"/>
          <w:divBdr>
            <w:top w:val="single" w:sz="2" w:space="0" w:color="D9D9E3"/>
            <w:left w:val="single" w:sz="2" w:space="0" w:color="D9D9E3"/>
            <w:bottom w:val="single" w:sz="2" w:space="0" w:color="D9D9E3"/>
            <w:right w:val="single" w:sz="2" w:space="0" w:color="D9D9E3"/>
          </w:divBdr>
          <w:divsChild>
            <w:div w:id="872232685">
              <w:marLeft w:val="0"/>
              <w:marRight w:val="0"/>
              <w:marTop w:val="0"/>
              <w:marBottom w:val="0"/>
              <w:divBdr>
                <w:top w:val="single" w:sz="2" w:space="0" w:color="D9D9E3"/>
                <w:left w:val="single" w:sz="2" w:space="0" w:color="D9D9E3"/>
                <w:bottom w:val="single" w:sz="2" w:space="0" w:color="D9D9E3"/>
                <w:right w:val="single" w:sz="2" w:space="0" w:color="D9D9E3"/>
              </w:divBdr>
              <w:divsChild>
                <w:div w:id="1416513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79857561">
      <w:bodyDiv w:val="1"/>
      <w:marLeft w:val="0"/>
      <w:marRight w:val="0"/>
      <w:marTop w:val="0"/>
      <w:marBottom w:val="0"/>
      <w:divBdr>
        <w:top w:val="none" w:sz="0" w:space="0" w:color="auto"/>
        <w:left w:val="none" w:sz="0" w:space="0" w:color="auto"/>
        <w:bottom w:val="none" w:sz="0" w:space="0" w:color="auto"/>
        <w:right w:val="none" w:sz="0" w:space="0" w:color="auto"/>
      </w:divBdr>
      <w:divsChild>
        <w:div w:id="365640440">
          <w:marLeft w:val="0"/>
          <w:marRight w:val="0"/>
          <w:marTop w:val="0"/>
          <w:marBottom w:val="0"/>
          <w:divBdr>
            <w:top w:val="single" w:sz="2" w:space="0" w:color="D9D9E3"/>
            <w:left w:val="single" w:sz="2" w:space="0" w:color="D9D9E3"/>
            <w:bottom w:val="single" w:sz="2" w:space="0" w:color="D9D9E3"/>
            <w:right w:val="single" w:sz="2" w:space="0" w:color="D9D9E3"/>
          </w:divBdr>
          <w:divsChild>
            <w:div w:id="1568346654">
              <w:marLeft w:val="0"/>
              <w:marRight w:val="0"/>
              <w:marTop w:val="0"/>
              <w:marBottom w:val="0"/>
              <w:divBdr>
                <w:top w:val="single" w:sz="2" w:space="0" w:color="D9D9E3"/>
                <w:left w:val="single" w:sz="2" w:space="0" w:color="D9D9E3"/>
                <w:bottom w:val="single" w:sz="2" w:space="0" w:color="D9D9E3"/>
                <w:right w:val="single" w:sz="2" w:space="0" w:color="D9D9E3"/>
              </w:divBdr>
              <w:divsChild>
                <w:div w:id="1707947848">
                  <w:marLeft w:val="0"/>
                  <w:marRight w:val="0"/>
                  <w:marTop w:val="0"/>
                  <w:marBottom w:val="0"/>
                  <w:divBdr>
                    <w:top w:val="single" w:sz="2" w:space="0" w:color="D9D9E3"/>
                    <w:left w:val="single" w:sz="2" w:space="0" w:color="D9D9E3"/>
                    <w:bottom w:val="single" w:sz="2" w:space="0" w:color="D9D9E3"/>
                    <w:right w:val="single" w:sz="2" w:space="0" w:color="D9D9E3"/>
                  </w:divBdr>
                  <w:divsChild>
                    <w:div w:id="1222865036">
                      <w:marLeft w:val="0"/>
                      <w:marRight w:val="0"/>
                      <w:marTop w:val="0"/>
                      <w:marBottom w:val="0"/>
                      <w:divBdr>
                        <w:top w:val="single" w:sz="2" w:space="0" w:color="D9D9E3"/>
                        <w:left w:val="single" w:sz="2" w:space="0" w:color="D9D9E3"/>
                        <w:bottom w:val="single" w:sz="2" w:space="0" w:color="D9D9E3"/>
                        <w:right w:val="single" w:sz="2" w:space="0" w:color="D9D9E3"/>
                      </w:divBdr>
                      <w:divsChild>
                        <w:div w:id="278879023">
                          <w:marLeft w:val="0"/>
                          <w:marRight w:val="0"/>
                          <w:marTop w:val="0"/>
                          <w:marBottom w:val="0"/>
                          <w:divBdr>
                            <w:top w:val="single" w:sz="2" w:space="0" w:color="D9D9E3"/>
                            <w:left w:val="single" w:sz="2" w:space="0" w:color="D9D9E3"/>
                            <w:bottom w:val="single" w:sz="2" w:space="0" w:color="D9D9E3"/>
                            <w:right w:val="single" w:sz="2" w:space="0" w:color="D9D9E3"/>
                          </w:divBdr>
                          <w:divsChild>
                            <w:div w:id="14656113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04893419">
                                  <w:marLeft w:val="0"/>
                                  <w:marRight w:val="0"/>
                                  <w:marTop w:val="0"/>
                                  <w:marBottom w:val="0"/>
                                  <w:divBdr>
                                    <w:top w:val="single" w:sz="2" w:space="0" w:color="D9D9E3"/>
                                    <w:left w:val="single" w:sz="2" w:space="0" w:color="D9D9E3"/>
                                    <w:bottom w:val="single" w:sz="2" w:space="0" w:color="D9D9E3"/>
                                    <w:right w:val="single" w:sz="2" w:space="0" w:color="D9D9E3"/>
                                  </w:divBdr>
                                  <w:divsChild>
                                    <w:div w:id="1933512548">
                                      <w:marLeft w:val="0"/>
                                      <w:marRight w:val="0"/>
                                      <w:marTop w:val="0"/>
                                      <w:marBottom w:val="0"/>
                                      <w:divBdr>
                                        <w:top w:val="single" w:sz="2" w:space="0" w:color="D9D9E3"/>
                                        <w:left w:val="single" w:sz="2" w:space="0" w:color="D9D9E3"/>
                                        <w:bottom w:val="single" w:sz="2" w:space="0" w:color="D9D9E3"/>
                                        <w:right w:val="single" w:sz="2" w:space="0" w:color="D9D9E3"/>
                                      </w:divBdr>
                                      <w:divsChild>
                                        <w:div w:id="27266295">
                                          <w:marLeft w:val="0"/>
                                          <w:marRight w:val="0"/>
                                          <w:marTop w:val="0"/>
                                          <w:marBottom w:val="0"/>
                                          <w:divBdr>
                                            <w:top w:val="single" w:sz="2" w:space="0" w:color="D9D9E3"/>
                                            <w:left w:val="single" w:sz="2" w:space="0" w:color="D9D9E3"/>
                                            <w:bottom w:val="single" w:sz="2" w:space="0" w:color="D9D9E3"/>
                                            <w:right w:val="single" w:sz="2" w:space="0" w:color="D9D9E3"/>
                                          </w:divBdr>
                                          <w:divsChild>
                                            <w:div w:id="828982116">
                                              <w:marLeft w:val="0"/>
                                              <w:marRight w:val="0"/>
                                              <w:marTop w:val="0"/>
                                              <w:marBottom w:val="0"/>
                                              <w:divBdr>
                                                <w:top w:val="single" w:sz="2" w:space="0" w:color="D9D9E3"/>
                                                <w:left w:val="single" w:sz="2" w:space="0" w:color="D9D9E3"/>
                                                <w:bottom w:val="single" w:sz="2" w:space="0" w:color="D9D9E3"/>
                                                <w:right w:val="single" w:sz="2" w:space="0" w:color="D9D9E3"/>
                                              </w:divBdr>
                                              <w:divsChild>
                                                <w:div w:id="315183888">
                                                  <w:marLeft w:val="0"/>
                                                  <w:marRight w:val="0"/>
                                                  <w:marTop w:val="0"/>
                                                  <w:marBottom w:val="0"/>
                                                  <w:divBdr>
                                                    <w:top w:val="single" w:sz="2" w:space="0" w:color="D9D9E3"/>
                                                    <w:left w:val="single" w:sz="2" w:space="0" w:color="D9D9E3"/>
                                                    <w:bottom w:val="single" w:sz="2" w:space="0" w:color="D9D9E3"/>
                                                    <w:right w:val="single" w:sz="2" w:space="0" w:color="D9D9E3"/>
                                                  </w:divBdr>
                                                  <w:divsChild>
                                                    <w:div w:id="11024105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742128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9.jpg"/><Relationship Id="rId21" Type="http://schemas.openxmlformats.org/officeDocument/2006/relationships/image" Target="media/image13.png"/><Relationship Id="rId42" Type="http://schemas.openxmlformats.org/officeDocument/2006/relationships/image" Target="media/image34.jpg"/><Relationship Id="rId47" Type="http://schemas.openxmlformats.org/officeDocument/2006/relationships/image" Target="media/image39.jpg"/><Relationship Id="rId63" Type="http://schemas.openxmlformats.org/officeDocument/2006/relationships/image" Target="media/image55.jpg"/><Relationship Id="rId68" Type="http://schemas.openxmlformats.org/officeDocument/2006/relationships/image" Target="media/image60.png"/><Relationship Id="rId84" Type="http://schemas.openxmlformats.org/officeDocument/2006/relationships/image" Target="media/image76.jpg"/><Relationship Id="rId89" Type="http://schemas.openxmlformats.org/officeDocument/2006/relationships/image" Target="media/image81.jpeg"/><Relationship Id="rId112" Type="http://schemas.openxmlformats.org/officeDocument/2006/relationships/image" Target="media/image104.jpg"/><Relationship Id="rId133" Type="http://schemas.openxmlformats.org/officeDocument/2006/relationships/image" Target="media/image125.jpeg"/><Relationship Id="rId138" Type="http://schemas.openxmlformats.org/officeDocument/2006/relationships/image" Target="media/image130.jpeg"/><Relationship Id="rId154" Type="http://schemas.openxmlformats.org/officeDocument/2006/relationships/image" Target="media/image146.jpeg"/><Relationship Id="rId159" Type="http://schemas.openxmlformats.org/officeDocument/2006/relationships/image" Target="media/image151.jpeg"/><Relationship Id="rId16" Type="http://schemas.openxmlformats.org/officeDocument/2006/relationships/image" Target="media/image8.jpg"/><Relationship Id="rId107" Type="http://schemas.openxmlformats.org/officeDocument/2006/relationships/image" Target="media/image99.jp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jpg"/><Relationship Id="rId58" Type="http://schemas.openxmlformats.org/officeDocument/2006/relationships/image" Target="media/image50.jp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jpeg"/><Relationship Id="rId123" Type="http://schemas.openxmlformats.org/officeDocument/2006/relationships/image" Target="media/image115.png"/><Relationship Id="rId128" Type="http://schemas.openxmlformats.org/officeDocument/2006/relationships/image" Target="media/image120.jpg"/><Relationship Id="rId144" Type="http://schemas.openxmlformats.org/officeDocument/2006/relationships/image" Target="media/image136.jpeg"/><Relationship Id="rId149" Type="http://schemas.openxmlformats.org/officeDocument/2006/relationships/image" Target="media/image141.jpeg"/><Relationship Id="rId5" Type="http://schemas.openxmlformats.org/officeDocument/2006/relationships/settings" Target="settings.xml"/><Relationship Id="rId90" Type="http://schemas.openxmlformats.org/officeDocument/2006/relationships/image" Target="media/image82.jpeg"/><Relationship Id="rId95" Type="http://schemas.openxmlformats.org/officeDocument/2006/relationships/image" Target="media/image87.jpeg"/><Relationship Id="rId160" Type="http://schemas.openxmlformats.org/officeDocument/2006/relationships/image" Target="media/image152.jpeg"/><Relationship Id="rId165" Type="http://schemas.openxmlformats.org/officeDocument/2006/relationships/header" Target="header1.xm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jpg"/><Relationship Id="rId48" Type="http://schemas.openxmlformats.org/officeDocument/2006/relationships/image" Target="media/image40.jpg"/><Relationship Id="rId64" Type="http://schemas.openxmlformats.org/officeDocument/2006/relationships/image" Target="media/image56.jpg"/><Relationship Id="rId69" Type="http://schemas.openxmlformats.org/officeDocument/2006/relationships/image" Target="media/image61.png"/><Relationship Id="rId113" Type="http://schemas.openxmlformats.org/officeDocument/2006/relationships/image" Target="media/image105.jpg"/><Relationship Id="rId118" Type="http://schemas.openxmlformats.org/officeDocument/2006/relationships/image" Target="media/image110.jpg"/><Relationship Id="rId134" Type="http://schemas.openxmlformats.org/officeDocument/2006/relationships/image" Target="media/image126.jpeg"/><Relationship Id="rId139" Type="http://schemas.openxmlformats.org/officeDocument/2006/relationships/image" Target="media/image131.jpeg"/><Relationship Id="rId80" Type="http://schemas.openxmlformats.org/officeDocument/2006/relationships/image" Target="media/image72.png"/><Relationship Id="rId85" Type="http://schemas.openxmlformats.org/officeDocument/2006/relationships/image" Target="media/image77.jpg"/><Relationship Id="rId150" Type="http://schemas.openxmlformats.org/officeDocument/2006/relationships/image" Target="media/image142.jpeg"/><Relationship Id="rId155" Type="http://schemas.openxmlformats.org/officeDocument/2006/relationships/image" Target="media/image147.jpeg"/><Relationship Id="rId12" Type="http://schemas.openxmlformats.org/officeDocument/2006/relationships/image" Target="media/image4.jpg"/><Relationship Id="rId17" Type="http://schemas.openxmlformats.org/officeDocument/2006/relationships/image" Target="media/image9.jp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jpg"/><Relationship Id="rId103" Type="http://schemas.openxmlformats.org/officeDocument/2006/relationships/image" Target="media/image95.jpeg"/><Relationship Id="rId108" Type="http://schemas.openxmlformats.org/officeDocument/2006/relationships/image" Target="media/image100.jpg"/><Relationship Id="rId124" Type="http://schemas.openxmlformats.org/officeDocument/2006/relationships/image" Target="media/image116.jpeg"/><Relationship Id="rId129" Type="http://schemas.openxmlformats.org/officeDocument/2006/relationships/image" Target="media/image121.jpg"/><Relationship Id="rId54" Type="http://schemas.openxmlformats.org/officeDocument/2006/relationships/image" Target="media/image46.jpg"/><Relationship Id="rId70" Type="http://schemas.openxmlformats.org/officeDocument/2006/relationships/image" Target="media/image62.png"/><Relationship Id="rId75" Type="http://schemas.openxmlformats.org/officeDocument/2006/relationships/image" Target="media/image67.jpg"/><Relationship Id="rId91" Type="http://schemas.openxmlformats.org/officeDocument/2006/relationships/image" Target="media/image83.jpeg"/><Relationship Id="rId96" Type="http://schemas.openxmlformats.org/officeDocument/2006/relationships/image" Target="media/image88.jpeg"/><Relationship Id="rId140" Type="http://schemas.openxmlformats.org/officeDocument/2006/relationships/image" Target="media/image132.jpeg"/><Relationship Id="rId145" Type="http://schemas.openxmlformats.org/officeDocument/2006/relationships/image" Target="media/image137.jpg"/><Relationship Id="rId161" Type="http://schemas.openxmlformats.org/officeDocument/2006/relationships/image" Target="media/image153.jpeg"/><Relationship Id="rId16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g"/><Relationship Id="rId57" Type="http://schemas.openxmlformats.org/officeDocument/2006/relationships/image" Target="media/image49.jpg"/><Relationship Id="rId106" Type="http://schemas.openxmlformats.org/officeDocument/2006/relationships/image" Target="media/image98.jpeg"/><Relationship Id="rId114" Type="http://schemas.openxmlformats.org/officeDocument/2006/relationships/image" Target="media/image106.jpg"/><Relationship Id="rId119" Type="http://schemas.openxmlformats.org/officeDocument/2006/relationships/image" Target="media/image111.jpg"/><Relationship Id="rId127" Type="http://schemas.openxmlformats.org/officeDocument/2006/relationships/image" Target="media/image119.jp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jpg"/><Relationship Id="rId52" Type="http://schemas.openxmlformats.org/officeDocument/2006/relationships/image" Target="media/image44.jpg"/><Relationship Id="rId60" Type="http://schemas.openxmlformats.org/officeDocument/2006/relationships/image" Target="media/image52.jpg"/><Relationship Id="rId65" Type="http://schemas.openxmlformats.org/officeDocument/2006/relationships/image" Target="media/image57.jp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jpg"/><Relationship Id="rId94" Type="http://schemas.openxmlformats.org/officeDocument/2006/relationships/image" Target="media/image86.jpeg"/><Relationship Id="rId99" Type="http://schemas.openxmlformats.org/officeDocument/2006/relationships/image" Target="media/image91.jpeg"/><Relationship Id="rId101" Type="http://schemas.openxmlformats.org/officeDocument/2006/relationships/image" Target="media/image93.jpeg"/><Relationship Id="rId122" Type="http://schemas.openxmlformats.org/officeDocument/2006/relationships/image" Target="media/image114.jpg"/><Relationship Id="rId130" Type="http://schemas.openxmlformats.org/officeDocument/2006/relationships/image" Target="media/image122.jpg"/><Relationship Id="rId135" Type="http://schemas.openxmlformats.org/officeDocument/2006/relationships/image" Target="media/image127.jpeg"/><Relationship Id="rId143" Type="http://schemas.openxmlformats.org/officeDocument/2006/relationships/image" Target="media/image135.jpeg"/><Relationship Id="rId148" Type="http://schemas.openxmlformats.org/officeDocument/2006/relationships/image" Target="media/image140.jpeg"/><Relationship Id="rId151" Type="http://schemas.openxmlformats.org/officeDocument/2006/relationships/image" Target="media/image143.jpeg"/><Relationship Id="rId156" Type="http://schemas.openxmlformats.org/officeDocument/2006/relationships/image" Target="media/image148.jpeg"/><Relationship Id="rId164" Type="http://schemas.openxmlformats.org/officeDocument/2006/relationships/image" Target="media/image156.jpe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jpg"/><Relationship Id="rId34" Type="http://schemas.openxmlformats.org/officeDocument/2006/relationships/image" Target="media/image26.png"/><Relationship Id="rId50" Type="http://schemas.openxmlformats.org/officeDocument/2006/relationships/image" Target="media/image42.jpg"/><Relationship Id="rId55" Type="http://schemas.openxmlformats.org/officeDocument/2006/relationships/image" Target="media/image47.jpg"/><Relationship Id="rId76" Type="http://schemas.openxmlformats.org/officeDocument/2006/relationships/image" Target="media/image68.jpg"/><Relationship Id="rId97" Type="http://schemas.openxmlformats.org/officeDocument/2006/relationships/image" Target="media/image89.jpeg"/><Relationship Id="rId104" Type="http://schemas.openxmlformats.org/officeDocument/2006/relationships/image" Target="media/image96.jpeg"/><Relationship Id="rId120" Type="http://schemas.openxmlformats.org/officeDocument/2006/relationships/image" Target="media/image112.jpg"/><Relationship Id="rId125" Type="http://schemas.openxmlformats.org/officeDocument/2006/relationships/image" Target="media/image117.png"/><Relationship Id="rId141" Type="http://schemas.openxmlformats.org/officeDocument/2006/relationships/image" Target="media/image133.jpeg"/><Relationship Id="rId146" Type="http://schemas.openxmlformats.org/officeDocument/2006/relationships/image" Target="media/image138.jpeg"/><Relationship Id="rId16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4.jpeg"/><Relationship Id="rId162" Type="http://schemas.openxmlformats.org/officeDocument/2006/relationships/image" Target="media/image154.jpe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jpg"/><Relationship Id="rId66" Type="http://schemas.openxmlformats.org/officeDocument/2006/relationships/image" Target="media/image58.png"/><Relationship Id="rId87" Type="http://schemas.openxmlformats.org/officeDocument/2006/relationships/image" Target="media/image79.jpg"/><Relationship Id="rId110" Type="http://schemas.openxmlformats.org/officeDocument/2006/relationships/image" Target="media/image102.jpg"/><Relationship Id="rId115" Type="http://schemas.openxmlformats.org/officeDocument/2006/relationships/image" Target="media/image107.jpg"/><Relationship Id="rId131" Type="http://schemas.openxmlformats.org/officeDocument/2006/relationships/image" Target="media/image123.jpg"/><Relationship Id="rId136" Type="http://schemas.openxmlformats.org/officeDocument/2006/relationships/image" Target="media/image128.jpeg"/><Relationship Id="rId157" Type="http://schemas.openxmlformats.org/officeDocument/2006/relationships/image" Target="media/image149.jpeg"/><Relationship Id="rId61" Type="http://schemas.openxmlformats.org/officeDocument/2006/relationships/image" Target="media/image53.jpg"/><Relationship Id="rId82" Type="http://schemas.openxmlformats.org/officeDocument/2006/relationships/image" Target="media/image74.jpg"/><Relationship Id="rId152" Type="http://schemas.openxmlformats.org/officeDocument/2006/relationships/image" Target="media/image144.jpeg"/><Relationship Id="rId19" Type="http://schemas.openxmlformats.org/officeDocument/2006/relationships/image" Target="media/image11.png"/><Relationship Id="rId14" Type="http://schemas.openxmlformats.org/officeDocument/2006/relationships/image" Target="media/image6.jp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jpg"/><Relationship Id="rId77" Type="http://schemas.openxmlformats.org/officeDocument/2006/relationships/image" Target="media/image69.png"/><Relationship Id="rId100" Type="http://schemas.openxmlformats.org/officeDocument/2006/relationships/image" Target="media/image92.jpeg"/><Relationship Id="rId105" Type="http://schemas.openxmlformats.org/officeDocument/2006/relationships/image" Target="media/image97.jpeg"/><Relationship Id="rId126" Type="http://schemas.openxmlformats.org/officeDocument/2006/relationships/image" Target="media/image118.png"/><Relationship Id="rId147" Type="http://schemas.openxmlformats.org/officeDocument/2006/relationships/image" Target="media/image139.jpeg"/><Relationship Id="rId168"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3.jpg"/><Relationship Id="rId72" Type="http://schemas.openxmlformats.org/officeDocument/2006/relationships/image" Target="media/image64.png"/><Relationship Id="rId93" Type="http://schemas.openxmlformats.org/officeDocument/2006/relationships/image" Target="media/image85.jpeg"/><Relationship Id="rId98" Type="http://schemas.openxmlformats.org/officeDocument/2006/relationships/image" Target="media/image90.jpeg"/><Relationship Id="rId121" Type="http://schemas.openxmlformats.org/officeDocument/2006/relationships/image" Target="media/image113.jpg"/><Relationship Id="rId142" Type="http://schemas.openxmlformats.org/officeDocument/2006/relationships/image" Target="media/image134.jpeg"/><Relationship Id="rId163" Type="http://schemas.openxmlformats.org/officeDocument/2006/relationships/image" Target="media/image155.jpe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jpg"/><Relationship Id="rId67" Type="http://schemas.openxmlformats.org/officeDocument/2006/relationships/image" Target="media/image59.png"/><Relationship Id="rId116" Type="http://schemas.openxmlformats.org/officeDocument/2006/relationships/image" Target="media/image108.jpg"/><Relationship Id="rId137" Type="http://schemas.openxmlformats.org/officeDocument/2006/relationships/image" Target="media/image129.jpeg"/><Relationship Id="rId158" Type="http://schemas.openxmlformats.org/officeDocument/2006/relationships/image" Target="media/image150.jpe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jpg"/><Relationship Id="rId83" Type="http://schemas.openxmlformats.org/officeDocument/2006/relationships/image" Target="media/image75.jpg"/><Relationship Id="rId88" Type="http://schemas.openxmlformats.org/officeDocument/2006/relationships/image" Target="media/image80.jpeg"/><Relationship Id="rId111" Type="http://schemas.openxmlformats.org/officeDocument/2006/relationships/image" Target="media/image103.jpg"/><Relationship Id="rId132" Type="http://schemas.openxmlformats.org/officeDocument/2006/relationships/image" Target="media/image124.jpg"/><Relationship Id="rId153" Type="http://schemas.openxmlformats.org/officeDocument/2006/relationships/image" Target="media/image14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13EAB-4B7E-4958-9CD4-B8AE21439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6</Pages>
  <Words>4832</Words>
  <Characters>2754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i Aryanti</dc:creator>
  <cp:lastModifiedBy>HP062021</cp:lastModifiedBy>
  <cp:revision>2</cp:revision>
  <cp:lastPrinted>2024-02-06T01:26:00Z</cp:lastPrinted>
  <dcterms:created xsi:type="dcterms:W3CDTF">2024-04-05T01:57:00Z</dcterms:created>
  <dcterms:modified xsi:type="dcterms:W3CDTF">2024-04-05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0ae82eff-282f-39f3-b08c-a43a58e07a51</vt:lpwstr>
  </property>
</Properties>
</file>